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74D3C010" w14:textId="77777777" w:rsidR="008904C2" w:rsidRPr="000756DE" w:rsidRDefault="008904C2" w:rsidP="008904C2">
      <w:pPr>
        <w:jc w:val="center"/>
        <w:rPr>
          <w:rFonts w:cstheme="majorHAnsi"/>
          <w:b/>
          <w:sz w:val="36"/>
          <w:szCs w:val="36"/>
          <w:lang w:val="en-US"/>
        </w:rPr>
      </w:pPr>
      <w:r w:rsidRPr="000756DE">
        <w:rPr>
          <w:rFonts w:cs="Times New Roman"/>
          <w:b/>
          <w:sz w:val="36"/>
          <w:szCs w:val="36"/>
          <w:lang w:val="en-US"/>
        </w:rPr>
        <w:t>PHÁT TRIỂN HỆ THỐNG QUẢN LÝ KHO HÀNG WMSPY BẰNG DJANGO VÀ REACTJS</w:t>
      </w:r>
    </w:p>
    <w:p w14:paraId="75B1137F" w14:textId="77777777" w:rsidR="004655A1" w:rsidRPr="000756DE" w:rsidRDefault="004655A1" w:rsidP="004655A1">
      <w:pPr>
        <w:jc w:val="center"/>
        <w:rPr>
          <w:rFonts w:cs="Times New Roman"/>
          <w:sz w:val="28"/>
        </w:rPr>
      </w:pPr>
    </w:p>
    <w:p w14:paraId="0626F7ED" w14:textId="592ECBA2" w:rsidR="004655A1" w:rsidRPr="000756DE" w:rsidRDefault="004655A1" w:rsidP="004655A1">
      <w:pPr>
        <w:jc w:val="center"/>
        <w:rPr>
          <w:rFonts w:cs="Times New Roman"/>
          <w:b/>
          <w:bCs/>
          <w:sz w:val="28"/>
          <w:lang w:val="en-US"/>
        </w:rPr>
      </w:pPr>
      <w:r w:rsidRPr="000756DE">
        <w:rPr>
          <w:rFonts w:cs="Times New Roman"/>
          <w:b/>
          <w:bCs/>
          <w:sz w:val="28"/>
        </w:rPr>
        <w:t>Mã số sinh viên:</w:t>
      </w:r>
    </w:p>
    <w:p w14:paraId="38156A32" w14:textId="2897DA28" w:rsidR="001D17DC" w:rsidRPr="001D17DC" w:rsidRDefault="001D17DC" w:rsidP="001D17DC">
      <w:pPr>
        <w:jc w:val="center"/>
        <w:rPr>
          <w:rFonts w:cs="Times New Roman"/>
          <w:b/>
          <w:bCs/>
          <w:sz w:val="28"/>
          <w:lang w:val="en-US"/>
        </w:rPr>
      </w:pPr>
      <w:r w:rsidRPr="001D17DC">
        <w:rPr>
          <w:rFonts w:cs="Times New Roman"/>
          <w:b/>
          <w:bCs/>
          <w:sz w:val="28"/>
          <w:lang w:val="en-US"/>
        </w:rPr>
        <w:t>1851050194</w:t>
      </w:r>
    </w:p>
    <w:p w14:paraId="2F2C0C8E" w14:textId="2BEDDA9E" w:rsidR="004655A1" w:rsidRPr="001D17DC" w:rsidRDefault="001D17DC" w:rsidP="004655A1">
      <w:pPr>
        <w:jc w:val="center"/>
        <w:rPr>
          <w:rFonts w:cs="Times New Roman"/>
          <w:b/>
          <w:sz w:val="28"/>
          <w:szCs w:val="20"/>
          <w:lang w:val="en-US"/>
        </w:rPr>
      </w:pPr>
      <w:r>
        <w:rPr>
          <w:rFonts w:cs="Times New Roman"/>
          <w:b/>
          <w:sz w:val="28"/>
          <w:szCs w:val="20"/>
          <w:lang w:val="en-US"/>
        </w:rPr>
        <w:t>1851050120</w:t>
      </w:r>
    </w:p>
    <w:p w14:paraId="04E0E607" w14:textId="77777777" w:rsidR="001D17DC" w:rsidRPr="000756DE" w:rsidRDefault="001D17DC"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02B7CF39" w14:textId="6498E9C6" w:rsidR="004655A1" w:rsidRPr="001D17DC" w:rsidRDefault="004655A1" w:rsidP="001D17DC">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60956C63" w14:textId="77777777" w:rsidR="004655A1" w:rsidRPr="000756DE" w:rsidRDefault="004655A1" w:rsidP="004655A1">
      <w:pPr>
        <w:rPr>
          <w:rFonts w:cs="Times New Roman"/>
          <w:sz w:val="28"/>
        </w:rPr>
      </w:pPr>
    </w:p>
    <w:p w14:paraId="4B30BBC7" w14:textId="5A13268A" w:rsidR="004655A1" w:rsidRPr="001D17DC" w:rsidRDefault="004655A1" w:rsidP="001D17DC">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4D2AE4">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4D2AE4">
      <w:pPr>
        <w:pStyle w:val="SECTION"/>
      </w:pPr>
    </w:p>
    <w:p w14:paraId="786361A9" w14:textId="68552DFA"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w:t>
      </w:r>
      <w:r w:rsidR="00354C2C" w:rsidRPr="0060159A">
        <w:rPr>
          <w:color w:val="FFFFFF" w:themeColor="background1"/>
          <w:sz w:val="20"/>
          <w:szCs w:val="20"/>
          <w:lang w:val="en-US"/>
        </w:rPr>
        <w:t>”</w:t>
      </w:r>
      <w:r w:rsidRPr="000756DE">
        <w:t>ơn</w:t>
      </w:r>
      <w:r w:rsidR="00354C2C" w:rsidRPr="0060159A">
        <w:rPr>
          <w:color w:val="FFFFFF" w:themeColor="background1"/>
          <w:sz w:val="20"/>
          <w:szCs w:val="20"/>
          <w:lang w:val="en-US"/>
        </w:rPr>
        <w:t>”</w:t>
      </w:r>
      <w:r w:rsidRPr="000756DE">
        <w:t>chân thành</w:t>
      </w:r>
      <w:r w:rsidR="00354C2C" w:rsidRPr="0060159A">
        <w:rPr>
          <w:color w:val="FFFFFF" w:themeColor="background1"/>
          <w:sz w:val="20"/>
          <w:szCs w:val="20"/>
          <w:lang w:val="en-US"/>
        </w:rPr>
        <w:t>”</w:t>
      </w:r>
      <w:r w:rsidRPr="000756DE">
        <w:t>và</w:t>
      </w:r>
      <w:r w:rsidR="00354C2C" w:rsidRPr="0060159A">
        <w:rPr>
          <w:color w:val="FFFFFF" w:themeColor="background1"/>
          <w:sz w:val="20"/>
          <w:szCs w:val="20"/>
          <w:lang w:val="en-US"/>
        </w:rPr>
        <w:t>”</w:t>
      </w:r>
      <w:r w:rsidRPr="000756DE">
        <w:t>sâu</w:t>
      </w:r>
      <w:r w:rsidR="00354C2C" w:rsidRPr="0060159A">
        <w:rPr>
          <w:color w:val="FFFFFF" w:themeColor="background1"/>
          <w:sz w:val="20"/>
          <w:szCs w:val="20"/>
          <w:lang w:val="en-US"/>
        </w:rPr>
        <w:t>”</w:t>
      </w:r>
      <w:r w:rsidRPr="000756DE">
        <w:t>sắc nhất. Các thầy, các cô đã luôn nhiệt tình giúp đỡ, động viên, khích lệ chúng em học tập cũng như truyền đạt tận tình, tận tụy các kiến thức chuyên ngành một cách rõ ràng, dễ hiểu nhất, giúp</w:t>
      </w:r>
      <w:r w:rsidR="005B19E9" w:rsidRPr="0060159A">
        <w:rPr>
          <w:color w:val="FFFFFF" w:themeColor="background1"/>
          <w:sz w:val="20"/>
          <w:szCs w:val="20"/>
          <w:lang w:val="en-US"/>
        </w:rPr>
        <w:t>”</w:t>
      </w:r>
      <w:r w:rsidRPr="000756DE">
        <w:t>cho</w:t>
      </w:r>
      <w:r w:rsidR="005B19E9" w:rsidRPr="0060159A">
        <w:rPr>
          <w:color w:val="FFFFFF" w:themeColor="background1"/>
          <w:sz w:val="20"/>
          <w:szCs w:val="20"/>
          <w:lang w:val="en-US"/>
        </w:rPr>
        <w:t>”</w:t>
      </w:r>
      <w:r w:rsidRPr="000756DE">
        <w:t>chúng</w:t>
      </w:r>
      <w:r w:rsidR="005B19E9" w:rsidRPr="0060159A">
        <w:rPr>
          <w:color w:val="FFFFFF" w:themeColor="background1"/>
          <w:sz w:val="20"/>
          <w:szCs w:val="20"/>
          <w:lang w:val="en-US"/>
        </w:rPr>
        <w:t>”</w:t>
      </w:r>
      <w:r w:rsidRPr="000756DE">
        <w:t>em</w:t>
      </w:r>
      <w:r w:rsidR="005B19E9" w:rsidRPr="0060159A">
        <w:rPr>
          <w:color w:val="FFFFFF" w:themeColor="background1"/>
          <w:sz w:val="20"/>
          <w:szCs w:val="20"/>
          <w:lang w:val="en-US"/>
        </w:rPr>
        <w:t>”</w:t>
      </w:r>
      <w:r w:rsidRPr="000756DE">
        <w:t>có một nền</w:t>
      </w:r>
      <w:r w:rsidR="005B19E9" w:rsidRPr="0060159A">
        <w:rPr>
          <w:color w:val="FFFFFF" w:themeColor="background1"/>
          <w:sz w:val="20"/>
          <w:szCs w:val="20"/>
          <w:lang w:val="en-US"/>
        </w:rPr>
        <w:t>”</w:t>
      </w:r>
      <w:r w:rsidRPr="000756DE">
        <w:t>tảng</w:t>
      </w:r>
      <w:r w:rsidR="005B19E9" w:rsidRPr="0060159A">
        <w:rPr>
          <w:color w:val="FFFFFF" w:themeColor="background1"/>
          <w:sz w:val="20"/>
          <w:szCs w:val="20"/>
          <w:lang w:val="en-US"/>
        </w:rPr>
        <w:t>”</w:t>
      </w:r>
      <w:r w:rsidRPr="000756DE">
        <w:t>kiến</w:t>
      </w:r>
      <w:r w:rsidR="005B19E9" w:rsidRPr="0060159A">
        <w:rPr>
          <w:color w:val="FFFFFF" w:themeColor="background1"/>
          <w:sz w:val="20"/>
          <w:szCs w:val="20"/>
          <w:lang w:val="en-US"/>
        </w:rPr>
        <w:t>”</w:t>
      </w:r>
      <w:r w:rsidRPr="000756DE">
        <w:t>thức vững vàng và đã</w:t>
      </w:r>
      <w:r w:rsidR="00BE75AF" w:rsidRPr="0060159A">
        <w:rPr>
          <w:color w:val="FFFFFF" w:themeColor="background1"/>
          <w:sz w:val="20"/>
          <w:szCs w:val="20"/>
          <w:lang w:val="en-US"/>
        </w:rPr>
        <w:t>”</w:t>
      </w:r>
      <w:r w:rsidRPr="000756DE">
        <w:t>tạo</w:t>
      </w:r>
      <w:r w:rsidR="00BE75AF" w:rsidRPr="0060159A">
        <w:rPr>
          <w:color w:val="FFFFFF" w:themeColor="background1"/>
          <w:sz w:val="20"/>
          <w:szCs w:val="20"/>
          <w:lang w:val="en-US"/>
        </w:rPr>
        <w:t>”</w:t>
      </w:r>
      <w:r w:rsidRPr="000756DE">
        <w:t>điều</w:t>
      </w:r>
      <w:r w:rsidR="00BE75AF" w:rsidRPr="0060159A">
        <w:rPr>
          <w:color w:val="FFFFFF" w:themeColor="background1"/>
          <w:sz w:val="20"/>
          <w:szCs w:val="20"/>
          <w:lang w:val="en-US"/>
        </w:rPr>
        <w:t>”</w:t>
      </w:r>
      <w:r w:rsidRPr="000756DE">
        <w:t>kiện</w:t>
      </w:r>
      <w:r w:rsidR="00BE75AF" w:rsidRPr="0060159A">
        <w:rPr>
          <w:color w:val="FFFFFF" w:themeColor="background1"/>
          <w:sz w:val="20"/>
          <w:szCs w:val="20"/>
          <w:lang w:val="en-US"/>
        </w:rPr>
        <w:t>”</w:t>
      </w:r>
      <w:r w:rsidRPr="000756DE">
        <w:t>để</w:t>
      </w:r>
      <w:r w:rsidR="00BE75AF" w:rsidRPr="0060159A">
        <w:rPr>
          <w:color w:val="FFFFFF" w:themeColor="background1"/>
          <w:sz w:val="20"/>
          <w:szCs w:val="20"/>
          <w:lang w:val="en-US"/>
        </w:rPr>
        <w:t>”</w:t>
      </w:r>
      <w:r w:rsidRPr="000756DE">
        <w:t>chúng</w:t>
      </w:r>
      <w:r w:rsidR="00BE75AF" w:rsidRPr="0060159A">
        <w:rPr>
          <w:color w:val="FFFFFF" w:themeColor="background1"/>
          <w:sz w:val="20"/>
          <w:szCs w:val="20"/>
          <w:lang w:val="en-US"/>
        </w:rPr>
        <w:t>”</w:t>
      </w:r>
      <w:r w:rsidRPr="000756DE">
        <w:t>em</w:t>
      </w:r>
      <w:r w:rsidR="00BE75AF" w:rsidRPr="0060159A">
        <w:rPr>
          <w:color w:val="FFFFFF" w:themeColor="background1"/>
          <w:sz w:val="20"/>
          <w:szCs w:val="20"/>
          <w:lang w:val="en-US"/>
        </w:rPr>
        <w:t>”</w:t>
      </w:r>
      <w:r w:rsidRPr="000756DE">
        <w:t>có</w:t>
      </w:r>
      <w:r w:rsidR="00BE75AF" w:rsidRPr="0060159A">
        <w:rPr>
          <w:color w:val="FFFFFF" w:themeColor="background1"/>
          <w:sz w:val="20"/>
          <w:szCs w:val="20"/>
          <w:lang w:val="en-US"/>
        </w:rPr>
        <w:t>”</w:t>
      </w:r>
      <w:r w:rsidRPr="000756DE">
        <w:t>được</w:t>
      </w:r>
      <w:r w:rsidR="00BE75AF" w:rsidRPr="0060159A">
        <w:rPr>
          <w:color w:val="FFFFFF" w:themeColor="background1"/>
          <w:sz w:val="20"/>
          <w:szCs w:val="20"/>
          <w:lang w:val="en-US"/>
        </w:rPr>
        <w:t>”</w:t>
      </w:r>
      <w:r w:rsidRPr="000756DE">
        <w:t>ngày</w:t>
      </w:r>
      <w:r w:rsidR="00BE75AF" w:rsidRPr="0060159A">
        <w:rPr>
          <w:color w:val="FFFFFF" w:themeColor="background1"/>
          <w:sz w:val="20"/>
          <w:szCs w:val="20"/>
          <w:lang w:val="en-US"/>
        </w:rPr>
        <w:t>”</w:t>
      </w:r>
      <w:r w:rsidRPr="000756DE">
        <w:t>hôm</w:t>
      </w:r>
      <w:r w:rsidR="00BE75AF" w:rsidRPr="0060159A">
        <w:rPr>
          <w:color w:val="FFFFFF" w:themeColor="background1"/>
          <w:sz w:val="20"/>
          <w:szCs w:val="20"/>
          <w:lang w:val="en-US"/>
        </w:rPr>
        <w:t>”</w:t>
      </w:r>
      <w:r w:rsidRPr="000756DE">
        <w:t>nay.</w:t>
      </w:r>
    </w:p>
    <w:p w14:paraId="17A695EB" w14:textId="42D08E83" w:rsidR="00C60A58" w:rsidRPr="000756DE" w:rsidRDefault="00C60A58" w:rsidP="005E21FB">
      <w:r w:rsidRPr="000756DE">
        <w:t>Chúng em xin gửi đến lời cảm</w:t>
      </w:r>
      <w:r w:rsidR="00B624C2" w:rsidRPr="0060159A">
        <w:rPr>
          <w:color w:val="FFFFFF" w:themeColor="background1"/>
          <w:sz w:val="20"/>
          <w:szCs w:val="20"/>
          <w:lang w:val="en-US"/>
        </w:rPr>
        <w:t>”</w:t>
      </w:r>
      <w:r w:rsidRPr="000756DE">
        <w:t>ơn</w:t>
      </w:r>
      <w:r w:rsidR="00B624C2" w:rsidRPr="0060159A">
        <w:rPr>
          <w:color w:val="FFFFFF" w:themeColor="background1"/>
          <w:sz w:val="20"/>
          <w:szCs w:val="20"/>
          <w:lang w:val="en-US"/>
        </w:rPr>
        <w:t>”</w:t>
      </w:r>
      <w:r w:rsidRPr="000756DE">
        <w:t>chân</w:t>
      </w:r>
      <w:r w:rsidR="00B624C2" w:rsidRPr="0060159A">
        <w:rPr>
          <w:color w:val="FFFFFF" w:themeColor="background1"/>
          <w:sz w:val="20"/>
          <w:szCs w:val="20"/>
          <w:lang w:val="en-US"/>
        </w:rPr>
        <w:t>”</w:t>
      </w:r>
      <w:r w:rsidRPr="000756DE">
        <w:t>thành</w:t>
      </w:r>
      <w:r w:rsidR="00B624C2" w:rsidRPr="0060159A">
        <w:rPr>
          <w:color w:val="FFFFFF" w:themeColor="background1"/>
          <w:sz w:val="20"/>
          <w:szCs w:val="20"/>
          <w:lang w:val="en-US"/>
        </w:rPr>
        <w:t>”</w:t>
      </w:r>
      <w:r w:rsidRPr="000756DE">
        <w:t>và</w:t>
      </w:r>
      <w:r w:rsidR="00B624C2" w:rsidRPr="0060159A">
        <w:rPr>
          <w:color w:val="FFFFFF" w:themeColor="background1"/>
          <w:sz w:val="20"/>
          <w:szCs w:val="20"/>
          <w:lang w:val="en-US"/>
        </w:rPr>
        <w:t>”</w:t>
      </w:r>
      <w:r w:rsidRPr="000756DE">
        <w:t>sâu</w:t>
      </w:r>
      <w:r w:rsidR="00B624C2" w:rsidRPr="0060159A">
        <w:rPr>
          <w:color w:val="FFFFFF" w:themeColor="background1"/>
          <w:sz w:val="20"/>
          <w:szCs w:val="20"/>
          <w:lang w:val="en-US"/>
        </w:rPr>
        <w:t>”</w:t>
      </w:r>
      <w:r w:rsidRPr="000756DE">
        <w:t>sắc</w:t>
      </w:r>
      <w:r w:rsidR="00B624C2" w:rsidRPr="0060159A">
        <w:rPr>
          <w:color w:val="FFFFFF" w:themeColor="background1"/>
          <w:sz w:val="20"/>
          <w:szCs w:val="20"/>
          <w:lang w:val="en-US"/>
        </w:rPr>
        <w:t>”</w:t>
      </w:r>
      <w:r w:rsidRPr="000756DE">
        <w:t>đến</w:t>
      </w:r>
      <w:r w:rsidR="00795572" w:rsidRPr="0060159A">
        <w:rPr>
          <w:color w:val="FFFFFF" w:themeColor="background1"/>
          <w:sz w:val="20"/>
          <w:szCs w:val="20"/>
          <w:lang w:val="en-US"/>
        </w:rPr>
        <w:t>”</w:t>
      </w:r>
      <w:r w:rsidRPr="000756DE">
        <w:t>thầy Ths. Lê Ngọc Hiếu, là người đã luôn bên cạnh đồng hành, hướng dẫn và luôn</w:t>
      </w:r>
      <w:r w:rsidR="00E1374D" w:rsidRPr="0060159A">
        <w:rPr>
          <w:color w:val="FFFFFF" w:themeColor="background1"/>
          <w:sz w:val="20"/>
          <w:szCs w:val="20"/>
          <w:lang w:val="en-US"/>
        </w:rPr>
        <w:t>”</w:t>
      </w:r>
      <w:r w:rsidRPr="000756DE">
        <w:t>dành</w:t>
      </w:r>
      <w:r w:rsidR="00E1374D" w:rsidRPr="0060159A">
        <w:rPr>
          <w:color w:val="FFFFFF" w:themeColor="background1"/>
          <w:sz w:val="20"/>
          <w:szCs w:val="20"/>
          <w:lang w:val="en-US"/>
        </w:rPr>
        <w:t>”</w:t>
      </w:r>
      <w:r w:rsidRPr="000756DE">
        <w:t>thời</w:t>
      </w:r>
      <w:r w:rsidR="00E1374D" w:rsidRPr="0060159A">
        <w:rPr>
          <w:color w:val="FFFFFF" w:themeColor="background1"/>
          <w:sz w:val="20"/>
          <w:szCs w:val="20"/>
          <w:lang w:val="en-US"/>
        </w:rPr>
        <w:t>”</w:t>
      </w:r>
      <w:r w:rsidRPr="000756DE">
        <w:t>gian</w:t>
      </w:r>
      <w:r w:rsidR="00E1374D" w:rsidRPr="0060159A">
        <w:rPr>
          <w:color w:val="FFFFFF" w:themeColor="background1"/>
          <w:sz w:val="20"/>
          <w:szCs w:val="20"/>
          <w:lang w:val="en-US"/>
        </w:rPr>
        <w:t>”</w:t>
      </w:r>
      <w:r w:rsidRPr="000756DE">
        <w:t>quý</w:t>
      </w:r>
      <w:r w:rsidR="00E1374D" w:rsidRPr="0060159A">
        <w:rPr>
          <w:color w:val="FFFFFF" w:themeColor="background1"/>
          <w:sz w:val="20"/>
          <w:szCs w:val="20"/>
          <w:lang w:val="en-US"/>
        </w:rPr>
        <w:t>”</w:t>
      </w:r>
      <w:r w:rsidRPr="000756DE">
        <w:t>báu của</w:t>
      </w:r>
      <w:r w:rsidR="00E1374D" w:rsidRPr="0060159A">
        <w:rPr>
          <w:color w:val="FFFFFF" w:themeColor="background1"/>
          <w:sz w:val="20"/>
          <w:szCs w:val="20"/>
          <w:lang w:val="en-US"/>
        </w:rPr>
        <w:t>”</w:t>
      </w:r>
      <w:r w:rsidRPr="000756DE">
        <w:t>mình</w:t>
      </w:r>
      <w:r w:rsidR="00E1374D" w:rsidRPr="0060159A">
        <w:rPr>
          <w:color w:val="FFFFFF" w:themeColor="background1"/>
          <w:sz w:val="20"/>
          <w:szCs w:val="20"/>
          <w:lang w:val="en-US"/>
        </w:rPr>
        <w:t>”</w:t>
      </w:r>
      <w:r w:rsidRPr="000756DE">
        <w:t>cho</w:t>
      </w:r>
      <w:r w:rsidR="00E1374D" w:rsidRPr="0060159A">
        <w:rPr>
          <w:color w:val="FFFFFF" w:themeColor="background1"/>
          <w:sz w:val="20"/>
          <w:szCs w:val="20"/>
          <w:lang w:val="en-US"/>
        </w:rPr>
        <w:t>”</w:t>
      </w:r>
      <w:r w:rsidRPr="000756DE">
        <w:t>chúng</w:t>
      </w:r>
      <w:r w:rsidR="00E1374D" w:rsidRPr="0060159A">
        <w:rPr>
          <w:color w:val="FFFFFF" w:themeColor="background1"/>
          <w:sz w:val="20"/>
          <w:szCs w:val="20"/>
          <w:lang w:val="en-US"/>
        </w:rPr>
        <w:t>”</w:t>
      </w:r>
      <w:r w:rsidRPr="000756DE">
        <w:t>em</w:t>
      </w:r>
      <w:r w:rsidR="00E1374D" w:rsidRPr="0060159A">
        <w:rPr>
          <w:color w:val="FFFFFF" w:themeColor="background1"/>
          <w:sz w:val="20"/>
          <w:szCs w:val="20"/>
          <w:lang w:val="en-US"/>
        </w:rPr>
        <w:t>”</w:t>
      </w:r>
      <w:r w:rsidRPr="000756DE">
        <w:t>trong</w:t>
      </w:r>
      <w:r w:rsidR="00E1374D" w:rsidRPr="0060159A">
        <w:rPr>
          <w:color w:val="FFFFFF" w:themeColor="background1"/>
          <w:sz w:val="20"/>
          <w:szCs w:val="20"/>
          <w:lang w:val="en-US"/>
        </w:rPr>
        <w:t>”</w:t>
      </w:r>
      <w:r w:rsidRPr="000756DE">
        <w:t>suốt</w:t>
      </w:r>
      <w:r w:rsidR="00E1374D" w:rsidRPr="0060159A">
        <w:rPr>
          <w:color w:val="FFFFFF" w:themeColor="background1"/>
          <w:sz w:val="20"/>
          <w:szCs w:val="20"/>
          <w:lang w:val="en-US"/>
        </w:rPr>
        <w:t>”</w:t>
      </w:r>
      <w:r w:rsidRPr="000756DE">
        <w:t>quá</w:t>
      </w:r>
      <w:r w:rsidR="00E1374D" w:rsidRPr="0060159A">
        <w:rPr>
          <w:color w:val="FFFFFF" w:themeColor="background1"/>
          <w:sz w:val="20"/>
          <w:szCs w:val="20"/>
          <w:lang w:val="en-US"/>
        </w:rPr>
        <w:t>”</w:t>
      </w:r>
      <w:r w:rsidRPr="000756DE">
        <w:t>trình</w:t>
      </w:r>
      <w:r w:rsidR="00E1374D" w:rsidRPr="0060159A">
        <w:rPr>
          <w:color w:val="FFFFFF" w:themeColor="background1"/>
          <w:sz w:val="20"/>
          <w:szCs w:val="20"/>
          <w:lang w:val="en-US"/>
        </w:rPr>
        <w:t>”</w:t>
      </w:r>
      <w:r w:rsidRPr="000756DE">
        <w:t>làm</w:t>
      </w:r>
      <w:r w:rsidR="00E1374D" w:rsidRPr="0060159A">
        <w:rPr>
          <w:color w:val="FFFFFF" w:themeColor="background1"/>
          <w:sz w:val="20"/>
          <w:szCs w:val="20"/>
          <w:lang w:val="en-US"/>
        </w:rPr>
        <w:t>”</w:t>
      </w:r>
      <w:r w:rsidRPr="000756DE">
        <w:t>đồ</w:t>
      </w:r>
      <w:r w:rsidR="00E1374D" w:rsidRPr="0060159A">
        <w:rPr>
          <w:color w:val="FFFFFF" w:themeColor="background1"/>
          <w:sz w:val="20"/>
          <w:szCs w:val="20"/>
          <w:lang w:val="en-US"/>
        </w:rPr>
        <w:t>”</w:t>
      </w:r>
      <w:r w:rsidRPr="000756DE">
        <w:t>án.</w:t>
      </w:r>
    </w:p>
    <w:p w14:paraId="6CD22638" w14:textId="1945E18D"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w:t>
      </w:r>
      <w:r w:rsidR="00C302A2" w:rsidRPr="0060159A">
        <w:rPr>
          <w:color w:val="FFFFFF" w:themeColor="background1"/>
          <w:sz w:val="20"/>
          <w:szCs w:val="20"/>
          <w:lang w:val="en-US"/>
        </w:rPr>
        <w:t>”</w:t>
      </w:r>
      <w:r w:rsidRPr="000756DE">
        <w:t>góp</w:t>
      </w:r>
      <w:r w:rsidR="00C302A2" w:rsidRPr="0060159A">
        <w:rPr>
          <w:color w:val="FFFFFF" w:themeColor="background1"/>
          <w:sz w:val="20"/>
          <w:szCs w:val="20"/>
          <w:lang w:val="en-US"/>
        </w:rPr>
        <w:t>”</w:t>
      </w:r>
      <w:r w:rsidRPr="000756DE">
        <w:t>ý</w:t>
      </w:r>
      <w:r w:rsidR="00C302A2" w:rsidRPr="0060159A">
        <w:rPr>
          <w:color w:val="FFFFFF" w:themeColor="background1"/>
          <w:sz w:val="20"/>
          <w:szCs w:val="20"/>
          <w:lang w:val="en-US"/>
        </w:rPr>
        <w:t>”</w:t>
      </w:r>
      <w:r w:rsidRPr="000756DE">
        <w:t>kiến</w:t>
      </w:r>
      <w:r w:rsidR="00C302A2" w:rsidRPr="0060159A">
        <w:rPr>
          <w:color w:val="FFFFFF" w:themeColor="background1"/>
          <w:sz w:val="20"/>
          <w:szCs w:val="20"/>
          <w:lang w:val="en-US"/>
        </w:rPr>
        <w:t>”</w:t>
      </w:r>
      <w:r w:rsidRPr="000756DE">
        <w:t>của</w:t>
      </w:r>
      <w:r w:rsidR="00C302A2" w:rsidRPr="0060159A">
        <w:rPr>
          <w:color w:val="FFFFFF" w:themeColor="background1"/>
          <w:sz w:val="20"/>
          <w:szCs w:val="20"/>
          <w:lang w:val="en-US"/>
        </w:rPr>
        <w:t>”</w:t>
      </w:r>
      <w:r w:rsidRPr="000756DE">
        <w:t>các</w:t>
      </w:r>
      <w:r w:rsidR="00C302A2" w:rsidRPr="0060159A">
        <w:rPr>
          <w:color w:val="FFFFFF" w:themeColor="background1"/>
          <w:sz w:val="20"/>
          <w:szCs w:val="20"/>
          <w:lang w:val="en-US"/>
        </w:rPr>
        <w:t>”</w:t>
      </w:r>
      <w:r w:rsidRPr="000756DE">
        <w:t>thầy</w:t>
      </w:r>
      <w:r w:rsidR="00C302A2" w:rsidRPr="0060159A">
        <w:rPr>
          <w:color w:val="FFFFFF" w:themeColor="background1"/>
          <w:sz w:val="20"/>
          <w:szCs w:val="20"/>
          <w:lang w:val="en-US"/>
        </w:rPr>
        <w:t>”</w:t>
      </w:r>
      <w:r w:rsidRPr="000756DE">
        <w:t>cô sẽ là động lực thúc đẩy giúp chúng em khắc phục các khuyết điểm để dần biến những khuyết điểm đó trở thành những ưu điểm nổi bật và kinh nghiệm quý báu nhất để phát triển toàn diện hơn</w:t>
      </w:r>
      <w:r w:rsidR="006245E9" w:rsidRPr="0060159A">
        <w:rPr>
          <w:color w:val="FFFFFF" w:themeColor="background1"/>
          <w:sz w:val="20"/>
          <w:szCs w:val="20"/>
          <w:lang w:val="en-US"/>
        </w:rPr>
        <w:t>”</w:t>
      </w:r>
      <w:r w:rsidRPr="000756DE">
        <w:t>về</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độ</w:t>
      </w:r>
      <w:r w:rsidR="006245E9" w:rsidRPr="0060159A">
        <w:rPr>
          <w:color w:val="FFFFFF" w:themeColor="background1"/>
          <w:sz w:val="20"/>
          <w:szCs w:val="20"/>
          <w:lang w:val="en-US"/>
        </w:rPr>
        <w:t>”</w:t>
      </w:r>
      <w:r w:rsidRPr="000756DE">
        <w:t>chuyên</w:t>
      </w:r>
      <w:r w:rsidR="006245E9" w:rsidRPr="0060159A">
        <w:rPr>
          <w:color w:val="FFFFFF" w:themeColor="background1"/>
          <w:sz w:val="20"/>
          <w:szCs w:val="20"/>
          <w:lang w:val="en-US"/>
        </w:rPr>
        <w:t>”</w:t>
      </w:r>
      <w:r w:rsidRPr="000756DE">
        <w:t>môn</w:t>
      </w:r>
      <w:r w:rsidR="006245E9" w:rsidRPr="0060159A">
        <w:rPr>
          <w:color w:val="FFFFFF" w:themeColor="background1"/>
          <w:sz w:val="20"/>
          <w:szCs w:val="20"/>
          <w:lang w:val="en-US"/>
        </w:rPr>
        <w:t>”</w:t>
      </w:r>
      <w:r w:rsidRPr="000756DE">
        <w:t>cũng</w:t>
      </w:r>
      <w:r w:rsidR="006245E9" w:rsidRPr="0060159A">
        <w:rPr>
          <w:color w:val="FFFFFF" w:themeColor="background1"/>
          <w:sz w:val="20"/>
          <w:szCs w:val="20"/>
          <w:lang w:val="en-US"/>
        </w:rPr>
        <w:t>”</w:t>
      </w:r>
      <w:r w:rsidRPr="000756DE">
        <w:t>như</w:t>
      </w:r>
      <w:r w:rsidR="006245E9" w:rsidRPr="0060159A">
        <w:rPr>
          <w:color w:val="FFFFFF" w:themeColor="background1"/>
          <w:sz w:val="20"/>
          <w:szCs w:val="20"/>
          <w:lang w:val="en-US"/>
        </w:rPr>
        <w:t>”</w:t>
      </w:r>
      <w:r w:rsidRPr="000756DE">
        <w:t>các kỹ</w:t>
      </w:r>
      <w:r w:rsidR="006245E9" w:rsidRPr="0060159A">
        <w:rPr>
          <w:color w:val="FFFFFF" w:themeColor="background1"/>
          <w:sz w:val="20"/>
          <w:szCs w:val="20"/>
          <w:lang w:val="en-US"/>
        </w:rPr>
        <w:t>”</w:t>
      </w:r>
      <w:r w:rsidRPr="000756DE">
        <w:t>năng</w:t>
      </w:r>
      <w:r w:rsidR="006245E9" w:rsidRPr="0060159A">
        <w:rPr>
          <w:color w:val="FFFFFF" w:themeColor="background1"/>
          <w:sz w:val="20"/>
          <w:szCs w:val="20"/>
          <w:lang w:val="en-US"/>
        </w:rPr>
        <w:t>”</w:t>
      </w:r>
      <w:r w:rsidRPr="000756DE">
        <w:t>cần</w:t>
      </w:r>
      <w:r w:rsidR="006245E9" w:rsidRPr="0060159A">
        <w:rPr>
          <w:color w:val="FFFFFF" w:themeColor="background1"/>
          <w:sz w:val="20"/>
          <w:szCs w:val="20"/>
          <w:lang w:val="en-US"/>
        </w:rPr>
        <w:t>”</w:t>
      </w:r>
      <w:r w:rsidRPr="000756DE">
        <w:t>có</w:t>
      </w:r>
      <w:r w:rsidR="006245E9" w:rsidRPr="0060159A">
        <w:rPr>
          <w:color w:val="FFFFFF" w:themeColor="background1"/>
          <w:sz w:val="20"/>
          <w:szCs w:val="20"/>
          <w:lang w:val="en-US"/>
        </w:rPr>
        <w:t>”</w:t>
      </w:r>
      <w:r w:rsidRPr="000756DE">
        <w:t>của</w:t>
      </w:r>
      <w:r w:rsidR="006245E9" w:rsidRPr="0060159A">
        <w:rPr>
          <w:color w:val="FFFFFF" w:themeColor="background1"/>
          <w:sz w:val="20"/>
          <w:szCs w:val="20"/>
          <w:lang w:val="en-US"/>
        </w:rPr>
        <w:t>”</w:t>
      </w:r>
      <w:r w:rsidRPr="000756DE">
        <w:t>một</w:t>
      </w:r>
      <w:r w:rsidR="006245E9" w:rsidRPr="0060159A">
        <w:rPr>
          <w:color w:val="FFFFFF" w:themeColor="background1"/>
          <w:sz w:val="20"/>
          <w:szCs w:val="20"/>
          <w:lang w:val="en-US"/>
        </w:rPr>
        <w:t>”</w:t>
      </w:r>
      <w:r w:rsidRPr="000756DE">
        <w:t>lập</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viên.</w:t>
      </w:r>
    </w:p>
    <w:p w14:paraId="551127FB" w14:textId="57873ED9" w:rsidR="00C60A58" w:rsidRPr="000756DE" w:rsidRDefault="00C60A58" w:rsidP="005E21FB">
      <w:r w:rsidRPr="000756DE">
        <w:t>Và cuối</w:t>
      </w:r>
      <w:r w:rsidR="0089497E" w:rsidRPr="0060159A">
        <w:rPr>
          <w:color w:val="FFFFFF" w:themeColor="background1"/>
          <w:sz w:val="20"/>
          <w:szCs w:val="20"/>
          <w:lang w:val="en-US"/>
        </w:rPr>
        <w:t>”</w:t>
      </w:r>
      <w:r w:rsidRPr="000756DE">
        <w:t>cùng,</w:t>
      </w:r>
      <w:r w:rsidR="0089497E" w:rsidRPr="0089497E">
        <w:rPr>
          <w:color w:val="FFFFFF" w:themeColor="background1"/>
          <w:sz w:val="20"/>
          <w:szCs w:val="20"/>
          <w:lang w:val="en-US"/>
        </w:rPr>
        <w:t xml:space="preserve"> </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xin</w:t>
      </w:r>
      <w:r w:rsidR="0089497E" w:rsidRPr="0060159A">
        <w:rPr>
          <w:color w:val="FFFFFF" w:themeColor="background1"/>
          <w:sz w:val="20"/>
          <w:szCs w:val="20"/>
          <w:lang w:val="en-US"/>
        </w:rPr>
        <w:t>”</w:t>
      </w:r>
      <w:r w:rsidRPr="000756DE">
        <w:t>cảm ơn chân thành đến gia đình, người thân và</w:t>
      </w:r>
      <w:r w:rsidR="0089497E" w:rsidRPr="0060159A">
        <w:rPr>
          <w:color w:val="FFFFFF" w:themeColor="background1"/>
          <w:sz w:val="20"/>
          <w:szCs w:val="20"/>
          <w:lang w:val="en-US"/>
        </w:rPr>
        <w:t>”</w:t>
      </w:r>
      <w:r w:rsidRPr="000756DE">
        <w:t>bạn bè</w:t>
      </w:r>
      <w:r w:rsidR="0089497E" w:rsidRPr="0060159A">
        <w:rPr>
          <w:color w:val="FFFFFF" w:themeColor="background1"/>
          <w:sz w:val="20"/>
          <w:szCs w:val="20"/>
          <w:lang w:val="en-US"/>
        </w:rPr>
        <w:t>”</w:t>
      </w:r>
      <w:r w:rsidRPr="000756DE">
        <w:t>đã</w:t>
      </w:r>
      <w:r w:rsidR="0089497E" w:rsidRPr="0060159A">
        <w:rPr>
          <w:color w:val="FFFFFF" w:themeColor="background1"/>
          <w:sz w:val="20"/>
          <w:szCs w:val="20"/>
          <w:lang w:val="en-US"/>
        </w:rPr>
        <w:t>”</w:t>
      </w:r>
      <w:r w:rsidRPr="000756DE">
        <w:t>luôn</w:t>
      </w:r>
      <w:r w:rsidR="0089497E" w:rsidRPr="0060159A">
        <w:rPr>
          <w:color w:val="FFFFFF" w:themeColor="background1"/>
          <w:sz w:val="20"/>
          <w:szCs w:val="20"/>
          <w:lang w:val="en-US"/>
        </w:rPr>
        <w:t>”</w:t>
      </w:r>
      <w:r w:rsidRPr="000756DE">
        <w:t>động</w:t>
      </w:r>
      <w:r w:rsidR="0089497E" w:rsidRPr="0060159A">
        <w:rPr>
          <w:color w:val="FFFFFF" w:themeColor="background1"/>
          <w:sz w:val="20"/>
          <w:szCs w:val="20"/>
          <w:lang w:val="en-US"/>
        </w:rPr>
        <w:t>”</w:t>
      </w:r>
      <w:r w:rsidRPr="000756DE">
        <w:t>viên, tạo</w:t>
      </w:r>
      <w:r w:rsidR="0089497E" w:rsidRPr="0060159A">
        <w:rPr>
          <w:color w:val="FFFFFF" w:themeColor="background1"/>
          <w:sz w:val="20"/>
          <w:szCs w:val="20"/>
          <w:lang w:val="en-US"/>
        </w:rPr>
        <w:t>”</w:t>
      </w:r>
      <w:r w:rsidRPr="000756DE">
        <w:t>điều</w:t>
      </w:r>
      <w:r w:rsidR="0089497E" w:rsidRPr="0060159A">
        <w:rPr>
          <w:color w:val="FFFFFF" w:themeColor="background1"/>
          <w:sz w:val="20"/>
          <w:szCs w:val="20"/>
          <w:lang w:val="en-US"/>
        </w:rPr>
        <w:t>”</w:t>
      </w:r>
      <w:r w:rsidRPr="000756DE">
        <w:t>kiện</w:t>
      </w:r>
      <w:r w:rsidR="0089497E" w:rsidRPr="0060159A">
        <w:rPr>
          <w:color w:val="FFFFFF" w:themeColor="background1"/>
          <w:sz w:val="20"/>
          <w:szCs w:val="20"/>
          <w:lang w:val="en-US"/>
        </w:rPr>
        <w:t>”</w:t>
      </w:r>
      <w:r w:rsidRPr="000756DE">
        <w:t>giúp</w:t>
      </w:r>
      <w:r w:rsidR="0089497E" w:rsidRPr="0060159A">
        <w:rPr>
          <w:color w:val="FFFFFF" w:themeColor="background1"/>
          <w:sz w:val="20"/>
          <w:szCs w:val="20"/>
          <w:lang w:val="en-US"/>
        </w:rPr>
        <w:t>”</w:t>
      </w:r>
      <w:r w:rsidRPr="000756DE">
        <w:t>đỡ</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trong</w:t>
      </w:r>
      <w:r w:rsidR="0089497E" w:rsidRPr="0060159A">
        <w:rPr>
          <w:color w:val="FFFFFF" w:themeColor="background1"/>
          <w:sz w:val="20"/>
          <w:szCs w:val="20"/>
          <w:lang w:val="en-US"/>
        </w:rPr>
        <w:t>”</w:t>
      </w:r>
      <w:r w:rsidRPr="000756DE">
        <w:t>suốt</w:t>
      </w:r>
      <w:r w:rsidR="0089497E" w:rsidRPr="0060159A">
        <w:rPr>
          <w:color w:val="FFFFFF" w:themeColor="background1"/>
          <w:sz w:val="20"/>
          <w:szCs w:val="20"/>
          <w:lang w:val="en-US"/>
        </w:rPr>
        <w:t>”</w:t>
      </w:r>
      <w:r w:rsidRPr="000756DE">
        <w:t>quá</w:t>
      </w:r>
      <w:r w:rsidR="0089497E" w:rsidRPr="0060159A">
        <w:rPr>
          <w:color w:val="FFFFFF" w:themeColor="background1"/>
          <w:sz w:val="20"/>
          <w:szCs w:val="20"/>
          <w:lang w:val="en-US"/>
        </w:rPr>
        <w:t>”</w:t>
      </w:r>
      <w:r w:rsidRPr="000756DE">
        <w:t>trình</w:t>
      </w:r>
      <w:r w:rsidR="0089497E" w:rsidRPr="0060159A">
        <w:rPr>
          <w:color w:val="FFFFFF" w:themeColor="background1"/>
          <w:sz w:val="20"/>
          <w:szCs w:val="20"/>
          <w:lang w:val="en-US"/>
        </w:rPr>
        <w:t>”</w:t>
      </w:r>
      <w:r w:rsidRPr="000756DE">
        <w:t>học</w:t>
      </w:r>
      <w:r w:rsidR="0089497E" w:rsidRPr="0060159A">
        <w:rPr>
          <w:color w:val="FFFFFF" w:themeColor="background1"/>
          <w:sz w:val="20"/>
          <w:szCs w:val="20"/>
          <w:lang w:val="en-US"/>
        </w:rPr>
        <w:t>”</w:t>
      </w:r>
      <w:r w:rsidRPr="000756DE">
        <w:t>tập, hoàn</w:t>
      </w:r>
      <w:r w:rsidR="0089497E" w:rsidRPr="0060159A">
        <w:rPr>
          <w:color w:val="FFFFFF" w:themeColor="background1"/>
          <w:sz w:val="20"/>
          <w:szCs w:val="20"/>
          <w:lang w:val="en-US"/>
        </w:rPr>
        <w:t>”</w:t>
      </w:r>
      <w:r w:rsidRPr="000756DE">
        <w:t>thành</w:t>
      </w:r>
      <w:r w:rsidR="008A5B92" w:rsidRPr="0060159A">
        <w:rPr>
          <w:color w:val="FFFFFF" w:themeColor="background1"/>
          <w:sz w:val="20"/>
          <w:szCs w:val="20"/>
          <w:lang w:val="en-US"/>
        </w:rPr>
        <w:t>”</w:t>
      </w:r>
      <w:r w:rsidRPr="000756DE">
        <w:t>đồ</w:t>
      </w:r>
      <w:r w:rsidR="008A5B92" w:rsidRPr="0060159A">
        <w:rPr>
          <w:color w:val="FFFFFF" w:themeColor="background1"/>
          <w:sz w:val="20"/>
          <w:szCs w:val="20"/>
          <w:lang w:val="en-US"/>
        </w:rPr>
        <w:t>”</w:t>
      </w:r>
      <w:r w:rsidRPr="000756DE">
        <w:t>án</w:t>
      </w:r>
      <w:r w:rsidR="008A5B92" w:rsidRPr="0060159A">
        <w:rPr>
          <w:color w:val="FFFFFF" w:themeColor="background1"/>
          <w:sz w:val="20"/>
          <w:szCs w:val="20"/>
          <w:lang w:val="en-US"/>
        </w:rPr>
        <w:t>”</w:t>
      </w:r>
      <w:r w:rsidRPr="000756DE">
        <w:t>tốt</w:t>
      </w:r>
      <w:r w:rsidR="008A5B92" w:rsidRPr="0060159A">
        <w:rPr>
          <w:color w:val="FFFFFF" w:themeColor="background1"/>
          <w:sz w:val="20"/>
          <w:szCs w:val="20"/>
          <w:lang w:val="en-US"/>
        </w:rPr>
        <w:t>”</w:t>
      </w:r>
      <w:r w:rsidRPr="000756DE">
        <w:t>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4D2AE4">
      <w:pPr>
        <w:pStyle w:val="SECTION"/>
      </w:pPr>
      <w:bookmarkStart w:id="2" w:name="_Toc51060026"/>
      <w:bookmarkStart w:id="3" w:name="_Toc51061470"/>
      <w:r w:rsidRPr="000756DE">
        <w:lastRenderedPageBreak/>
        <w:t>NHẬN XÉT CỦA GIÁO VIÊN HƯỚNG DẪN</w:t>
      </w:r>
      <w:bookmarkEnd w:id="2"/>
      <w:bookmarkEnd w:id="3"/>
    </w:p>
    <w:p w14:paraId="5E1D403E" w14:textId="77777777" w:rsidR="00EC3678" w:rsidRPr="000756DE" w:rsidRDefault="00EC3678" w:rsidP="004D2AE4">
      <w:pPr>
        <w:pStyle w:val="SECTION"/>
      </w:pPr>
    </w:p>
    <w:p w14:paraId="1A2AAB85" w14:textId="2C58767C" w:rsidR="00EC3678"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8C63AC1" w14:textId="74FCD1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20C578B" w14:textId="314BAEC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F7D56B9" w14:textId="573E5B8C"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0E4AE187" w14:textId="26128152"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EF7F7DD" w14:textId="07CFE19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D0EFB55" w14:textId="7B2B5B3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957BD80" w14:textId="685E0F4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7B7DE3C5" w14:textId="0A8B1B1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59A686B" w14:textId="6E3A8D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7619574" w14:textId="443BED3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72FCCC9" w14:textId="02AA04F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18263B0" w14:textId="247FB945"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4D2AE4">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184996AF" w:rsidR="005E21FB" w:rsidRPr="000756DE" w:rsidRDefault="005E21FB" w:rsidP="005E21FB">
      <w:r w:rsidRPr="000756DE">
        <w:t>Hệ thống quản lý kho hàng WMSPY là một hệ thống quản lý các công việc thường ngày của một kho hàng, là giải pháp phần mềm hiển thị</w:t>
      </w:r>
      <w:r w:rsidR="003F70AB" w:rsidRPr="0060159A">
        <w:rPr>
          <w:color w:val="FFFFFF" w:themeColor="background1"/>
          <w:sz w:val="20"/>
          <w:szCs w:val="20"/>
          <w:lang w:val="en-US"/>
        </w:rPr>
        <w:t>”</w:t>
      </w:r>
      <w:r w:rsidRPr="000756DE">
        <w:t>hàng</w:t>
      </w:r>
      <w:r w:rsidR="003F70AB" w:rsidRPr="0060159A">
        <w:rPr>
          <w:color w:val="FFFFFF" w:themeColor="background1"/>
          <w:sz w:val="20"/>
          <w:szCs w:val="20"/>
          <w:lang w:val="en-US"/>
        </w:rPr>
        <w:t>”</w:t>
      </w:r>
      <w:r w:rsidRPr="000756DE">
        <w:t>trong</w:t>
      </w:r>
      <w:r w:rsidR="003F70AB" w:rsidRPr="0060159A">
        <w:rPr>
          <w:color w:val="FFFFFF" w:themeColor="background1"/>
          <w:sz w:val="20"/>
          <w:szCs w:val="20"/>
          <w:lang w:val="en-US"/>
        </w:rPr>
        <w:t>”</w:t>
      </w:r>
      <w:r w:rsidRPr="000756DE">
        <w:t>kho</w:t>
      </w:r>
      <w:r w:rsidR="003F70AB" w:rsidRPr="0060159A">
        <w:rPr>
          <w:color w:val="FFFFFF" w:themeColor="background1"/>
          <w:sz w:val="20"/>
          <w:szCs w:val="20"/>
          <w:lang w:val="en-US"/>
        </w:rPr>
        <w:t>”</w:t>
      </w:r>
      <w:r w:rsidRPr="000756DE">
        <w:t>của</w:t>
      </w:r>
      <w:r w:rsidR="003F70AB" w:rsidRPr="0060159A">
        <w:rPr>
          <w:color w:val="FFFFFF" w:themeColor="background1"/>
          <w:sz w:val="20"/>
          <w:szCs w:val="20"/>
          <w:lang w:val="en-US"/>
        </w:rPr>
        <w:t>”</w:t>
      </w:r>
      <w:r w:rsidRPr="000756DE">
        <w:t>các doanh</w:t>
      </w:r>
      <w:r w:rsidR="003F70AB" w:rsidRPr="0060159A">
        <w:rPr>
          <w:color w:val="FFFFFF" w:themeColor="background1"/>
          <w:sz w:val="20"/>
          <w:szCs w:val="20"/>
          <w:lang w:val="en-US"/>
        </w:rPr>
        <w:t>”</w:t>
      </w:r>
      <w:r w:rsidRPr="000756DE">
        <w:t>nghiệp cũng như quản lý việc xuất nhập hàng từ kho đến các hệ thống cửa hàng sỉ và lẻ của doanh nghiệp. Hệ thống cũng cung cấp</w:t>
      </w:r>
      <w:r w:rsidR="00616E0A" w:rsidRPr="0060159A">
        <w:rPr>
          <w:color w:val="FFFFFF" w:themeColor="background1"/>
          <w:sz w:val="20"/>
          <w:szCs w:val="20"/>
          <w:lang w:val="en-US"/>
        </w:rPr>
        <w:t>”</w:t>
      </w:r>
      <w:r w:rsidRPr="000756DE">
        <w:t>giải</w:t>
      </w:r>
      <w:r w:rsidR="00616E0A" w:rsidRPr="0060159A">
        <w:rPr>
          <w:color w:val="FFFFFF" w:themeColor="background1"/>
          <w:sz w:val="20"/>
          <w:szCs w:val="20"/>
          <w:lang w:val="en-US"/>
        </w:rPr>
        <w:t>”</w:t>
      </w:r>
      <w:r w:rsidRPr="000756DE">
        <w:t>pháp</w:t>
      </w:r>
      <w:r w:rsidR="00616E0A" w:rsidRPr="0060159A">
        <w:rPr>
          <w:color w:val="FFFFFF" w:themeColor="background1"/>
          <w:sz w:val="20"/>
          <w:szCs w:val="20"/>
          <w:lang w:val="en-US"/>
        </w:rPr>
        <w:t>”</w:t>
      </w:r>
      <w:r w:rsidRPr="000756DE">
        <w:t>tối</w:t>
      </w:r>
      <w:r w:rsidR="00616E0A" w:rsidRPr="0060159A">
        <w:rPr>
          <w:color w:val="FFFFFF" w:themeColor="background1"/>
          <w:sz w:val="20"/>
          <w:szCs w:val="20"/>
          <w:lang w:val="en-US"/>
        </w:rPr>
        <w:t>”</w:t>
      </w:r>
      <w:r w:rsidRPr="000756DE">
        <w:t>ưu</w:t>
      </w:r>
      <w:r w:rsidR="00616E0A" w:rsidRPr="0060159A">
        <w:rPr>
          <w:color w:val="FFFFFF" w:themeColor="background1"/>
          <w:sz w:val="20"/>
          <w:szCs w:val="20"/>
          <w:lang w:val="en-US"/>
        </w:rPr>
        <w:t>”</w:t>
      </w:r>
      <w:r w:rsidRPr="000756DE">
        <w:t>hóa</w:t>
      </w:r>
      <w:r w:rsidR="00616E0A" w:rsidRPr="0060159A">
        <w:rPr>
          <w:color w:val="FFFFFF" w:themeColor="background1"/>
          <w:sz w:val="20"/>
          <w:szCs w:val="20"/>
          <w:lang w:val="en-US"/>
        </w:rPr>
        <w:t>”</w:t>
      </w:r>
      <w:r w:rsidRPr="000756DE">
        <w:t>không</w:t>
      </w:r>
      <w:r w:rsidR="00616E0A" w:rsidRPr="0060159A">
        <w:rPr>
          <w:color w:val="FFFFFF" w:themeColor="background1"/>
          <w:sz w:val="20"/>
          <w:szCs w:val="20"/>
          <w:lang w:val="en-US"/>
        </w:rPr>
        <w:t>”</w:t>
      </w:r>
      <w:r w:rsidRPr="000756DE">
        <w:t>gian cũng như các thao tác lao động trong kho. Qua đó, giúp tiết kiệm được</w:t>
      </w:r>
      <w:r w:rsidR="004D2762" w:rsidRPr="0060159A">
        <w:rPr>
          <w:color w:val="FFFFFF" w:themeColor="background1"/>
          <w:sz w:val="20"/>
          <w:szCs w:val="20"/>
          <w:lang w:val="en-US"/>
        </w:rPr>
        <w:t>”</w:t>
      </w:r>
      <w:r w:rsidRPr="000756DE">
        <w:t>thời</w:t>
      </w:r>
      <w:r w:rsidR="004D2762" w:rsidRPr="0060159A">
        <w:rPr>
          <w:color w:val="FFFFFF" w:themeColor="background1"/>
          <w:sz w:val="20"/>
          <w:szCs w:val="20"/>
          <w:lang w:val="en-US"/>
        </w:rPr>
        <w:t>”</w:t>
      </w:r>
      <w:r w:rsidRPr="000756DE">
        <w:t>gian,</w:t>
      </w:r>
      <w:r w:rsidR="004D2762">
        <w:rPr>
          <w:lang w:val="en-US"/>
        </w:rPr>
        <w:t xml:space="preserve"> </w:t>
      </w:r>
      <w:r w:rsidRPr="000756DE">
        <w:t>chi</w:t>
      </w:r>
      <w:r w:rsidR="004D2762" w:rsidRPr="0060159A">
        <w:rPr>
          <w:color w:val="FFFFFF" w:themeColor="background1"/>
          <w:sz w:val="20"/>
          <w:szCs w:val="20"/>
          <w:lang w:val="en-US"/>
        </w:rPr>
        <w:t>”</w:t>
      </w:r>
      <w:r w:rsidRPr="000756DE">
        <w:t>phí</w:t>
      </w:r>
      <w:r w:rsidR="004D2762" w:rsidRPr="0060159A">
        <w:rPr>
          <w:color w:val="FFFFFF" w:themeColor="background1"/>
          <w:sz w:val="20"/>
          <w:szCs w:val="20"/>
          <w:lang w:val="en-US"/>
        </w:rPr>
        <w:t>”</w:t>
      </w:r>
      <w:r w:rsidRPr="000756DE">
        <w:t>cũng như</w:t>
      </w:r>
      <w:r w:rsidR="00FF0407" w:rsidRPr="0060159A">
        <w:rPr>
          <w:color w:val="FFFFFF" w:themeColor="background1"/>
          <w:sz w:val="20"/>
          <w:szCs w:val="20"/>
          <w:lang w:val="en-US"/>
        </w:rPr>
        <w:t>”</w:t>
      </w:r>
      <w:r w:rsidRPr="000756DE">
        <w:t>sức</w:t>
      </w:r>
      <w:r w:rsidR="00FF0407" w:rsidRPr="0060159A">
        <w:rPr>
          <w:color w:val="FFFFFF" w:themeColor="background1"/>
          <w:sz w:val="20"/>
          <w:szCs w:val="20"/>
          <w:lang w:val="en-US"/>
        </w:rPr>
        <w:t>”</w:t>
      </w:r>
      <w:r w:rsidRPr="000756DE">
        <w:t>lao</w:t>
      </w:r>
      <w:r w:rsidR="00FF0407" w:rsidRPr="0060159A">
        <w:rPr>
          <w:color w:val="FFFFFF" w:themeColor="background1"/>
          <w:sz w:val="20"/>
          <w:szCs w:val="20"/>
          <w:lang w:val="en-US"/>
        </w:rPr>
        <w:t>”</w:t>
      </w:r>
      <w:r w:rsidRPr="000756DE">
        <w:t>động</w:t>
      </w:r>
      <w:r w:rsidR="00FF0407" w:rsidRPr="0060159A">
        <w:rPr>
          <w:color w:val="FFFFFF" w:themeColor="background1"/>
          <w:sz w:val="20"/>
          <w:szCs w:val="20"/>
          <w:lang w:val="en-US"/>
        </w:rPr>
        <w:t>”</w:t>
      </w:r>
      <w:r w:rsidRPr="000756DE">
        <w:t>của</w:t>
      </w:r>
      <w:r w:rsidR="00FF0407" w:rsidRPr="0060159A">
        <w:rPr>
          <w:color w:val="FFFFFF" w:themeColor="background1"/>
          <w:sz w:val="20"/>
          <w:szCs w:val="20"/>
          <w:lang w:val="en-US"/>
        </w:rPr>
        <w:t>”</w:t>
      </w:r>
      <w:r w:rsidRPr="000756DE">
        <w:t>chủ</w:t>
      </w:r>
      <w:r w:rsidR="00FF0407" w:rsidRPr="0060159A">
        <w:rPr>
          <w:color w:val="FFFFFF" w:themeColor="background1"/>
          <w:sz w:val="20"/>
          <w:szCs w:val="20"/>
          <w:lang w:val="en-US"/>
        </w:rPr>
        <w:t>”</w:t>
      </w:r>
      <w:r w:rsidRPr="000756DE">
        <w:t>kho</w:t>
      </w:r>
      <w:r w:rsidR="00FF0407" w:rsidRPr="0060159A">
        <w:rPr>
          <w:color w:val="FFFFFF" w:themeColor="background1"/>
          <w:sz w:val="20"/>
          <w:szCs w:val="20"/>
          <w:lang w:val="en-US"/>
        </w:rPr>
        <w:t>”</w:t>
      </w:r>
      <w:r w:rsidRPr="000756DE">
        <w:t xml:space="preserve">hàng. </w:t>
      </w:r>
    </w:p>
    <w:p w14:paraId="6460B7F1" w14:textId="44A8E210" w:rsidR="005E21FB" w:rsidRPr="000756DE" w:rsidRDefault="005E21FB" w:rsidP="005E21FB">
      <w:r w:rsidRPr="000756DE">
        <w:t>Với sự phát triển của nền tảng công nghệ web hiện nay, hệ thống quản lý kho hàng WMSPY được phát triển dưới dạng web, giúp cho người dùng có thể thao tác dễ dàng hơn, dễ truy cập, theo</w:t>
      </w:r>
      <w:r w:rsidR="007F6E80" w:rsidRPr="0060159A">
        <w:rPr>
          <w:color w:val="FFFFFF" w:themeColor="background1"/>
          <w:sz w:val="20"/>
          <w:szCs w:val="20"/>
          <w:lang w:val="en-US"/>
        </w:rPr>
        <w:t>”</w:t>
      </w:r>
      <w:r w:rsidRPr="000756DE">
        <w:t>dõi</w:t>
      </w:r>
      <w:r w:rsidR="007F6E80" w:rsidRPr="0060159A">
        <w:rPr>
          <w:color w:val="FFFFFF" w:themeColor="background1"/>
          <w:sz w:val="20"/>
          <w:szCs w:val="20"/>
          <w:lang w:val="en-US"/>
        </w:rPr>
        <w:t>”</w:t>
      </w:r>
      <w:r w:rsidRPr="000756DE">
        <w:t>đơn</w:t>
      </w:r>
      <w:r w:rsidR="007F6E80" w:rsidRPr="0060159A">
        <w:rPr>
          <w:color w:val="FFFFFF" w:themeColor="background1"/>
          <w:sz w:val="20"/>
          <w:szCs w:val="20"/>
          <w:lang w:val="en-US"/>
        </w:rPr>
        <w:t>”</w:t>
      </w:r>
      <w:r w:rsidRPr="000756DE">
        <w:t>hàng</w:t>
      </w:r>
      <w:r w:rsidR="007F6E80" w:rsidRPr="0060159A">
        <w:rPr>
          <w:color w:val="FFFFFF" w:themeColor="background1"/>
          <w:sz w:val="20"/>
          <w:szCs w:val="20"/>
          <w:lang w:val="en-US"/>
        </w:rPr>
        <w:t>”</w:t>
      </w:r>
      <w:r w:rsidRPr="000756DE">
        <w:t>của mình hơn, theo đó tiết</w:t>
      </w:r>
      <w:r w:rsidR="00CC7ED4" w:rsidRPr="0060159A">
        <w:rPr>
          <w:color w:val="FFFFFF" w:themeColor="background1"/>
          <w:sz w:val="20"/>
          <w:szCs w:val="20"/>
          <w:lang w:val="en-US"/>
        </w:rPr>
        <w:t>”</w:t>
      </w:r>
      <w:r w:rsidRPr="000756DE">
        <w:t>kiệm</w:t>
      </w:r>
      <w:r w:rsidR="00CC7ED4" w:rsidRPr="0060159A">
        <w:rPr>
          <w:color w:val="FFFFFF" w:themeColor="background1"/>
          <w:sz w:val="20"/>
          <w:szCs w:val="20"/>
          <w:lang w:val="en-US"/>
        </w:rPr>
        <w:t>”</w:t>
      </w:r>
      <w:r w:rsidRPr="000756DE">
        <w:t>chi</w:t>
      </w:r>
      <w:r w:rsidR="00CC7ED4" w:rsidRPr="0060159A">
        <w:rPr>
          <w:color w:val="FFFFFF" w:themeColor="background1"/>
          <w:sz w:val="20"/>
          <w:szCs w:val="20"/>
          <w:lang w:val="en-US"/>
        </w:rPr>
        <w:t>”</w:t>
      </w:r>
      <w:r w:rsidRPr="000756DE">
        <w:t>phí phần cứng cũng như</w:t>
      </w:r>
      <w:r w:rsidR="000C67CF" w:rsidRPr="0060159A">
        <w:rPr>
          <w:color w:val="FFFFFF" w:themeColor="background1"/>
          <w:sz w:val="20"/>
          <w:szCs w:val="20"/>
          <w:lang w:val="en-US"/>
        </w:rPr>
        <w:t>”</w:t>
      </w:r>
      <w:r w:rsidRPr="000756DE">
        <w:t>thời</w:t>
      </w:r>
      <w:r w:rsidR="000C67CF" w:rsidRPr="0060159A">
        <w:rPr>
          <w:color w:val="FFFFFF" w:themeColor="background1"/>
          <w:sz w:val="20"/>
          <w:szCs w:val="20"/>
          <w:lang w:val="en-US"/>
        </w:rPr>
        <w:t>”</w:t>
      </w:r>
      <w:r w:rsidRPr="000756DE">
        <w:t xml:space="preserve">gian cài đặt cho doanh nghiệp.  </w:t>
      </w:r>
    </w:p>
    <w:p w14:paraId="585EFEAE" w14:textId="77777777" w:rsidR="008C3554" w:rsidRPr="000756DE" w:rsidRDefault="008C3554" w:rsidP="004D2AE4">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pPr>
        <w:spacing w:after="200" w:line="276" w:lineRule="auto"/>
        <w:rPr>
          <w:b/>
          <w:lang w:val="en-US"/>
        </w:rPr>
      </w:pPr>
    </w:p>
    <w:sdt>
      <w:sdtPr>
        <w:rPr>
          <w:rFonts w:ascii="Times New Roman" w:eastAsiaTheme="minorHAnsi" w:hAnsi="Times New Roman" w:cstheme="minorBidi"/>
          <w:color w:val="auto"/>
          <w:sz w:val="26"/>
          <w:szCs w:val="22"/>
          <w:lang w:val="vi-VN"/>
        </w:rPr>
        <w:id w:val="-2125533134"/>
        <w:docPartObj>
          <w:docPartGallery w:val="Table of Contents"/>
          <w:docPartUnique/>
        </w:docPartObj>
      </w:sdtPr>
      <w:sdtEndPr>
        <w:rPr>
          <w:b/>
          <w:bCs/>
          <w:noProof/>
        </w:rPr>
      </w:sdtEndPr>
      <w:sdtContent>
        <w:p w14:paraId="4601BC85" w14:textId="3316B2F0" w:rsidR="00021D28" w:rsidRPr="000756DE" w:rsidRDefault="00021D28" w:rsidP="00021D28">
          <w:pPr>
            <w:pStyle w:val="TOCHeading"/>
            <w:jc w:val="center"/>
            <w:rPr>
              <w:color w:val="auto"/>
            </w:rPr>
          </w:pPr>
          <w:r w:rsidRPr="000756DE">
            <w:rPr>
              <w:color w:val="auto"/>
            </w:rPr>
            <w:t>Mục lục</w:t>
          </w:r>
        </w:p>
        <w:p w14:paraId="5BAE95E0" w14:textId="57409D77" w:rsidR="00B333BA" w:rsidRPr="000756DE" w:rsidRDefault="00021D28">
          <w:pPr>
            <w:pStyle w:val="TOC1"/>
            <w:tabs>
              <w:tab w:val="left" w:pos="2256"/>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014886" w:history="1">
            <w:r w:rsidR="00B333BA" w:rsidRPr="000756DE">
              <w:rPr>
                <w:rStyle w:val="Hyperlink"/>
                <w:noProof/>
                <w:color w:val="auto"/>
              </w:rPr>
              <w:t>Chương 1.</w:t>
            </w:r>
            <w:r w:rsidR="00B333BA" w:rsidRPr="000756DE">
              <w:rPr>
                <w:rFonts w:asciiTheme="minorHAnsi" w:eastAsiaTheme="minorEastAsia" w:hAnsiTheme="minorHAnsi"/>
                <w:b w:val="0"/>
                <w:noProof/>
                <w:sz w:val="22"/>
              </w:rPr>
              <w:tab/>
            </w:r>
            <w:r w:rsidR="00B333BA" w:rsidRPr="000756DE">
              <w:rPr>
                <w:rStyle w:val="Hyperlink"/>
                <w:noProof/>
                <w:color w:val="auto"/>
              </w:rPr>
              <w:t>Tổng qua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6 \h </w:instrText>
            </w:r>
            <w:r w:rsidR="00B333BA" w:rsidRPr="000756DE">
              <w:rPr>
                <w:noProof/>
                <w:webHidden/>
              </w:rPr>
            </w:r>
            <w:r w:rsidR="00B333BA" w:rsidRPr="000756DE">
              <w:rPr>
                <w:noProof/>
                <w:webHidden/>
              </w:rPr>
              <w:fldChar w:fldCharType="separate"/>
            </w:r>
            <w:r w:rsidR="003D0890">
              <w:rPr>
                <w:noProof/>
                <w:webHidden/>
              </w:rPr>
              <w:t>14</w:t>
            </w:r>
            <w:r w:rsidR="00B333BA" w:rsidRPr="000756DE">
              <w:rPr>
                <w:noProof/>
                <w:webHidden/>
              </w:rPr>
              <w:fldChar w:fldCharType="end"/>
            </w:r>
          </w:hyperlink>
        </w:p>
        <w:p w14:paraId="53B89129" w14:textId="22C30A51"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887" w:history="1">
            <w:r w:rsidR="00B333BA" w:rsidRPr="000756DE">
              <w:rPr>
                <w:rStyle w:val="Hyperlink"/>
                <w:noProof/>
                <w:color w:val="auto"/>
              </w:rPr>
              <w:t>1.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7 \h </w:instrText>
            </w:r>
            <w:r w:rsidR="00B333BA" w:rsidRPr="000756DE">
              <w:rPr>
                <w:noProof/>
                <w:webHidden/>
              </w:rPr>
            </w:r>
            <w:r w:rsidR="00B333BA" w:rsidRPr="000756DE">
              <w:rPr>
                <w:noProof/>
                <w:webHidden/>
              </w:rPr>
              <w:fldChar w:fldCharType="separate"/>
            </w:r>
            <w:r w:rsidR="003D0890">
              <w:rPr>
                <w:noProof/>
                <w:webHidden/>
              </w:rPr>
              <w:t>14</w:t>
            </w:r>
            <w:r w:rsidR="00B333BA" w:rsidRPr="000756DE">
              <w:rPr>
                <w:noProof/>
                <w:webHidden/>
              </w:rPr>
              <w:fldChar w:fldCharType="end"/>
            </w:r>
          </w:hyperlink>
        </w:p>
        <w:p w14:paraId="6AA5A31D" w14:textId="36E0BAB2"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888" w:history="1">
            <w:r w:rsidR="00B333BA" w:rsidRPr="000756DE">
              <w:rPr>
                <w:rStyle w:val="Hyperlink"/>
                <w:noProof/>
                <w:color w:val="auto"/>
              </w:rPr>
              <w:t>Lý do chọ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8 \h </w:instrText>
            </w:r>
            <w:r w:rsidR="00B333BA" w:rsidRPr="000756DE">
              <w:rPr>
                <w:noProof/>
                <w:webHidden/>
              </w:rPr>
            </w:r>
            <w:r w:rsidR="00B333BA" w:rsidRPr="000756DE">
              <w:rPr>
                <w:noProof/>
                <w:webHidden/>
              </w:rPr>
              <w:fldChar w:fldCharType="separate"/>
            </w:r>
            <w:r w:rsidR="003D0890">
              <w:rPr>
                <w:noProof/>
                <w:webHidden/>
              </w:rPr>
              <w:t>14</w:t>
            </w:r>
            <w:r w:rsidR="00B333BA" w:rsidRPr="000756DE">
              <w:rPr>
                <w:noProof/>
                <w:webHidden/>
              </w:rPr>
              <w:fldChar w:fldCharType="end"/>
            </w:r>
          </w:hyperlink>
        </w:p>
        <w:p w14:paraId="6F6F8BD7" w14:textId="56951D4B"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889" w:history="1">
            <w:r w:rsidR="00B333BA" w:rsidRPr="000756DE">
              <w:rPr>
                <w:rStyle w:val="Hyperlink"/>
                <w:noProof/>
                <w:color w:val="auto"/>
              </w:rPr>
              <w:t>Mục tiê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9 \h </w:instrText>
            </w:r>
            <w:r w:rsidR="00B333BA" w:rsidRPr="000756DE">
              <w:rPr>
                <w:noProof/>
                <w:webHidden/>
              </w:rPr>
            </w:r>
            <w:r w:rsidR="00B333BA" w:rsidRPr="000756DE">
              <w:rPr>
                <w:noProof/>
                <w:webHidden/>
              </w:rPr>
              <w:fldChar w:fldCharType="separate"/>
            </w:r>
            <w:r w:rsidR="003D0890">
              <w:rPr>
                <w:noProof/>
                <w:webHidden/>
              </w:rPr>
              <w:t>14</w:t>
            </w:r>
            <w:r w:rsidR="00B333BA" w:rsidRPr="000756DE">
              <w:rPr>
                <w:noProof/>
                <w:webHidden/>
              </w:rPr>
              <w:fldChar w:fldCharType="end"/>
            </w:r>
          </w:hyperlink>
        </w:p>
        <w:p w14:paraId="25549E0F" w14:textId="65235DD0"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890" w:history="1">
            <w:r w:rsidR="00B333BA" w:rsidRPr="000756DE">
              <w:rPr>
                <w:rStyle w:val="Hyperlink"/>
                <w:noProof/>
                <w:color w:val="auto"/>
              </w:rPr>
              <w:t>Phạm vi nghiên cứ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0 \h </w:instrText>
            </w:r>
            <w:r w:rsidR="00B333BA" w:rsidRPr="000756DE">
              <w:rPr>
                <w:noProof/>
                <w:webHidden/>
              </w:rPr>
            </w:r>
            <w:r w:rsidR="00B333BA" w:rsidRPr="000756DE">
              <w:rPr>
                <w:noProof/>
                <w:webHidden/>
              </w:rPr>
              <w:fldChar w:fldCharType="separate"/>
            </w:r>
            <w:r w:rsidR="003D0890">
              <w:rPr>
                <w:noProof/>
                <w:webHidden/>
              </w:rPr>
              <w:t>15</w:t>
            </w:r>
            <w:r w:rsidR="00B333BA" w:rsidRPr="000756DE">
              <w:rPr>
                <w:noProof/>
                <w:webHidden/>
              </w:rPr>
              <w:fldChar w:fldCharType="end"/>
            </w:r>
          </w:hyperlink>
        </w:p>
        <w:p w14:paraId="3A406F1B" w14:textId="651F61FE" w:rsidR="00B333BA" w:rsidRPr="000756DE" w:rsidRDefault="009D57B5">
          <w:pPr>
            <w:pStyle w:val="TOC1"/>
            <w:tabs>
              <w:tab w:val="left" w:pos="2256"/>
            </w:tabs>
            <w:rPr>
              <w:rFonts w:asciiTheme="minorHAnsi" w:eastAsiaTheme="minorEastAsia" w:hAnsiTheme="minorHAnsi"/>
              <w:b w:val="0"/>
              <w:noProof/>
              <w:sz w:val="22"/>
            </w:rPr>
          </w:pPr>
          <w:hyperlink w:anchor="_Toc87014891" w:history="1">
            <w:r w:rsidR="00B333BA" w:rsidRPr="000756DE">
              <w:rPr>
                <w:rStyle w:val="Hyperlink"/>
                <w:noProof/>
                <w:color w:val="auto"/>
              </w:rPr>
              <w:t>Chương 2.</w:t>
            </w:r>
            <w:r w:rsidR="00B333BA" w:rsidRPr="000756DE">
              <w:rPr>
                <w:rFonts w:asciiTheme="minorHAnsi" w:eastAsiaTheme="minorEastAsia" w:hAnsiTheme="minorHAnsi"/>
                <w:b w:val="0"/>
                <w:noProof/>
                <w:sz w:val="22"/>
              </w:rPr>
              <w:tab/>
            </w:r>
            <w:r w:rsidR="00B333BA" w:rsidRPr="000756DE">
              <w:rPr>
                <w:rStyle w:val="Hyperlink"/>
                <w:noProof/>
                <w:color w:val="auto"/>
              </w:rPr>
              <w:t>Cơ sở lý thuyết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1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54F3277D" w14:textId="2D4ADEEE"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892" w:history="1">
            <w:r w:rsidR="00B333BA" w:rsidRPr="000756DE">
              <w:rPr>
                <w:rStyle w:val="Hyperlink"/>
                <w:noProof/>
                <w:color w:val="auto"/>
              </w:rPr>
              <w:t>2.1.</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2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0F3EC798" w14:textId="4E568073"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893" w:history="1">
            <w:r w:rsidR="00B333BA" w:rsidRPr="000756DE">
              <w:rPr>
                <w:rStyle w:val="Hyperlink"/>
                <w:noProof/>
                <w:color w:val="auto"/>
              </w:rPr>
              <w:t>Giới thiệu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3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767BDC3F" w14:textId="30F49382"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894" w:history="1">
            <w:r w:rsidR="00B333BA" w:rsidRPr="000756DE">
              <w:rPr>
                <w:rStyle w:val="Hyperlink"/>
                <w:noProof/>
                <w:color w:val="auto"/>
              </w:rPr>
              <w:t>Ưu điểm, khuyết điểm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4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08BD486A" w14:textId="618D2C0C"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895" w:history="1">
            <w:r w:rsidR="00B333BA" w:rsidRPr="000756DE">
              <w:rPr>
                <w:rStyle w:val="Hyperlink"/>
                <w:noProof/>
                <w:color w:val="auto"/>
              </w:rPr>
              <w:t>2.2.</w:t>
            </w:r>
            <w:r w:rsidR="00B333BA" w:rsidRPr="000756DE">
              <w:rPr>
                <w:rFonts w:asciiTheme="minorHAnsi" w:eastAsiaTheme="minorEastAsia" w:hAnsiTheme="minorHAnsi"/>
                <w:noProof/>
                <w:sz w:val="22"/>
                <w:lang w:val="en-US"/>
              </w:rPr>
              <w:tab/>
            </w:r>
            <w:r w:rsidR="00B333BA" w:rsidRPr="000756DE">
              <w:rPr>
                <w:rStyle w:val="Hyperlink"/>
                <w:noProof/>
                <w:color w:val="auto"/>
                <w:shd w:val="clear" w:color="auto" w:fill="FFFFFF"/>
              </w:rPr>
              <w:t>Lý thuyết về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5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608FB0CB" w14:textId="3422CF25"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896" w:history="1">
            <w:r w:rsidR="00B333BA" w:rsidRPr="000756DE">
              <w:rPr>
                <w:rStyle w:val="Hyperlink"/>
                <w:noProof/>
                <w:color w:val="auto"/>
              </w:rPr>
              <w:t>ReactJS là gì</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6 \h </w:instrText>
            </w:r>
            <w:r w:rsidR="00B333BA" w:rsidRPr="000756DE">
              <w:rPr>
                <w:noProof/>
                <w:webHidden/>
              </w:rPr>
            </w:r>
            <w:r w:rsidR="00B333BA" w:rsidRPr="000756DE">
              <w:rPr>
                <w:noProof/>
                <w:webHidden/>
              </w:rPr>
              <w:fldChar w:fldCharType="separate"/>
            </w:r>
            <w:r w:rsidR="003D0890">
              <w:rPr>
                <w:noProof/>
                <w:webHidden/>
              </w:rPr>
              <w:t>16</w:t>
            </w:r>
            <w:r w:rsidR="00B333BA" w:rsidRPr="000756DE">
              <w:rPr>
                <w:noProof/>
                <w:webHidden/>
              </w:rPr>
              <w:fldChar w:fldCharType="end"/>
            </w:r>
          </w:hyperlink>
        </w:p>
        <w:p w14:paraId="037E54FC" w14:textId="60FA3D51"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897" w:history="1">
            <w:r w:rsidR="00B333BA" w:rsidRPr="000756DE">
              <w:rPr>
                <w:rStyle w:val="Hyperlink"/>
                <w:noProof/>
                <w:color w:val="auto"/>
              </w:rPr>
              <w:t>Cài đặ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7 \h </w:instrText>
            </w:r>
            <w:r w:rsidR="00B333BA" w:rsidRPr="000756DE">
              <w:rPr>
                <w:noProof/>
                <w:webHidden/>
              </w:rPr>
            </w:r>
            <w:r w:rsidR="00B333BA" w:rsidRPr="000756DE">
              <w:rPr>
                <w:noProof/>
                <w:webHidden/>
              </w:rPr>
              <w:fldChar w:fldCharType="separate"/>
            </w:r>
            <w:r w:rsidR="003D0890">
              <w:rPr>
                <w:noProof/>
                <w:webHidden/>
              </w:rPr>
              <w:t>17</w:t>
            </w:r>
            <w:r w:rsidR="00B333BA" w:rsidRPr="000756DE">
              <w:rPr>
                <w:noProof/>
                <w:webHidden/>
              </w:rPr>
              <w:fldChar w:fldCharType="end"/>
            </w:r>
          </w:hyperlink>
        </w:p>
        <w:p w14:paraId="208EF6FB" w14:textId="729EDEFB"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898" w:history="1">
            <w:r w:rsidR="00B333BA" w:rsidRPr="000756DE">
              <w:rPr>
                <w:rStyle w:val="Hyperlink"/>
                <w:noProof/>
                <w:color w:val="auto"/>
              </w:rPr>
              <w:t>JS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8 \h </w:instrText>
            </w:r>
            <w:r w:rsidR="00B333BA" w:rsidRPr="000756DE">
              <w:rPr>
                <w:noProof/>
                <w:webHidden/>
              </w:rPr>
            </w:r>
            <w:r w:rsidR="00B333BA" w:rsidRPr="000756DE">
              <w:rPr>
                <w:noProof/>
                <w:webHidden/>
              </w:rPr>
              <w:fldChar w:fldCharType="separate"/>
            </w:r>
            <w:r w:rsidR="003D0890">
              <w:rPr>
                <w:noProof/>
                <w:webHidden/>
              </w:rPr>
              <w:t>18</w:t>
            </w:r>
            <w:r w:rsidR="00B333BA" w:rsidRPr="000756DE">
              <w:rPr>
                <w:noProof/>
                <w:webHidden/>
              </w:rPr>
              <w:fldChar w:fldCharType="end"/>
            </w:r>
          </w:hyperlink>
        </w:p>
        <w:p w14:paraId="27A5ADD6" w14:textId="259DEBC5"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899" w:history="1">
            <w:r w:rsidR="00B333BA" w:rsidRPr="000756DE">
              <w:rPr>
                <w:rStyle w:val="Hyperlink"/>
                <w:noProof/>
                <w:color w:val="auto"/>
              </w:rPr>
              <w:t>Virtual DO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9 \h </w:instrText>
            </w:r>
            <w:r w:rsidR="00B333BA" w:rsidRPr="000756DE">
              <w:rPr>
                <w:noProof/>
                <w:webHidden/>
              </w:rPr>
            </w:r>
            <w:r w:rsidR="00B333BA" w:rsidRPr="000756DE">
              <w:rPr>
                <w:noProof/>
                <w:webHidden/>
              </w:rPr>
              <w:fldChar w:fldCharType="separate"/>
            </w:r>
            <w:r w:rsidR="003D0890">
              <w:rPr>
                <w:noProof/>
                <w:webHidden/>
              </w:rPr>
              <w:t>19</w:t>
            </w:r>
            <w:r w:rsidR="00B333BA" w:rsidRPr="000756DE">
              <w:rPr>
                <w:noProof/>
                <w:webHidden/>
              </w:rPr>
              <w:fldChar w:fldCharType="end"/>
            </w:r>
          </w:hyperlink>
        </w:p>
        <w:p w14:paraId="1A0ABC7E" w14:textId="4F0A549C"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00" w:history="1">
            <w:r w:rsidR="00B333BA" w:rsidRPr="000756DE">
              <w:rPr>
                <w:rStyle w:val="Hyperlink"/>
                <w:noProof/>
                <w:color w:val="auto"/>
              </w:rPr>
              <w:t>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0 \h </w:instrText>
            </w:r>
            <w:r w:rsidR="00B333BA" w:rsidRPr="000756DE">
              <w:rPr>
                <w:noProof/>
                <w:webHidden/>
              </w:rPr>
            </w:r>
            <w:r w:rsidR="00B333BA" w:rsidRPr="000756DE">
              <w:rPr>
                <w:noProof/>
                <w:webHidden/>
              </w:rPr>
              <w:fldChar w:fldCharType="separate"/>
            </w:r>
            <w:r w:rsidR="003D0890">
              <w:rPr>
                <w:noProof/>
                <w:webHidden/>
              </w:rPr>
              <w:t>20</w:t>
            </w:r>
            <w:r w:rsidR="00B333BA" w:rsidRPr="000756DE">
              <w:rPr>
                <w:noProof/>
                <w:webHidden/>
              </w:rPr>
              <w:fldChar w:fldCharType="end"/>
            </w:r>
          </w:hyperlink>
        </w:p>
        <w:p w14:paraId="28EDE7C5" w14:textId="20E05C2A"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01" w:history="1">
            <w:r w:rsidR="00B333BA" w:rsidRPr="000756DE">
              <w:rPr>
                <w:rStyle w:val="Hyperlink"/>
                <w:noProof/>
                <w:color w:val="auto"/>
              </w:rPr>
              <w:t>Vòng đời của 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1 \h </w:instrText>
            </w:r>
            <w:r w:rsidR="00B333BA" w:rsidRPr="000756DE">
              <w:rPr>
                <w:noProof/>
                <w:webHidden/>
              </w:rPr>
            </w:r>
            <w:r w:rsidR="00B333BA" w:rsidRPr="000756DE">
              <w:rPr>
                <w:noProof/>
                <w:webHidden/>
              </w:rPr>
              <w:fldChar w:fldCharType="separate"/>
            </w:r>
            <w:r w:rsidR="003D0890">
              <w:rPr>
                <w:noProof/>
                <w:webHidden/>
              </w:rPr>
              <w:t>21</w:t>
            </w:r>
            <w:r w:rsidR="00B333BA" w:rsidRPr="000756DE">
              <w:rPr>
                <w:noProof/>
                <w:webHidden/>
              </w:rPr>
              <w:fldChar w:fldCharType="end"/>
            </w:r>
          </w:hyperlink>
        </w:p>
        <w:p w14:paraId="49E13AAC" w14:textId="1A3C0A8D"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02" w:history="1">
            <w:r w:rsidR="00B333BA" w:rsidRPr="000756DE">
              <w:rPr>
                <w:rStyle w:val="Hyperlink"/>
                <w:noProof/>
                <w:color w:val="auto"/>
              </w:rPr>
              <w:t>Khái niệm về Props và State, Global Stat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2 \h </w:instrText>
            </w:r>
            <w:r w:rsidR="00B333BA" w:rsidRPr="000756DE">
              <w:rPr>
                <w:noProof/>
                <w:webHidden/>
              </w:rPr>
            </w:r>
            <w:r w:rsidR="00B333BA" w:rsidRPr="000756DE">
              <w:rPr>
                <w:noProof/>
                <w:webHidden/>
              </w:rPr>
              <w:fldChar w:fldCharType="separate"/>
            </w:r>
            <w:r w:rsidR="003D0890">
              <w:rPr>
                <w:noProof/>
                <w:webHidden/>
              </w:rPr>
              <w:t>23</w:t>
            </w:r>
            <w:r w:rsidR="00B333BA" w:rsidRPr="000756DE">
              <w:rPr>
                <w:noProof/>
                <w:webHidden/>
              </w:rPr>
              <w:fldChar w:fldCharType="end"/>
            </w:r>
          </w:hyperlink>
        </w:p>
        <w:p w14:paraId="6094A49C" w14:textId="3BD63DAF"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03" w:history="1">
            <w:r w:rsidR="00B333BA" w:rsidRPr="000756DE">
              <w:rPr>
                <w:rStyle w:val="Hyperlink"/>
                <w:noProof/>
                <w:color w:val="auto"/>
              </w:rPr>
              <w:t>React Ev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3 \h </w:instrText>
            </w:r>
            <w:r w:rsidR="00B333BA" w:rsidRPr="000756DE">
              <w:rPr>
                <w:noProof/>
                <w:webHidden/>
              </w:rPr>
            </w:r>
            <w:r w:rsidR="00B333BA" w:rsidRPr="000756DE">
              <w:rPr>
                <w:noProof/>
                <w:webHidden/>
              </w:rPr>
              <w:fldChar w:fldCharType="separate"/>
            </w:r>
            <w:r w:rsidR="003D0890">
              <w:rPr>
                <w:noProof/>
                <w:webHidden/>
              </w:rPr>
              <w:t>26</w:t>
            </w:r>
            <w:r w:rsidR="00B333BA" w:rsidRPr="000756DE">
              <w:rPr>
                <w:noProof/>
                <w:webHidden/>
              </w:rPr>
              <w:fldChar w:fldCharType="end"/>
            </w:r>
          </w:hyperlink>
        </w:p>
        <w:p w14:paraId="417BE37E" w14:textId="7484D561"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04" w:history="1">
            <w:r w:rsidR="00B333BA" w:rsidRPr="000756DE">
              <w:rPr>
                <w:rStyle w:val="Hyperlink"/>
                <w:noProof/>
                <w:color w:val="auto"/>
              </w:rPr>
              <w:t>React Form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4 \h </w:instrText>
            </w:r>
            <w:r w:rsidR="00B333BA" w:rsidRPr="000756DE">
              <w:rPr>
                <w:noProof/>
                <w:webHidden/>
              </w:rPr>
            </w:r>
            <w:r w:rsidR="00B333BA" w:rsidRPr="000756DE">
              <w:rPr>
                <w:noProof/>
                <w:webHidden/>
              </w:rPr>
              <w:fldChar w:fldCharType="separate"/>
            </w:r>
            <w:r w:rsidR="003D0890">
              <w:rPr>
                <w:noProof/>
                <w:webHidden/>
              </w:rPr>
              <w:t>27</w:t>
            </w:r>
            <w:r w:rsidR="00B333BA" w:rsidRPr="000756DE">
              <w:rPr>
                <w:noProof/>
                <w:webHidden/>
              </w:rPr>
              <w:fldChar w:fldCharType="end"/>
            </w:r>
          </w:hyperlink>
        </w:p>
        <w:p w14:paraId="48D3250D" w14:textId="5BA02DB4"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05" w:history="1">
            <w:r w:rsidR="00B333BA" w:rsidRPr="000756DE">
              <w:rPr>
                <w:rStyle w:val="Hyperlink"/>
                <w:noProof/>
                <w:color w:val="auto"/>
              </w:rPr>
              <w:t>React Rout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5 \h </w:instrText>
            </w:r>
            <w:r w:rsidR="00B333BA" w:rsidRPr="000756DE">
              <w:rPr>
                <w:noProof/>
                <w:webHidden/>
              </w:rPr>
            </w:r>
            <w:r w:rsidR="00B333BA" w:rsidRPr="000756DE">
              <w:rPr>
                <w:noProof/>
                <w:webHidden/>
              </w:rPr>
              <w:fldChar w:fldCharType="separate"/>
            </w:r>
            <w:r w:rsidR="003D0890">
              <w:rPr>
                <w:noProof/>
                <w:webHidden/>
              </w:rPr>
              <w:t>29</w:t>
            </w:r>
            <w:r w:rsidR="00B333BA" w:rsidRPr="000756DE">
              <w:rPr>
                <w:noProof/>
                <w:webHidden/>
              </w:rPr>
              <w:fldChar w:fldCharType="end"/>
            </w:r>
          </w:hyperlink>
        </w:p>
        <w:p w14:paraId="67413A1D" w14:textId="2B5E3336"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06" w:history="1">
            <w:r w:rsidR="00B333BA" w:rsidRPr="000756DE">
              <w:rPr>
                <w:rStyle w:val="Hyperlink"/>
                <w:noProof/>
                <w:color w:val="auto"/>
              </w:rPr>
              <w:t>React Hoo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6 \h </w:instrText>
            </w:r>
            <w:r w:rsidR="00B333BA" w:rsidRPr="000756DE">
              <w:rPr>
                <w:noProof/>
                <w:webHidden/>
              </w:rPr>
            </w:r>
            <w:r w:rsidR="00B333BA" w:rsidRPr="000756DE">
              <w:rPr>
                <w:noProof/>
                <w:webHidden/>
              </w:rPr>
              <w:fldChar w:fldCharType="separate"/>
            </w:r>
            <w:r w:rsidR="003D0890">
              <w:rPr>
                <w:noProof/>
                <w:webHidden/>
              </w:rPr>
              <w:t>31</w:t>
            </w:r>
            <w:r w:rsidR="00B333BA" w:rsidRPr="000756DE">
              <w:rPr>
                <w:noProof/>
                <w:webHidden/>
              </w:rPr>
              <w:fldChar w:fldCharType="end"/>
            </w:r>
          </w:hyperlink>
        </w:p>
        <w:p w14:paraId="4C5F54EF" w14:textId="457BDDB0"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07" w:history="1">
            <w:r w:rsidR="00B333BA" w:rsidRPr="000756DE">
              <w:rPr>
                <w:rStyle w:val="Hyperlink"/>
                <w:noProof/>
                <w:color w:val="auto"/>
              </w:rPr>
              <w:t>2.3.</w:t>
            </w:r>
            <w:r w:rsidR="00B333BA" w:rsidRPr="000756DE">
              <w:rPr>
                <w:rFonts w:asciiTheme="minorHAnsi" w:eastAsiaTheme="minorEastAsia" w:hAnsiTheme="minorHAnsi"/>
                <w:noProof/>
                <w:sz w:val="22"/>
                <w:lang w:val="en-US"/>
              </w:rPr>
              <w:tab/>
            </w:r>
            <w:r w:rsidR="00B333BA" w:rsidRPr="000756DE">
              <w:rPr>
                <w:rStyle w:val="Hyperlink"/>
                <w:noProof/>
                <w:color w:val="auto"/>
              </w:rPr>
              <w:t>React Axio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7 \h </w:instrText>
            </w:r>
            <w:r w:rsidR="00B333BA" w:rsidRPr="000756DE">
              <w:rPr>
                <w:noProof/>
                <w:webHidden/>
              </w:rPr>
            </w:r>
            <w:r w:rsidR="00B333BA" w:rsidRPr="000756DE">
              <w:rPr>
                <w:noProof/>
                <w:webHidden/>
              </w:rPr>
              <w:fldChar w:fldCharType="separate"/>
            </w:r>
            <w:r w:rsidR="003D0890">
              <w:rPr>
                <w:noProof/>
                <w:webHidden/>
              </w:rPr>
              <w:t>32</w:t>
            </w:r>
            <w:r w:rsidR="00B333BA" w:rsidRPr="000756DE">
              <w:rPr>
                <w:noProof/>
                <w:webHidden/>
              </w:rPr>
              <w:fldChar w:fldCharType="end"/>
            </w:r>
          </w:hyperlink>
        </w:p>
        <w:p w14:paraId="004A2BF8" w14:textId="2BE09CD6"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08" w:history="1">
            <w:r w:rsidR="00B333BA" w:rsidRPr="000756DE">
              <w:rPr>
                <w:rStyle w:val="Hyperlink"/>
                <w:noProof/>
                <w:color w:val="auto"/>
              </w:rPr>
              <w:t>2.4.</w:t>
            </w:r>
            <w:r w:rsidR="00B333BA" w:rsidRPr="000756DE">
              <w:rPr>
                <w:rFonts w:asciiTheme="minorHAnsi" w:eastAsiaTheme="minorEastAsia" w:hAnsiTheme="minorHAnsi"/>
                <w:noProof/>
                <w:sz w:val="22"/>
                <w:lang w:val="en-US"/>
              </w:rPr>
              <w:tab/>
            </w:r>
            <w:r w:rsidR="00B333BA" w:rsidRPr="000756DE">
              <w:rPr>
                <w:rStyle w:val="Hyperlink"/>
                <w:noProof/>
                <w:color w:val="auto"/>
              </w:rPr>
              <w:t>React Cookie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8 \h </w:instrText>
            </w:r>
            <w:r w:rsidR="00B333BA" w:rsidRPr="000756DE">
              <w:rPr>
                <w:noProof/>
                <w:webHidden/>
              </w:rPr>
            </w:r>
            <w:r w:rsidR="00B333BA" w:rsidRPr="000756DE">
              <w:rPr>
                <w:noProof/>
                <w:webHidden/>
              </w:rPr>
              <w:fldChar w:fldCharType="separate"/>
            </w:r>
            <w:r w:rsidR="003D0890">
              <w:rPr>
                <w:noProof/>
                <w:webHidden/>
              </w:rPr>
              <w:t>33</w:t>
            </w:r>
            <w:r w:rsidR="00B333BA" w:rsidRPr="000756DE">
              <w:rPr>
                <w:noProof/>
                <w:webHidden/>
              </w:rPr>
              <w:fldChar w:fldCharType="end"/>
            </w:r>
          </w:hyperlink>
        </w:p>
        <w:p w14:paraId="38858616" w14:textId="21DF8E68"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09" w:history="1">
            <w:r w:rsidR="00B333BA" w:rsidRPr="000756DE">
              <w:rPr>
                <w:rStyle w:val="Hyperlink"/>
                <w:noProof/>
                <w:color w:val="auto"/>
              </w:rPr>
              <w:t>2.5.</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9 \h </w:instrText>
            </w:r>
            <w:r w:rsidR="00B333BA" w:rsidRPr="000756DE">
              <w:rPr>
                <w:noProof/>
                <w:webHidden/>
              </w:rPr>
            </w:r>
            <w:r w:rsidR="00B333BA" w:rsidRPr="000756DE">
              <w:rPr>
                <w:noProof/>
                <w:webHidden/>
              </w:rPr>
              <w:fldChar w:fldCharType="separate"/>
            </w:r>
            <w:r w:rsidR="003D0890">
              <w:rPr>
                <w:noProof/>
                <w:webHidden/>
              </w:rPr>
              <w:t>35</w:t>
            </w:r>
            <w:r w:rsidR="00B333BA" w:rsidRPr="000756DE">
              <w:rPr>
                <w:noProof/>
                <w:webHidden/>
              </w:rPr>
              <w:fldChar w:fldCharType="end"/>
            </w:r>
          </w:hyperlink>
        </w:p>
        <w:p w14:paraId="7575CE49" w14:textId="2DC7F364"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10" w:history="1">
            <w:r w:rsidR="00B333BA" w:rsidRPr="000756DE">
              <w:rPr>
                <w:rStyle w:val="Hyperlink"/>
                <w:noProof/>
                <w:color w:val="auto"/>
              </w:rPr>
              <w:t>Khái niệm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0 \h </w:instrText>
            </w:r>
            <w:r w:rsidR="00B333BA" w:rsidRPr="000756DE">
              <w:rPr>
                <w:noProof/>
                <w:webHidden/>
              </w:rPr>
            </w:r>
            <w:r w:rsidR="00B333BA" w:rsidRPr="000756DE">
              <w:rPr>
                <w:noProof/>
                <w:webHidden/>
              </w:rPr>
              <w:fldChar w:fldCharType="separate"/>
            </w:r>
            <w:r w:rsidR="003D0890">
              <w:rPr>
                <w:noProof/>
                <w:webHidden/>
              </w:rPr>
              <w:t>35</w:t>
            </w:r>
            <w:r w:rsidR="00B333BA" w:rsidRPr="000756DE">
              <w:rPr>
                <w:noProof/>
                <w:webHidden/>
              </w:rPr>
              <w:fldChar w:fldCharType="end"/>
            </w:r>
          </w:hyperlink>
        </w:p>
        <w:p w14:paraId="4377BC02" w14:textId="32E66E19"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11" w:history="1">
            <w:r w:rsidR="00B333BA" w:rsidRPr="000756DE">
              <w:rPr>
                <w:rStyle w:val="Hyperlink"/>
                <w:noProof/>
                <w:color w:val="auto"/>
              </w:rPr>
              <w:t>Hoạt độ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1 \h </w:instrText>
            </w:r>
            <w:r w:rsidR="00B333BA" w:rsidRPr="000756DE">
              <w:rPr>
                <w:noProof/>
                <w:webHidden/>
              </w:rPr>
            </w:r>
            <w:r w:rsidR="00B333BA" w:rsidRPr="000756DE">
              <w:rPr>
                <w:noProof/>
                <w:webHidden/>
              </w:rPr>
              <w:fldChar w:fldCharType="separate"/>
            </w:r>
            <w:r w:rsidR="003D0890">
              <w:rPr>
                <w:noProof/>
                <w:webHidden/>
              </w:rPr>
              <w:t>35</w:t>
            </w:r>
            <w:r w:rsidR="00B333BA" w:rsidRPr="000756DE">
              <w:rPr>
                <w:noProof/>
                <w:webHidden/>
              </w:rPr>
              <w:fldChar w:fldCharType="end"/>
            </w:r>
          </w:hyperlink>
        </w:p>
        <w:p w14:paraId="63746B5F" w14:textId="0AA8B5C9"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12" w:history="1">
            <w:r w:rsidR="00B333BA" w:rsidRPr="000756DE">
              <w:rPr>
                <w:rStyle w:val="Hyperlink"/>
                <w:noProof/>
                <w:color w:val="auto"/>
              </w:rPr>
              <w:t>Redux Toolki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2 \h </w:instrText>
            </w:r>
            <w:r w:rsidR="00B333BA" w:rsidRPr="000756DE">
              <w:rPr>
                <w:noProof/>
                <w:webHidden/>
              </w:rPr>
            </w:r>
            <w:r w:rsidR="00B333BA" w:rsidRPr="000756DE">
              <w:rPr>
                <w:noProof/>
                <w:webHidden/>
              </w:rPr>
              <w:fldChar w:fldCharType="separate"/>
            </w:r>
            <w:r w:rsidR="003D0890">
              <w:rPr>
                <w:noProof/>
                <w:webHidden/>
              </w:rPr>
              <w:t>37</w:t>
            </w:r>
            <w:r w:rsidR="00B333BA" w:rsidRPr="000756DE">
              <w:rPr>
                <w:noProof/>
                <w:webHidden/>
              </w:rPr>
              <w:fldChar w:fldCharType="end"/>
            </w:r>
          </w:hyperlink>
        </w:p>
        <w:p w14:paraId="044802C4" w14:textId="06E5ADAD" w:rsidR="00B333BA" w:rsidRPr="000756DE" w:rsidRDefault="009D57B5">
          <w:pPr>
            <w:pStyle w:val="TOC1"/>
            <w:tabs>
              <w:tab w:val="left" w:pos="2256"/>
            </w:tabs>
            <w:rPr>
              <w:rFonts w:asciiTheme="minorHAnsi" w:eastAsiaTheme="minorEastAsia" w:hAnsiTheme="minorHAnsi"/>
              <w:b w:val="0"/>
              <w:noProof/>
              <w:sz w:val="22"/>
            </w:rPr>
          </w:pPr>
          <w:hyperlink w:anchor="_Toc87014913" w:history="1">
            <w:r w:rsidR="00B333BA" w:rsidRPr="000756DE">
              <w:rPr>
                <w:rStyle w:val="Hyperlink"/>
                <w:noProof/>
                <w:color w:val="auto"/>
              </w:rPr>
              <w:t>Chương 3.</w:t>
            </w:r>
            <w:r w:rsidR="00B333BA" w:rsidRPr="000756DE">
              <w:rPr>
                <w:rFonts w:asciiTheme="minorHAnsi" w:eastAsiaTheme="minorEastAsia" w:hAnsiTheme="minorHAnsi"/>
                <w:b w:val="0"/>
                <w:noProof/>
                <w:sz w:val="22"/>
              </w:rPr>
              <w:tab/>
            </w:r>
            <w:r w:rsidR="00B333BA" w:rsidRPr="000756DE">
              <w:rPr>
                <w:rStyle w:val="Hyperlink"/>
                <w:noProof/>
                <w:color w:val="auto"/>
              </w:rPr>
              <w:t>Lý thuyết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3 \h </w:instrText>
            </w:r>
            <w:r w:rsidR="00B333BA" w:rsidRPr="000756DE">
              <w:rPr>
                <w:noProof/>
                <w:webHidden/>
              </w:rPr>
            </w:r>
            <w:r w:rsidR="00B333BA" w:rsidRPr="000756DE">
              <w:rPr>
                <w:noProof/>
                <w:webHidden/>
              </w:rPr>
              <w:fldChar w:fldCharType="separate"/>
            </w:r>
            <w:r w:rsidR="003D0890">
              <w:rPr>
                <w:noProof/>
                <w:webHidden/>
              </w:rPr>
              <w:t>40</w:t>
            </w:r>
            <w:r w:rsidR="00B333BA" w:rsidRPr="000756DE">
              <w:rPr>
                <w:noProof/>
                <w:webHidden/>
              </w:rPr>
              <w:fldChar w:fldCharType="end"/>
            </w:r>
          </w:hyperlink>
        </w:p>
        <w:p w14:paraId="599ED837" w14:textId="5B8CFC64"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14" w:history="1">
            <w:r w:rsidR="00B333BA" w:rsidRPr="000756DE">
              <w:rPr>
                <w:rStyle w:val="Hyperlink"/>
                <w:noProof/>
                <w:color w:val="auto"/>
              </w:rPr>
              <w:t>3.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4 \h </w:instrText>
            </w:r>
            <w:r w:rsidR="00B333BA" w:rsidRPr="000756DE">
              <w:rPr>
                <w:noProof/>
                <w:webHidden/>
              </w:rPr>
            </w:r>
            <w:r w:rsidR="00B333BA" w:rsidRPr="000756DE">
              <w:rPr>
                <w:noProof/>
                <w:webHidden/>
              </w:rPr>
              <w:fldChar w:fldCharType="separate"/>
            </w:r>
            <w:r w:rsidR="003D0890">
              <w:rPr>
                <w:noProof/>
                <w:webHidden/>
              </w:rPr>
              <w:t>40</w:t>
            </w:r>
            <w:r w:rsidR="00B333BA" w:rsidRPr="000756DE">
              <w:rPr>
                <w:noProof/>
                <w:webHidden/>
              </w:rPr>
              <w:fldChar w:fldCharType="end"/>
            </w:r>
          </w:hyperlink>
        </w:p>
        <w:p w14:paraId="3DD9ACF8" w14:textId="125AFA53"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15" w:history="1">
            <w:r w:rsidR="00B333BA" w:rsidRPr="000756DE">
              <w:rPr>
                <w:rStyle w:val="Hyperlink"/>
                <w:noProof/>
                <w:color w:val="auto"/>
              </w:rPr>
              <w:t>3.2.</w:t>
            </w:r>
            <w:r w:rsidR="00B333BA" w:rsidRPr="000756DE">
              <w:rPr>
                <w:rFonts w:asciiTheme="minorHAnsi" w:eastAsiaTheme="minorEastAsia" w:hAnsiTheme="minorHAnsi"/>
                <w:noProof/>
                <w:sz w:val="22"/>
                <w:lang w:val="en-US"/>
              </w:rPr>
              <w:tab/>
            </w:r>
            <w:r w:rsidR="00B333BA" w:rsidRPr="000756DE">
              <w:rPr>
                <w:rStyle w:val="Hyperlink"/>
                <w:noProof/>
                <w:color w:val="auto"/>
              </w:rPr>
              <w:t>Tìm hiểu về model, meta options và migration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5 \h </w:instrText>
            </w:r>
            <w:r w:rsidR="00B333BA" w:rsidRPr="000756DE">
              <w:rPr>
                <w:noProof/>
                <w:webHidden/>
              </w:rPr>
            </w:r>
            <w:r w:rsidR="00B333BA" w:rsidRPr="000756DE">
              <w:rPr>
                <w:noProof/>
                <w:webHidden/>
              </w:rPr>
              <w:fldChar w:fldCharType="separate"/>
            </w:r>
            <w:r w:rsidR="003D0890">
              <w:rPr>
                <w:noProof/>
                <w:webHidden/>
              </w:rPr>
              <w:t>42</w:t>
            </w:r>
            <w:r w:rsidR="00B333BA" w:rsidRPr="000756DE">
              <w:rPr>
                <w:noProof/>
                <w:webHidden/>
              </w:rPr>
              <w:fldChar w:fldCharType="end"/>
            </w:r>
          </w:hyperlink>
        </w:p>
        <w:p w14:paraId="62CD6AA7" w14:textId="262DD598"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16" w:history="1">
            <w:r w:rsidR="00B333BA" w:rsidRPr="000756DE">
              <w:rPr>
                <w:rStyle w:val="Hyperlink"/>
                <w:noProof/>
                <w:color w:val="auto"/>
              </w:rPr>
              <w:t>3.3.</w:t>
            </w:r>
            <w:r w:rsidR="00B333BA" w:rsidRPr="000756DE">
              <w:rPr>
                <w:rFonts w:asciiTheme="minorHAnsi" w:eastAsiaTheme="minorEastAsia" w:hAnsiTheme="minorHAnsi"/>
                <w:noProof/>
                <w:sz w:val="22"/>
                <w:lang w:val="en-US"/>
              </w:rPr>
              <w:tab/>
            </w:r>
            <w:r w:rsidR="00B333BA" w:rsidRPr="000756DE">
              <w:rPr>
                <w:rStyle w:val="Hyperlink"/>
                <w:noProof/>
                <w:color w:val="auto"/>
              </w:rPr>
              <w:t>Url Dispatch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6 \h </w:instrText>
            </w:r>
            <w:r w:rsidR="00B333BA" w:rsidRPr="000756DE">
              <w:rPr>
                <w:noProof/>
                <w:webHidden/>
              </w:rPr>
            </w:r>
            <w:r w:rsidR="00B333BA" w:rsidRPr="000756DE">
              <w:rPr>
                <w:noProof/>
                <w:webHidden/>
              </w:rPr>
              <w:fldChar w:fldCharType="separate"/>
            </w:r>
            <w:r w:rsidR="003D0890">
              <w:rPr>
                <w:noProof/>
                <w:webHidden/>
              </w:rPr>
              <w:t>45</w:t>
            </w:r>
            <w:r w:rsidR="00B333BA" w:rsidRPr="000756DE">
              <w:rPr>
                <w:noProof/>
                <w:webHidden/>
              </w:rPr>
              <w:fldChar w:fldCharType="end"/>
            </w:r>
          </w:hyperlink>
        </w:p>
        <w:p w14:paraId="7D816A39" w14:textId="1BE0BA2B"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17" w:history="1">
            <w:r w:rsidR="00B333BA" w:rsidRPr="000756DE">
              <w:rPr>
                <w:rStyle w:val="Hyperlink"/>
                <w:noProof/>
                <w:color w:val="auto"/>
              </w:rPr>
              <w:t>3.4.</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7 \h </w:instrText>
            </w:r>
            <w:r w:rsidR="00B333BA" w:rsidRPr="000756DE">
              <w:rPr>
                <w:noProof/>
                <w:webHidden/>
              </w:rPr>
            </w:r>
            <w:r w:rsidR="00B333BA" w:rsidRPr="000756DE">
              <w:rPr>
                <w:noProof/>
                <w:webHidden/>
              </w:rPr>
              <w:fldChar w:fldCharType="separate"/>
            </w:r>
            <w:r w:rsidR="003D0890">
              <w:rPr>
                <w:noProof/>
                <w:webHidden/>
              </w:rPr>
              <w:t>45</w:t>
            </w:r>
            <w:r w:rsidR="00B333BA" w:rsidRPr="000756DE">
              <w:rPr>
                <w:noProof/>
                <w:webHidden/>
              </w:rPr>
              <w:fldChar w:fldCharType="end"/>
            </w:r>
          </w:hyperlink>
        </w:p>
        <w:p w14:paraId="68D4F993" w14:textId="6AB7B1D2"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18" w:history="1">
            <w:r w:rsidR="00B333BA" w:rsidRPr="000756DE">
              <w:rPr>
                <w:rStyle w:val="Hyperlink"/>
                <w:noProof/>
                <w:color w:val="auto"/>
              </w:rPr>
              <w:t>3.5.</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 và Authoriz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8 \h </w:instrText>
            </w:r>
            <w:r w:rsidR="00B333BA" w:rsidRPr="000756DE">
              <w:rPr>
                <w:noProof/>
                <w:webHidden/>
              </w:rPr>
            </w:r>
            <w:r w:rsidR="00B333BA" w:rsidRPr="000756DE">
              <w:rPr>
                <w:noProof/>
                <w:webHidden/>
              </w:rPr>
              <w:fldChar w:fldCharType="separate"/>
            </w:r>
            <w:r w:rsidR="003D0890">
              <w:rPr>
                <w:noProof/>
                <w:webHidden/>
              </w:rPr>
              <w:t>46</w:t>
            </w:r>
            <w:r w:rsidR="00B333BA" w:rsidRPr="000756DE">
              <w:rPr>
                <w:noProof/>
                <w:webHidden/>
              </w:rPr>
              <w:fldChar w:fldCharType="end"/>
            </w:r>
          </w:hyperlink>
        </w:p>
        <w:p w14:paraId="4D7779C2" w14:textId="00DB9853"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19" w:history="1">
            <w:r w:rsidR="00B333BA" w:rsidRPr="000756DE">
              <w:rPr>
                <w:rStyle w:val="Hyperlink"/>
                <w:noProof/>
                <w:color w:val="auto"/>
              </w:rPr>
              <w:t>3.6.</w:t>
            </w:r>
            <w:r w:rsidR="00B333BA" w:rsidRPr="000756DE">
              <w:rPr>
                <w:rFonts w:asciiTheme="minorHAnsi" w:eastAsiaTheme="minorEastAsia" w:hAnsiTheme="minorHAnsi"/>
                <w:noProof/>
                <w:sz w:val="22"/>
                <w:lang w:val="en-US"/>
              </w:rPr>
              <w:tab/>
            </w:r>
            <w:r w:rsidR="00B333BA" w:rsidRPr="000756DE">
              <w:rPr>
                <w:rStyle w:val="Hyperlink"/>
                <w:noProof/>
                <w:color w:val="auto"/>
              </w:rPr>
              <w:t>Quer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9 \h </w:instrText>
            </w:r>
            <w:r w:rsidR="00B333BA" w:rsidRPr="000756DE">
              <w:rPr>
                <w:noProof/>
                <w:webHidden/>
              </w:rPr>
            </w:r>
            <w:r w:rsidR="00B333BA" w:rsidRPr="000756DE">
              <w:rPr>
                <w:noProof/>
                <w:webHidden/>
              </w:rPr>
              <w:fldChar w:fldCharType="separate"/>
            </w:r>
            <w:r w:rsidR="003D0890">
              <w:rPr>
                <w:noProof/>
                <w:webHidden/>
              </w:rPr>
              <w:t>48</w:t>
            </w:r>
            <w:r w:rsidR="00B333BA" w:rsidRPr="000756DE">
              <w:rPr>
                <w:noProof/>
                <w:webHidden/>
              </w:rPr>
              <w:fldChar w:fldCharType="end"/>
            </w:r>
          </w:hyperlink>
        </w:p>
        <w:p w14:paraId="7B86DCE4" w14:textId="4AC91550"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0" w:history="1">
            <w:r w:rsidR="00B333BA" w:rsidRPr="000756DE">
              <w:rPr>
                <w:rStyle w:val="Hyperlink"/>
                <w:noProof/>
                <w:color w:val="auto"/>
              </w:rPr>
              <w:t>3.7.</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Django Rest Framewor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0 \h </w:instrText>
            </w:r>
            <w:r w:rsidR="00B333BA" w:rsidRPr="000756DE">
              <w:rPr>
                <w:noProof/>
                <w:webHidden/>
              </w:rPr>
            </w:r>
            <w:r w:rsidR="00B333BA" w:rsidRPr="000756DE">
              <w:rPr>
                <w:noProof/>
                <w:webHidden/>
              </w:rPr>
              <w:fldChar w:fldCharType="separate"/>
            </w:r>
            <w:r w:rsidR="003D0890">
              <w:rPr>
                <w:noProof/>
                <w:webHidden/>
              </w:rPr>
              <w:t>48</w:t>
            </w:r>
            <w:r w:rsidR="00B333BA" w:rsidRPr="000756DE">
              <w:rPr>
                <w:noProof/>
                <w:webHidden/>
              </w:rPr>
              <w:fldChar w:fldCharType="end"/>
            </w:r>
          </w:hyperlink>
        </w:p>
        <w:p w14:paraId="7FD519B9" w14:textId="13A86995"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1" w:history="1">
            <w:r w:rsidR="00B333BA" w:rsidRPr="000756DE">
              <w:rPr>
                <w:rStyle w:val="Hyperlink"/>
                <w:noProof/>
                <w:color w:val="auto"/>
              </w:rPr>
              <w:t>3.8.</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1 \h </w:instrText>
            </w:r>
            <w:r w:rsidR="00B333BA" w:rsidRPr="000756DE">
              <w:rPr>
                <w:noProof/>
                <w:webHidden/>
              </w:rPr>
            </w:r>
            <w:r w:rsidR="00B333BA" w:rsidRPr="000756DE">
              <w:rPr>
                <w:noProof/>
                <w:webHidden/>
              </w:rPr>
              <w:fldChar w:fldCharType="separate"/>
            </w:r>
            <w:r w:rsidR="003D0890">
              <w:rPr>
                <w:noProof/>
                <w:webHidden/>
              </w:rPr>
              <w:t>49</w:t>
            </w:r>
            <w:r w:rsidR="00B333BA" w:rsidRPr="000756DE">
              <w:rPr>
                <w:noProof/>
                <w:webHidden/>
              </w:rPr>
              <w:fldChar w:fldCharType="end"/>
            </w:r>
          </w:hyperlink>
        </w:p>
        <w:p w14:paraId="2D48DB00" w14:textId="50EDD2F5"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2" w:history="1">
            <w:r w:rsidR="00B333BA" w:rsidRPr="000756DE">
              <w:rPr>
                <w:rStyle w:val="Hyperlink"/>
                <w:noProof/>
                <w:color w:val="auto"/>
              </w:rPr>
              <w:t>3.9.</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2 \h </w:instrText>
            </w:r>
            <w:r w:rsidR="00B333BA" w:rsidRPr="000756DE">
              <w:rPr>
                <w:noProof/>
                <w:webHidden/>
              </w:rPr>
            </w:r>
            <w:r w:rsidR="00B333BA" w:rsidRPr="000756DE">
              <w:rPr>
                <w:noProof/>
                <w:webHidden/>
              </w:rPr>
              <w:fldChar w:fldCharType="separate"/>
            </w:r>
            <w:r w:rsidR="003D0890">
              <w:rPr>
                <w:noProof/>
                <w:webHidden/>
              </w:rPr>
              <w:t>49</w:t>
            </w:r>
            <w:r w:rsidR="00B333BA" w:rsidRPr="000756DE">
              <w:rPr>
                <w:noProof/>
                <w:webHidden/>
              </w:rPr>
              <w:fldChar w:fldCharType="end"/>
            </w:r>
          </w:hyperlink>
        </w:p>
        <w:p w14:paraId="5F064E2A" w14:textId="3A55424E"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3" w:history="1">
            <w:r w:rsidR="00B333BA" w:rsidRPr="000756DE">
              <w:rPr>
                <w:rStyle w:val="Hyperlink"/>
                <w:noProof/>
                <w:color w:val="auto"/>
              </w:rPr>
              <w:t>3.10.</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3 \h </w:instrText>
            </w:r>
            <w:r w:rsidR="00B333BA" w:rsidRPr="000756DE">
              <w:rPr>
                <w:noProof/>
                <w:webHidden/>
              </w:rPr>
            </w:r>
            <w:r w:rsidR="00B333BA" w:rsidRPr="000756DE">
              <w:rPr>
                <w:noProof/>
                <w:webHidden/>
              </w:rPr>
              <w:fldChar w:fldCharType="separate"/>
            </w:r>
            <w:r w:rsidR="003D0890">
              <w:rPr>
                <w:noProof/>
                <w:webHidden/>
              </w:rPr>
              <w:t>50</w:t>
            </w:r>
            <w:r w:rsidR="00B333BA" w:rsidRPr="000756DE">
              <w:rPr>
                <w:noProof/>
                <w:webHidden/>
              </w:rPr>
              <w:fldChar w:fldCharType="end"/>
            </w:r>
          </w:hyperlink>
        </w:p>
        <w:p w14:paraId="0FF17FD2" w14:textId="778EF14B"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4" w:history="1">
            <w:r w:rsidR="00B333BA" w:rsidRPr="000756DE">
              <w:rPr>
                <w:rStyle w:val="Hyperlink"/>
                <w:noProof/>
                <w:color w:val="auto"/>
              </w:rPr>
              <w:t>3.11.</w:t>
            </w:r>
            <w:r w:rsidR="00B333BA" w:rsidRPr="000756DE">
              <w:rPr>
                <w:rFonts w:asciiTheme="minorHAnsi" w:eastAsiaTheme="minorEastAsia" w:hAnsiTheme="minorHAnsi"/>
                <w:noProof/>
                <w:sz w:val="22"/>
                <w:lang w:val="en-US"/>
              </w:rPr>
              <w:tab/>
            </w:r>
            <w:r w:rsidR="00B333BA" w:rsidRPr="000756DE">
              <w:rPr>
                <w:rStyle w:val="Hyperlink"/>
                <w:noProof/>
                <w:color w:val="auto"/>
              </w:rPr>
              <w:t>Route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4 \h </w:instrText>
            </w:r>
            <w:r w:rsidR="00B333BA" w:rsidRPr="000756DE">
              <w:rPr>
                <w:noProof/>
                <w:webHidden/>
              </w:rPr>
            </w:r>
            <w:r w:rsidR="00B333BA" w:rsidRPr="000756DE">
              <w:rPr>
                <w:noProof/>
                <w:webHidden/>
              </w:rPr>
              <w:fldChar w:fldCharType="separate"/>
            </w:r>
            <w:r w:rsidR="003D0890">
              <w:rPr>
                <w:noProof/>
                <w:webHidden/>
              </w:rPr>
              <w:t>51</w:t>
            </w:r>
            <w:r w:rsidR="00B333BA" w:rsidRPr="000756DE">
              <w:rPr>
                <w:noProof/>
                <w:webHidden/>
              </w:rPr>
              <w:fldChar w:fldCharType="end"/>
            </w:r>
          </w:hyperlink>
        </w:p>
        <w:p w14:paraId="3EC1579B" w14:textId="248CC755"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5" w:history="1">
            <w:r w:rsidR="00B333BA" w:rsidRPr="000756DE">
              <w:rPr>
                <w:rStyle w:val="Hyperlink"/>
                <w:noProof/>
                <w:color w:val="auto"/>
              </w:rPr>
              <w:t>3.12.</w:t>
            </w:r>
            <w:r w:rsidR="00B333BA" w:rsidRPr="000756DE">
              <w:rPr>
                <w:rFonts w:asciiTheme="minorHAnsi" w:eastAsiaTheme="minorEastAsia" w:hAnsiTheme="minorHAnsi"/>
                <w:noProof/>
                <w:sz w:val="22"/>
                <w:lang w:val="en-US"/>
              </w:rPr>
              <w:tab/>
            </w:r>
            <w:r w:rsidR="00B333BA" w:rsidRPr="000756DE">
              <w:rPr>
                <w:rStyle w:val="Hyperlink"/>
                <w:noProof/>
                <w:color w:val="auto"/>
              </w:rPr>
              <w:t>Request và Respon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5 \h </w:instrText>
            </w:r>
            <w:r w:rsidR="00B333BA" w:rsidRPr="000756DE">
              <w:rPr>
                <w:noProof/>
                <w:webHidden/>
              </w:rPr>
            </w:r>
            <w:r w:rsidR="00B333BA" w:rsidRPr="000756DE">
              <w:rPr>
                <w:noProof/>
                <w:webHidden/>
              </w:rPr>
              <w:fldChar w:fldCharType="separate"/>
            </w:r>
            <w:r w:rsidR="003D0890">
              <w:rPr>
                <w:noProof/>
                <w:webHidden/>
              </w:rPr>
              <w:t>52</w:t>
            </w:r>
            <w:r w:rsidR="00B333BA" w:rsidRPr="000756DE">
              <w:rPr>
                <w:noProof/>
                <w:webHidden/>
              </w:rPr>
              <w:fldChar w:fldCharType="end"/>
            </w:r>
          </w:hyperlink>
        </w:p>
        <w:p w14:paraId="1A4AB79E" w14:textId="1CED1E6D"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6" w:history="1">
            <w:r w:rsidR="00B333BA" w:rsidRPr="000756DE">
              <w:rPr>
                <w:rStyle w:val="Hyperlink"/>
                <w:noProof/>
                <w:color w:val="auto"/>
              </w:rPr>
              <w:t>3.13.</w:t>
            </w:r>
            <w:r w:rsidR="00B333BA" w:rsidRPr="000756DE">
              <w:rPr>
                <w:rFonts w:asciiTheme="minorHAnsi" w:eastAsiaTheme="minorEastAsia" w:hAnsiTheme="minorHAnsi"/>
                <w:noProof/>
                <w:sz w:val="22"/>
                <w:lang w:val="en-US"/>
              </w:rPr>
              <w:tab/>
            </w:r>
            <w:r w:rsidR="00B333BA" w:rsidRPr="000756DE">
              <w:rPr>
                <w:rStyle w:val="Hyperlink"/>
                <w:noProof/>
                <w:color w:val="auto"/>
              </w:rPr>
              <w:t>Serializ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6 \h </w:instrText>
            </w:r>
            <w:r w:rsidR="00B333BA" w:rsidRPr="000756DE">
              <w:rPr>
                <w:noProof/>
                <w:webHidden/>
              </w:rPr>
            </w:r>
            <w:r w:rsidR="00B333BA" w:rsidRPr="000756DE">
              <w:rPr>
                <w:noProof/>
                <w:webHidden/>
              </w:rPr>
              <w:fldChar w:fldCharType="separate"/>
            </w:r>
            <w:r w:rsidR="003D0890">
              <w:rPr>
                <w:noProof/>
                <w:webHidden/>
              </w:rPr>
              <w:t>53</w:t>
            </w:r>
            <w:r w:rsidR="00B333BA" w:rsidRPr="000756DE">
              <w:rPr>
                <w:noProof/>
                <w:webHidden/>
              </w:rPr>
              <w:fldChar w:fldCharType="end"/>
            </w:r>
          </w:hyperlink>
        </w:p>
        <w:p w14:paraId="3F72E7DD" w14:textId="6A68CD38"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7" w:history="1">
            <w:r w:rsidR="00B333BA" w:rsidRPr="000756DE">
              <w:rPr>
                <w:rStyle w:val="Hyperlink"/>
                <w:noProof/>
                <w:color w:val="auto"/>
              </w:rPr>
              <w:t>3.14.</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7 \h </w:instrText>
            </w:r>
            <w:r w:rsidR="00B333BA" w:rsidRPr="000756DE">
              <w:rPr>
                <w:noProof/>
                <w:webHidden/>
              </w:rPr>
            </w:r>
            <w:r w:rsidR="00B333BA" w:rsidRPr="000756DE">
              <w:rPr>
                <w:noProof/>
                <w:webHidden/>
              </w:rPr>
              <w:fldChar w:fldCharType="separate"/>
            </w:r>
            <w:r w:rsidR="003D0890">
              <w:rPr>
                <w:noProof/>
                <w:webHidden/>
              </w:rPr>
              <w:t>54</w:t>
            </w:r>
            <w:r w:rsidR="00B333BA" w:rsidRPr="000756DE">
              <w:rPr>
                <w:noProof/>
                <w:webHidden/>
              </w:rPr>
              <w:fldChar w:fldCharType="end"/>
            </w:r>
          </w:hyperlink>
        </w:p>
        <w:p w14:paraId="3635DD5B" w14:textId="126ABFDD"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8" w:history="1">
            <w:r w:rsidR="00B333BA" w:rsidRPr="000756DE">
              <w:rPr>
                <w:rStyle w:val="Hyperlink"/>
                <w:noProof/>
                <w:color w:val="auto"/>
              </w:rPr>
              <w:t>3.15.</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Oauth2</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8 \h </w:instrText>
            </w:r>
            <w:r w:rsidR="00B333BA" w:rsidRPr="000756DE">
              <w:rPr>
                <w:noProof/>
                <w:webHidden/>
              </w:rPr>
            </w:r>
            <w:r w:rsidR="00B333BA" w:rsidRPr="000756DE">
              <w:rPr>
                <w:noProof/>
                <w:webHidden/>
              </w:rPr>
              <w:fldChar w:fldCharType="separate"/>
            </w:r>
            <w:r w:rsidR="003D0890">
              <w:rPr>
                <w:noProof/>
                <w:webHidden/>
              </w:rPr>
              <w:t>55</w:t>
            </w:r>
            <w:r w:rsidR="00B333BA" w:rsidRPr="000756DE">
              <w:rPr>
                <w:noProof/>
                <w:webHidden/>
              </w:rPr>
              <w:fldChar w:fldCharType="end"/>
            </w:r>
          </w:hyperlink>
        </w:p>
        <w:p w14:paraId="4B79BE41" w14:textId="319CB223"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29" w:history="1">
            <w:r w:rsidR="00B333BA" w:rsidRPr="000756DE">
              <w:rPr>
                <w:rStyle w:val="Hyperlink"/>
                <w:noProof/>
                <w:color w:val="auto"/>
              </w:rPr>
              <w:t>3.16.</w:t>
            </w:r>
            <w:r w:rsidR="00B333BA" w:rsidRPr="000756DE">
              <w:rPr>
                <w:rFonts w:asciiTheme="minorHAnsi" w:eastAsiaTheme="minorEastAsia" w:hAnsiTheme="minorHAnsi"/>
                <w:noProof/>
                <w:sz w:val="22"/>
                <w:lang w:val="en-US"/>
              </w:rPr>
              <w:tab/>
            </w:r>
            <w:r w:rsidR="00B333BA" w:rsidRPr="000756DE">
              <w:rPr>
                <w:rStyle w:val="Hyperlink"/>
                <w:noProof/>
                <w:color w:val="auto"/>
              </w:rPr>
              <w:t>Co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9 \h </w:instrText>
            </w:r>
            <w:r w:rsidR="00B333BA" w:rsidRPr="000756DE">
              <w:rPr>
                <w:noProof/>
                <w:webHidden/>
              </w:rPr>
            </w:r>
            <w:r w:rsidR="00B333BA" w:rsidRPr="000756DE">
              <w:rPr>
                <w:noProof/>
                <w:webHidden/>
              </w:rPr>
              <w:fldChar w:fldCharType="separate"/>
            </w:r>
            <w:r w:rsidR="003D0890">
              <w:rPr>
                <w:noProof/>
                <w:webHidden/>
              </w:rPr>
              <w:t>59</w:t>
            </w:r>
            <w:r w:rsidR="00B333BA" w:rsidRPr="000756DE">
              <w:rPr>
                <w:noProof/>
                <w:webHidden/>
              </w:rPr>
              <w:fldChar w:fldCharType="end"/>
            </w:r>
          </w:hyperlink>
        </w:p>
        <w:p w14:paraId="1884A76C" w14:textId="5F5BCD19"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30" w:history="1">
            <w:r w:rsidR="00B333BA" w:rsidRPr="000756DE">
              <w:rPr>
                <w:rStyle w:val="Hyperlink"/>
                <w:noProof/>
                <w:color w:val="auto"/>
              </w:rPr>
              <w:t>3.17.</w:t>
            </w:r>
            <w:r w:rsidR="00B333BA" w:rsidRPr="000756DE">
              <w:rPr>
                <w:rFonts w:asciiTheme="minorHAnsi" w:eastAsiaTheme="minorEastAsia" w:hAnsiTheme="minorHAnsi"/>
                <w:noProof/>
                <w:sz w:val="22"/>
                <w:lang w:val="en-US"/>
              </w:rPr>
              <w:tab/>
            </w:r>
            <w:r w:rsidR="00B333BA" w:rsidRPr="000756DE">
              <w:rPr>
                <w:rStyle w:val="Hyperlink"/>
                <w:noProof/>
                <w:color w:val="auto"/>
              </w:rPr>
              <w:t>Tích hợp Swagg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0 \h </w:instrText>
            </w:r>
            <w:r w:rsidR="00B333BA" w:rsidRPr="000756DE">
              <w:rPr>
                <w:noProof/>
                <w:webHidden/>
              </w:rPr>
            </w:r>
            <w:r w:rsidR="00B333BA" w:rsidRPr="000756DE">
              <w:rPr>
                <w:noProof/>
                <w:webHidden/>
              </w:rPr>
              <w:fldChar w:fldCharType="separate"/>
            </w:r>
            <w:r w:rsidR="003D0890">
              <w:rPr>
                <w:noProof/>
                <w:webHidden/>
              </w:rPr>
              <w:t>59</w:t>
            </w:r>
            <w:r w:rsidR="00B333BA" w:rsidRPr="000756DE">
              <w:rPr>
                <w:noProof/>
                <w:webHidden/>
              </w:rPr>
              <w:fldChar w:fldCharType="end"/>
            </w:r>
          </w:hyperlink>
        </w:p>
        <w:p w14:paraId="34178B9D" w14:textId="0699D1CF"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31" w:history="1">
            <w:r w:rsidR="00B333BA" w:rsidRPr="000756DE">
              <w:rPr>
                <w:rStyle w:val="Hyperlink"/>
                <w:noProof/>
                <w:color w:val="auto"/>
              </w:rPr>
              <w:t>3.18.</w:t>
            </w:r>
            <w:r w:rsidR="00B333BA" w:rsidRPr="000756DE">
              <w:rPr>
                <w:rFonts w:asciiTheme="minorHAnsi" w:eastAsiaTheme="minorEastAsia" w:hAnsiTheme="minorHAnsi"/>
                <w:noProof/>
                <w:sz w:val="22"/>
                <w:lang w:val="en-US"/>
              </w:rPr>
              <w:tab/>
            </w:r>
            <w:r w:rsidR="00B333BA" w:rsidRPr="000756DE">
              <w:rPr>
                <w:rStyle w:val="Hyperlink"/>
                <w:noProof/>
                <w:color w:val="auto"/>
              </w:rPr>
              <w:t>Cloudinary storag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1 \h </w:instrText>
            </w:r>
            <w:r w:rsidR="00B333BA" w:rsidRPr="000756DE">
              <w:rPr>
                <w:noProof/>
                <w:webHidden/>
              </w:rPr>
            </w:r>
            <w:r w:rsidR="00B333BA" w:rsidRPr="000756DE">
              <w:rPr>
                <w:noProof/>
                <w:webHidden/>
              </w:rPr>
              <w:fldChar w:fldCharType="separate"/>
            </w:r>
            <w:r w:rsidR="003D0890">
              <w:rPr>
                <w:noProof/>
                <w:webHidden/>
              </w:rPr>
              <w:t>61</w:t>
            </w:r>
            <w:r w:rsidR="00B333BA" w:rsidRPr="000756DE">
              <w:rPr>
                <w:noProof/>
                <w:webHidden/>
              </w:rPr>
              <w:fldChar w:fldCharType="end"/>
            </w:r>
          </w:hyperlink>
        </w:p>
        <w:p w14:paraId="0653D46A" w14:textId="00149B13" w:rsidR="00B333BA" w:rsidRPr="000756DE" w:rsidRDefault="009D57B5">
          <w:pPr>
            <w:pStyle w:val="TOC1"/>
            <w:tabs>
              <w:tab w:val="left" w:pos="2256"/>
            </w:tabs>
            <w:rPr>
              <w:rFonts w:asciiTheme="minorHAnsi" w:eastAsiaTheme="minorEastAsia" w:hAnsiTheme="minorHAnsi"/>
              <w:b w:val="0"/>
              <w:noProof/>
              <w:sz w:val="22"/>
            </w:rPr>
          </w:pPr>
          <w:hyperlink w:anchor="_Toc87014932" w:history="1">
            <w:r w:rsidR="00B333BA" w:rsidRPr="000756DE">
              <w:rPr>
                <w:rStyle w:val="Hyperlink"/>
                <w:noProof/>
                <w:color w:val="auto"/>
              </w:rPr>
              <w:t>Chương 4.</w:t>
            </w:r>
            <w:r w:rsidR="00B333BA" w:rsidRPr="000756DE">
              <w:rPr>
                <w:rFonts w:asciiTheme="minorHAnsi" w:eastAsiaTheme="minorEastAsia" w:hAnsiTheme="minorHAnsi"/>
                <w:b w:val="0"/>
                <w:noProof/>
                <w:sz w:val="22"/>
              </w:rPr>
              <w:tab/>
            </w:r>
            <w:r w:rsidR="00B333BA" w:rsidRPr="000756DE">
              <w:rPr>
                <w:rStyle w:val="Hyperlink"/>
                <w:noProof/>
                <w:color w:val="auto"/>
              </w:rPr>
              <w:t>Phân tích hệ thống WMS.P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2 \h </w:instrText>
            </w:r>
            <w:r w:rsidR="00B333BA" w:rsidRPr="000756DE">
              <w:rPr>
                <w:noProof/>
                <w:webHidden/>
              </w:rPr>
            </w:r>
            <w:r w:rsidR="00B333BA" w:rsidRPr="000756DE">
              <w:rPr>
                <w:noProof/>
                <w:webHidden/>
              </w:rPr>
              <w:fldChar w:fldCharType="separate"/>
            </w:r>
            <w:r w:rsidR="003D0890">
              <w:rPr>
                <w:noProof/>
                <w:webHidden/>
              </w:rPr>
              <w:t>64</w:t>
            </w:r>
            <w:r w:rsidR="00B333BA" w:rsidRPr="000756DE">
              <w:rPr>
                <w:noProof/>
                <w:webHidden/>
              </w:rPr>
              <w:fldChar w:fldCharType="end"/>
            </w:r>
          </w:hyperlink>
        </w:p>
        <w:p w14:paraId="590899D5" w14:textId="081B05DE"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33" w:history="1">
            <w:r w:rsidR="00B333BA" w:rsidRPr="000756DE">
              <w:rPr>
                <w:rStyle w:val="Hyperlink"/>
                <w:noProof/>
                <w:color w:val="auto"/>
              </w:rPr>
              <w:t>4.1.</w:t>
            </w:r>
            <w:r w:rsidR="00B333BA" w:rsidRPr="000756DE">
              <w:rPr>
                <w:rFonts w:asciiTheme="minorHAnsi" w:eastAsiaTheme="minorEastAsia" w:hAnsiTheme="minorHAnsi"/>
                <w:noProof/>
                <w:sz w:val="22"/>
                <w:lang w:val="en-US"/>
              </w:rPr>
              <w:tab/>
            </w:r>
            <w:r w:rsidR="00B333BA" w:rsidRPr="000756DE">
              <w:rPr>
                <w:rStyle w:val="Hyperlink"/>
                <w:noProof/>
                <w:color w:val="auto"/>
              </w:rPr>
              <w:t>Xác địn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3 \h </w:instrText>
            </w:r>
            <w:r w:rsidR="00B333BA" w:rsidRPr="000756DE">
              <w:rPr>
                <w:noProof/>
                <w:webHidden/>
              </w:rPr>
            </w:r>
            <w:r w:rsidR="00B333BA" w:rsidRPr="000756DE">
              <w:rPr>
                <w:noProof/>
                <w:webHidden/>
              </w:rPr>
              <w:fldChar w:fldCharType="separate"/>
            </w:r>
            <w:r w:rsidR="003D0890">
              <w:rPr>
                <w:noProof/>
                <w:webHidden/>
              </w:rPr>
              <w:t>64</w:t>
            </w:r>
            <w:r w:rsidR="00B333BA" w:rsidRPr="000756DE">
              <w:rPr>
                <w:noProof/>
                <w:webHidden/>
              </w:rPr>
              <w:fldChar w:fldCharType="end"/>
            </w:r>
          </w:hyperlink>
        </w:p>
        <w:p w14:paraId="3A026A7A" w14:textId="7D5286B0"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34" w:history="1">
            <w:r w:rsidR="00B333BA" w:rsidRPr="000756DE">
              <w:rPr>
                <w:rStyle w:val="Hyperlink"/>
                <w:noProof/>
                <w:color w:val="auto"/>
              </w:rPr>
              <w:t>4.2.</w:t>
            </w:r>
            <w:r w:rsidR="00B333BA" w:rsidRPr="000756DE">
              <w:rPr>
                <w:rFonts w:asciiTheme="minorHAnsi" w:eastAsiaTheme="minorEastAsia" w:hAnsiTheme="minorHAnsi"/>
                <w:noProof/>
                <w:sz w:val="22"/>
                <w:lang w:val="en-US"/>
              </w:rPr>
              <w:tab/>
            </w:r>
            <w:r w:rsidR="00B333BA" w:rsidRPr="000756DE">
              <w:rPr>
                <w:rStyle w:val="Hyperlink"/>
                <w:noProof/>
                <w:color w:val="auto"/>
              </w:rPr>
              <w:t>Tổng quan nghiệp vụ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4 \h </w:instrText>
            </w:r>
            <w:r w:rsidR="00B333BA" w:rsidRPr="000756DE">
              <w:rPr>
                <w:noProof/>
                <w:webHidden/>
              </w:rPr>
            </w:r>
            <w:r w:rsidR="00B333BA" w:rsidRPr="000756DE">
              <w:rPr>
                <w:noProof/>
                <w:webHidden/>
              </w:rPr>
              <w:fldChar w:fldCharType="separate"/>
            </w:r>
            <w:r w:rsidR="003D0890">
              <w:rPr>
                <w:noProof/>
                <w:webHidden/>
              </w:rPr>
              <w:t>64</w:t>
            </w:r>
            <w:r w:rsidR="00B333BA" w:rsidRPr="000756DE">
              <w:rPr>
                <w:noProof/>
                <w:webHidden/>
              </w:rPr>
              <w:fldChar w:fldCharType="end"/>
            </w:r>
          </w:hyperlink>
        </w:p>
        <w:p w14:paraId="09BBABF5" w14:textId="64F18484"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35" w:history="1">
            <w:r w:rsidR="00B333BA" w:rsidRPr="000756DE">
              <w:rPr>
                <w:rStyle w:val="Hyperlink"/>
                <w:noProof/>
                <w:color w:val="auto"/>
              </w:rPr>
              <w:t>4.3.</w:t>
            </w:r>
            <w:r w:rsidR="00B333BA" w:rsidRPr="000756DE">
              <w:rPr>
                <w:rFonts w:asciiTheme="minorHAnsi" w:eastAsiaTheme="minorEastAsia" w:hAnsiTheme="minorHAnsi"/>
                <w:noProof/>
                <w:sz w:val="22"/>
                <w:lang w:val="en-US"/>
              </w:rPr>
              <w:tab/>
            </w:r>
            <w:r w:rsidR="00B333BA" w:rsidRPr="000756DE">
              <w:rPr>
                <w:rStyle w:val="Hyperlink"/>
                <w:noProof/>
                <w:color w:val="auto"/>
              </w:rPr>
              <w:t>Phân tíc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5 \h </w:instrText>
            </w:r>
            <w:r w:rsidR="00B333BA" w:rsidRPr="000756DE">
              <w:rPr>
                <w:noProof/>
                <w:webHidden/>
              </w:rPr>
            </w:r>
            <w:r w:rsidR="00B333BA" w:rsidRPr="000756DE">
              <w:rPr>
                <w:noProof/>
                <w:webHidden/>
              </w:rPr>
              <w:fldChar w:fldCharType="separate"/>
            </w:r>
            <w:r w:rsidR="003D0890">
              <w:rPr>
                <w:noProof/>
                <w:webHidden/>
              </w:rPr>
              <w:t>67</w:t>
            </w:r>
            <w:r w:rsidR="00B333BA" w:rsidRPr="000756DE">
              <w:rPr>
                <w:noProof/>
                <w:webHidden/>
              </w:rPr>
              <w:fldChar w:fldCharType="end"/>
            </w:r>
          </w:hyperlink>
        </w:p>
        <w:p w14:paraId="7FC07D1D" w14:textId="252C7A30"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36" w:history="1">
            <w:r w:rsidR="00B333BA" w:rsidRPr="000756DE">
              <w:rPr>
                <w:rStyle w:val="Hyperlink"/>
                <w:noProof/>
                <w:color w:val="auto"/>
              </w:rPr>
              <w:t>4.4.</w:t>
            </w:r>
            <w:r w:rsidR="00B333BA" w:rsidRPr="000756DE">
              <w:rPr>
                <w:rFonts w:asciiTheme="minorHAnsi" w:eastAsiaTheme="minorEastAsia" w:hAnsiTheme="minorHAnsi"/>
                <w:noProof/>
                <w:sz w:val="22"/>
                <w:lang w:val="en-US"/>
              </w:rPr>
              <w:tab/>
            </w:r>
            <w:r w:rsidR="00B333BA" w:rsidRPr="000756DE">
              <w:rPr>
                <w:rStyle w:val="Hyperlink"/>
                <w:noProof/>
                <w:color w:val="auto"/>
              </w:rPr>
              <w:t>Thiết kế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6 \h </w:instrText>
            </w:r>
            <w:r w:rsidR="00B333BA" w:rsidRPr="000756DE">
              <w:rPr>
                <w:noProof/>
                <w:webHidden/>
              </w:rPr>
            </w:r>
            <w:r w:rsidR="00B333BA" w:rsidRPr="000756DE">
              <w:rPr>
                <w:noProof/>
                <w:webHidden/>
              </w:rPr>
              <w:fldChar w:fldCharType="separate"/>
            </w:r>
            <w:r w:rsidR="003D0890">
              <w:rPr>
                <w:noProof/>
                <w:webHidden/>
              </w:rPr>
              <w:t>69</w:t>
            </w:r>
            <w:r w:rsidR="00B333BA" w:rsidRPr="000756DE">
              <w:rPr>
                <w:noProof/>
                <w:webHidden/>
              </w:rPr>
              <w:fldChar w:fldCharType="end"/>
            </w:r>
          </w:hyperlink>
        </w:p>
        <w:p w14:paraId="168CBAB2" w14:textId="26266917"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37" w:history="1">
            <w:r w:rsidR="00B333BA" w:rsidRPr="000756DE">
              <w:rPr>
                <w:rStyle w:val="Hyperlink"/>
                <w:noProof/>
                <w:color w:val="auto"/>
              </w:rPr>
              <w:t>Bảng tài khoản người dùng – Us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7 \h </w:instrText>
            </w:r>
            <w:r w:rsidR="00B333BA" w:rsidRPr="000756DE">
              <w:rPr>
                <w:noProof/>
                <w:webHidden/>
              </w:rPr>
            </w:r>
            <w:r w:rsidR="00B333BA" w:rsidRPr="000756DE">
              <w:rPr>
                <w:noProof/>
                <w:webHidden/>
              </w:rPr>
              <w:fldChar w:fldCharType="separate"/>
            </w:r>
            <w:r w:rsidR="003D0890">
              <w:rPr>
                <w:noProof/>
                <w:webHidden/>
              </w:rPr>
              <w:t>69</w:t>
            </w:r>
            <w:r w:rsidR="00B333BA" w:rsidRPr="000756DE">
              <w:rPr>
                <w:noProof/>
                <w:webHidden/>
              </w:rPr>
              <w:fldChar w:fldCharType="end"/>
            </w:r>
          </w:hyperlink>
        </w:p>
        <w:p w14:paraId="2FE30D91" w14:textId="4D27607F"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38" w:history="1">
            <w:r w:rsidR="00B333BA" w:rsidRPr="000756DE">
              <w:rPr>
                <w:rStyle w:val="Hyperlink"/>
                <w:noProof/>
                <w:color w:val="auto"/>
              </w:rPr>
              <w:t>Bảng nhà cung cấp – Suppli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8 \h </w:instrText>
            </w:r>
            <w:r w:rsidR="00B333BA" w:rsidRPr="000756DE">
              <w:rPr>
                <w:noProof/>
                <w:webHidden/>
              </w:rPr>
            </w:r>
            <w:r w:rsidR="00B333BA" w:rsidRPr="000756DE">
              <w:rPr>
                <w:noProof/>
                <w:webHidden/>
              </w:rPr>
              <w:fldChar w:fldCharType="separate"/>
            </w:r>
            <w:r w:rsidR="003D0890">
              <w:rPr>
                <w:noProof/>
                <w:webHidden/>
              </w:rPr>
              <w:t>71</w:t>
            </w:r>
            <w:r w:rsidR="00B333BA" w:rsidRPr="000756DE">
              <w:rPr>
                <w:noProof/>
                <w:webHidden/>
              </w:rPr>
              <w:fldChar w:fldCharType="end"/>
            </w:r>
          </w:hyperlink>
        </w:p>
        <w:p w14:paraId="348C316B" w14:textId="2D0D3FE4"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39" w:history="1">
            <w:r w:rsidR="00B333BA" w:rsidRPr="000756DE">
              <w:rPr>
                <w:rStyle w:val="Hyperlink"/>
                <w:noProof/>
                <w:color w:val="auto"/>
              </w:rPr>
              <w:t>Bảng sản phẩm – Ite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9 \h </w:instrText>
            </w:r>
            <w:r w:rsidR="00B333BA" w:rsidRPr="000756DE">
              <w:rPr>
                <w:noProof/>
                <w:webHidden/>
              </w:rPr>
            </w:r>
            <w:r w:rsidR="00B333BA" w:rsidRPr="000756DE">
              <w:rPr>
                <w:noProof/>
                <w:webHidden/>
              </w:rPr>
              <w:fldChar w:fldCharType="separate"/>
            </w:r>
            <w:r w:rsidR="003D0890">
              <w:rPr>
                <w:noProof/>
                <w:webHidden/>
              </w:rPr>
              <w:t>72</w:t>
            </w:r>
            <w:r w:rsidR="00B333BA" w:rsidRPr="000756DE">
              <w:rPr>
                <w:noProof/>
                <w:webHidden/>
              </w:rPr>
              <w:fldChar w:fldCharType="end"/>
            </w:r>
          </w:hyperlink>
        </w:p>
        <w:p w14:paraId="0150A320" w14:textId="138C90B9"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0" w:history="1">
            <w:r w:rsidR="00B333BA" w:rsidRPr="000756DE">
              <w:rPr>
                <w:rStyle w:val="Hyperlink"/>
                <w:noProof/>
                <w:color w:val="auto"/>
              </w:rPr>
              <w:t>Bảng dãy kệ hàng – Row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0 \h </w:instrText>
            </w:r>
            <w:r w:rsidR="00B333BA" w:rsidRPr="000756DE">
              <w:rPr>
                <w:noProof/>
                <w:webHidden/>
              </w:rPr>
            </w:r>
            <w:r w:rsidR="00B333BA" w:rsidRPr="000756DE">
              <w:rPr>
                <w:noProof/>
                <w:webHidden/>
              </w:rPr>
              <w:fldChar w:fldCharType="separate"/>
            </w:r>
            <w:r w:rsidR="003D0890">
              <w:rPr>
                <w:noProof/>
                <w:webHidden/>
              </w:rPr>
              <w:t>72</w:t>
            </w:r>
            <w:r w:rsidR="00B333BA" w:rsidRPr="000756DE">
              <w:rPr>
                <w:noProof/>
                <w:webHidden/>
              </w:rPr>
              <w:fldChar w:fldCharType="end"/>
            </w:r>
          </w:hyperlink>
        </w:p>
        <w:p w14:paraId="0D8EC085" w14:textId="5674DD14"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1" w:history="1">
            <w:r w:rsidR="00B333BA" w:rsidRPr="000756DE">
              <w:rPr>
                <w:rStyle w:val="Hyperlink"/>
                <w:noProof/>
                <w:color w:val="auto"/>
              </w:rPr>
              <w:t>Bảng cột kệ hàng – Shelf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1 \h </w:instrText>
            </w:r>
            <w:r w:rsidR="00B333BA" w:rsidRPr="000756DE">
              <w:rPr>
                <w:noProof/>
                <w:webHidden/>
              </w:rPr>
            </w:r>
            <w:r w:rsidR="00B333BA" w:rsidRPr="000756DE">
              <w:rPr>
                <w:noProof/>
                <w:webHidden/>
              </w:rPr>
              <w:fldChar w:fldCharType="separate"/>
            </w:r>
            <w:r w:rsidR="003D0890">
              <w:rPr>
                <w:noProof/>
                <w:webHidden/>
              </w:rPr>
              <w:t>73</w:t>
            </w:r>
            <w:r w:rsidR="00B333BA" w:rsidRPr="000756DE">
              <w:rPr>
                <w:noProof/>
                <w:webHidden/>
              </w:rPr>
              <w:fldChar w:fldCharType="end"/>
            </w:r>
          </w:hyperlink>
        </w:p>
        <w:p w14:paraId="387C6325" w14:textId="565C3506"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2" w:history="1">
            <w:r w:rsidR="00B333BA" w:rsidRPr="000756DE">
              <w:rPr>
                <w:rStyle w:val="Hyperlink"/>
                <w:noProof/>
                <w:color w:val="auto"/>
              </w:rPr>
              <w:t>Bảng tầng kệ hàng – Floor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2 \h </w:instrText>
            </w:r>
            <w:r w:rsidR="00B333BA" w:rsidRPr="000756DE">
              <w:rPr>
                <w:noProof/>
                <w:webHidden/>
              </w:rPr>
            </w:r>
            <w:r w:rsidR="00B333BA" w:rsidRPr="000756DE">
              <w:rPr>
                <w:noProof/>
                <w:webHidden/>
              </w:rPr>
              <w:fldChar w:fldCharType="separate"/>
            </w:r>
            <w:r w:rsidR="003D0890">
              <w:rPr>
                <w:noProof/>
                <w:webHidden/>
              </w:rPr>
              <w:t>73</w:t>
            </w:r>
            <w:r w:rsidR="00B333BA" w:rsidRPr="000756DE">
              <w:rPr>
                <w:noProof/>
                <w:webHidden/>
              </w:rPr>
              <w:fldChar w:fldCharType="end"/>
            </w:r>
          </w:hyperlink>
        </w:p>
        <w:p w14:paraId="16F44398" w14:textId="1ACE4F72"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3" w:history="1">
            <w:r w:rsidR="00B333BA" w:rsidRPr="000756DE">
              <w:rPr>
                <w:rStyle w:val="Hyperlink"/>
                <w:noProof/>
                <w:color w:val="auto"/>
              </w:rPr>
              <w:t>Bảng vị trí –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3 \h </w:instrText>
            </w:r>
            <w:r w:rsidR="00B333BA" w:rsidRPr="000756DE">
              <w:rPr>
                <w:noProof/>
                <w:webHidden/>
              </w:rPr>
            </w:r>
            <w:r w:rsidR="00B333BA" w:rsidRPr="000756DE">
              <w:rPr>
                <w:noProof/>
                <w:webHidden/>
              </w:rPr>
              <w:fldChar w:fldCharType="separate"/>
            </w:r>
            <w:r w:rsidR="003D0890">
              <w:rPr>
                <w:noProof/>
                <w:webHidden/>
              </w:rPr>
              <w:t>74</w:t>
            </w:r>
            <w:r w:rsidR="00B333BA" w:rsidRPr="000756DE">
              <w:rPr>
                <w:noProof/>
                <w:webHidden/>
              </w:rPr>
              <w:fldChar w:fldCharType="end"/>
            </w:r>
          </w:hyperlink>
        </w:p>
        <w:p w14:paraId="33D1E268" w14:textId="0924610E"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4" w:history="1">
            <w:r w:rsidR="00B333BA" w:rsidRPr="000756DE">
              <w:rPr>
                <w:rStyle w:val="Hyperlink"/>
                <w:noProof/>
                <w:color w:val="auto"/>
              </w:rPr>
              <w:t>Bảng sản phẩm tại vị trí – Item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4 \h </w:instrText>
            </w:r>
            <w:r w:rsidR="00B333BA" w:rsidRPr="000756DE">
              <w:rPr>
                <w:noProof/>
                <w:webHidden/>
              </w:rPr>
            </w:r>
            <w:r w:rsidR="00B333BA" w:rsidRPr="000756DE">
              <w:rPr>
                <w:noProof/>
                <w:webHidden/>
              </w:rPr>
              <w:fldChar w:fldCharType="separate"/>
            </w:r>
            <w:r w:rsidR="003D0890">
              <w:rPr>
                <w:noProof/>
                <w:webHidden/>
              </w:rPr>
              <w:t>74</w:t>
            </w:r>
            <w:r w:rsidR="00B333BA" w:rsidRPr="000756DE">
              <w:rPr>
                <w:noProof/>
                <w:webHidden/>
              </w:rPr>
              <w:fldChar w:fldCharType="end"/>
            </w:r>
          </w:hyperlink>
        </w:p>
        <w:p w14:paraId="15E76E80" w14:textId="03B79CAB"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5" w:history="1">
            <w:r w:rsidR="00B333BA" w:rsidRPr="000756DE">
              <w:rPr>
                <w:rStyle w:val="Hyperlink"/>
                <w:noProof/>
                <w:color w:val="auto"/>
              </w:rPr>
              <w:t>Bảng đơn nhập – P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5 \h </w:instrText>
            </w:r>
            <w:r w:rsidR="00B333BA" w:rsidRPr="000756DE">
              <w:rPr>
                <w:noProof/>
                <w:webHidden/>
              </w:rPr>
            </w:r>
            <w:r w:rsidR="00B333BA" w:rsidRPr="000756DE">
              <w:rPr>
                <w:noProof/>
                <w:webHidden/>
              </w:rPr>
              <w:fldChar w:fldCharType="separate"/>
            </w:r>
            <w:r w:rsidR="003D0890">
              <w:rPr>
                <w:noProof/>
                <w:webHidden/>
              </w:rPr>
              <w:t>75</w:t>
            </w:r>
            <w:r w:rsidR="00B333BA" w:rsidRPr="000756DE">
              <w:rPr>
                <w:noProof/>
                <w:webHidden/>
              </w:rPr>
              <w:fldChar w:fldCharType="end"/>
            </w:r>
          </w:hyperlink>
        </w:p>
        <w:p w14:paraId="6A86D93F" w14:textId="5BD7D89E"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6" w:history="1">
            <w:r w:rsidR="00B333BA" w:rsidRPr="000756DE">
              <w:rPr>
                <w:rStyle w:val="Hyperlink"/>
                <w:noProof/>
                <w:color w:val="auto"/>
              </w:rPr>
              <w:t>Bảng chi tiết đơn nhập – P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6 \h </w:instrText>
            </w:r>
            <w:r w:rsidR="00B333BA" w:rsidRPr="000756DE">
              <w:rPr>
                <w:noProof/>
                <w:webHidden/>
              </w:rPr>
            </w:r>
            <w:r w:rsidR="00B333BA" w:rsidRPr="000756DE">
              <w:rPr>
                <w:noProof/>
                <w:webHidden/>
              </w:rPr>
              <w:fldChar w:fldCharType="separate"/>
            </w:r>
            <w:r w:rsidR="003D0890">
              <w:rPr>
                <w:noProof/>
                <w:webHidden/>
              </w:rPr>
              <w:t>76</w:t>
            </w:r>
            <w:r w:rsidR="00B333BA" w:rsidRPr="000756DE">
              <w:rPr>
                <w:noProof/>
                <w:webHidden/>
              </w:rPr>
              <w:fldChar w:fldCharType="end"/>
            </w:r>
          </w:hyperlink>
        </w:p>
        <w:p w14:paraId="5249414B" w14:textId="5511F628"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7" w:history="1">
            <w:r w:rsidR="00B333BA" w:rsidRPr="000756DE">
              <w:rPr>
                <w:rStyle w:val="Hyperlink"/>
                <w:noProof/>
                <w:color w:val="auto"/>
              </w:rPr>
              <w:t>Bảng đơn xuất – S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7 \h </w:instrText>
            </w:r>
            <w:r w:rsidR="00B333BA" w:rsidRPr="000756DE">
              <w:rPr>
                <w:noProof/>
                <w:webHidden/>
              </w:rPr>
            </w:r>
            <w:r w:rsidR="00B333BA" w:rsidRPr="000756DE">
              <w:rPr>
                <w:noProof/>
                <w:webHidden/>
              </w:rPr>
              <w:fldChar w:fldCharType="separate"/>
            </w:r>
            <w:r w:rsidR="003D0890">
              <w:rPr>
                <w:noProof/>
                <w:webHidden/>
              </w:rPr>
              <w:t>77</w:t>
            </w:r>
            <w:r w:rsidR="00B333BA" w:rsidRPr="000756DE">
              <w:rPr>
                <w:noProof/>
                <w:webHidden/>
              </w:rPr>
              <w:fldChar w:fldCharType="end"/>
            </w:r>
          </w:hyperlink>
        </w:p>
        <w:p w14:paraId="5F5ABA4D" w14:textId="0D4E18D9"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8" w:history="1">
            <w:r w:rsidR="00B333BA" w:rsidRPr="000756DE">
              <w:rPr>
                <w:rStyle w:val="Hyperlink"/>
                <w:noProof/>
                <w:color w:val="auto"/>
              </w:rPr>
              <w:t>Bảng chi tiết đơn xuất – S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8 \h </w:instrText>
            </w:r>
            <w:r w:rsidR="00B333BA" w:rsidRPr="000756DE">
              <w:rPr>
                <w:noProof/>
                <w:webHidden/>
              </w:rPr>
            </w:r>
            <w:r w:rsidR="00B333BA" w:rsidRPr="000756DE">
              <w:rPr>
                <w:noProof/>
                <w:webHidden/>
              </w:rPr>
              <w:fldChar w:fldCharType="separate"/>
            </w:r>
            <w:r w:rsidR="003D0890">
              <w:rPr>
                <w:noProof/>
                <w:webHidden/>
              </w:rPr>
              <w:t>78</w:t>
            </w:r>
            <w:r w:rsidR="00B333BA" w:rsidRPr="000756DE">
              <w:rPr>
                <w:noProof/>
                <w:webHidden/>
              </w:rPr>
              <w:fldChar w:fldCharType="end"/>
            </w:r>
          </w:hyperlink>
        </w:p>
        <w:p w14:paraId="36AA16EE" w14:textId="3218757B"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49" w:history="1">
            <w:r w:rsidR="00B333BA" w:rsidRPr="000756DE">
              <w:rPr>
                <w:rStyle w:val="Hyperlink"/>
                <w:noProof/>
                <w:color w:val="auto"/>
              </w:rPr>
              <w:t>Bảng biên lai nhập – Receip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9 \h </w:instrText>
            </w:r>
            <w:r w:rsidR="00B333BA" w:rsidRPr="000756DE">
              <w:rPr>
                <w:noProof/>
                <w:webHidden/>
              </w:rPr>
            </w:r>
            <w:r w:rsidR="00B333BA" w:rsidRPr="000756DE">
              <w:rPr>
                <w:noProof/>
                <w:webHidden/>
              </w:rPr>
              <w:fldChar w:fldCharType="separate"/>
            </w:r>
            <w:r w:rsidR="003D0890">
              <w:rPr>
                <w:noProof/>
                <w:webHidden/>
              </w:rPr>
              <w:t>78</w:t>
            </w:r>
            <w:r w:rsidR="00B333BA" w:rsidRPr="000756DE">
              <w:rPr>
                <w:noProof/>
                <w:webHidden/>
              </w:rPr>
              <w:fldChar w:fldCharType="end"/>
            </w:r>
          </w:hyperlink>
        </w:p>
        <w:p w14:paraId="363E8513" w14:textId="5C061DE9"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50" w:history="1">
            <w:r w:rsidR="00B333BA" w:rsidRPr="000756DE">
              <w:rPr>
                <w:rStyle w:val="Hyperlink"/>
                <w:noProof/>
                <w:color w:val="auto"/>
              </w:rPr>
              <w:t>Bảng chi tiết biên lai nhập – Receipt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0 \h </w:instrText>
            </w:r>
            <w:r w:rsidR="00B333BA" w:rsidRPr="000756DE">
              <w:rPr>
                <w:noProof/>
                <w:webHidden/>
              </w:rPr>
            </w:r>
            <w:r w:rsidR="00B333BA" w:rsidRPr="000756DE">
              <w:rPr>
                <w:noProof/>
                <w:webHidden/>
              </w:rPr>
              <w:fldChar w:fldCharType="separate"/>
            </w:r>
            <w:r w:rsidR="003D0890">
              <w:rPr>
                <w:noProof/>
                <w:webHidden/>
              </w:rPr>
              <w:t>79</w:t>
            </w:r>
            <w:r w:rsidR="00B333BA" w:rsidRPr="000756DE">
              <w:rPr>
                <w:noProof/>
                <w:webHidden/>
              </w:rPr>
              <w:fldChar w:fldCharType="end"/>
            </w:r>
          </w:hyperlink>
        </w:p>
        <w:p w14:paraId="1783F0DD" w14:textId="5C54C67E"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51" w:history="1">
            <w:r w:rsidR="00B333BA" w:rsidRPr="000756DE">
              <w:rPr>
                <w:rStyle w:val="Hyperlink"/>
                <w:noProof/>
                <w:color w:val="auto"/>
              </w:rPr>
              <w:t>Bảng biên lai xuất – Ord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1 \h </w:instrText>
            </w:r>
            <w:r w:rsidR="00B333BA" w:rsidRPr="000756DE">
              <w:rPr>
                <w:noProof/>
                <w:webHidden/>
              </w:rPr>
            </w:r>
            <w:r w:rsidR="00B333BA" w:rsidRPr="000756DE">
              <w:rPr>
                <w:noProof/>
                <w:webHidden/>
              </w:rPr>
              <w:fldChar w:fldCharType="separate"/>
            </w:r>
            <w:r w:rsidR="003D0890">
              <w:rPr>
                <w:noProof/>
                <w:webHidden/>
              </w:rPr>
              <w:t>79</w:t>
            </w:r>
            <w:r w:rsidR="00B333BA" w:rsidRPr="000756DE">
              <w:rPr>
                <w:noProof/>
                <w:webHidden/>
              </w:rPr>
              <w:fldChar w:fldCharType="end"/>
            </w:r>
          </w:hyperlink>
        </w:p>
        <w:p w14:paraId="3BBC0249" w14:textId="01B242AF"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52" w:history="1">
            <w:r w:rsidR="00B333BA" w:rsidRPr="000756DE">
              <w:rPr>
                <w:rStyle w:val="Hyperlink"/>
                <w:noProof/>
                <w:color w:val="auto"/>
              </w:rPr>
              <w:t>Bảng chi tiết biên lai xuất – Order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2 \h </w:instrText>
            </w:r>
            <w:r w:rsidR="00B333BA" w:rsidRPr="000756DE">
              <w:rPr>
                <w:noProof/>
                <w:webHidden/>
              </w:rPr>
            </w:r>
            <w:r w:rsidR="00B333BA" w:rsidRPr="000756DE">
              <w:rPr>
                <w:noProof/>
                <w:webHidden/>
              </w:rPr>
              <w:fldChar w:fldCharType="separate"/>
            </w:r>
            <w:r w:rsidR="003D0890">
              <w:rPr>
                <w:noProof/>
                <w:webHidden/>
              </w:rPr>
              <w:t>80</w:t>
            </w:r>
            <w:r w:rsidR="00B333BA" w:rsidRPr="000756DE">
              <w:rPr>
                <w:noProof/>
                <w:webHidden/>
              </w:rPr>
              <w:fldChar w:fldCharType="end"/>
            </w:r>
          </w:hyperlink>
        </w:p>
        <w:p w14:paraId="36B0869B" w14:textId="31C24D98"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53" w:history="1">
            <w:r w:rsidR="00B333BA" w:rsidRPr="000756DE">
              <w:rPr>
                <w:rStyle w:val="Hyperlink"/>
                <w:noProof/>
                <w:color w:val="auto"/>
              </w:rPr>
              <w:t>Bảng lưu kho tại vị trí – Im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3 \h </w:instrText>
            </w:r>
            <w:r w:rsidR="00B333BA" w:rsidRPr="000756DE">
              <w:rPr>
                <w:noProof/>
                <w:webHidden/>
              </w:rPr>
            </w:r>
            <w:r w:rsidR="00B333BA" w:rsidRPr="000756DE">
              <w:rPr>
                <w:noProof/>
                <w:webHidden/>
              </w:rPr>
              <w:fldChar w:fldCharType="separate"/>
            </w:r>
            <w:r w:rsidR="003D0890">
              <w:rPr>
                <w:noProof/>
                <w:webHidden/>
              </w:rPr>
              <w:t>80</w:t>
            </w:r>
            <w:r w:rsidR="00B333BA" w:rsidRPr="000756DE">
              <w:rPr>
                <w:noProof/>
                <w:webHidden/>
              </w:rPr>
              <w:fldChar w:fldCharType="end"/>
            </w:r>
          </w:hyperlink>
        </w:p>
        <w:p w14:paraId="2D28CB37" w14:textId="1A582156"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54" w:history="1">
            <w:r w:rsidR="00B333BA" w:rsidRPr="000756DE">
              <w:rPr>
                <w:rStyle w:val="Hyperlink"/>
                <w:noProof/>
                <w:color w:val="auto"/>
              </w:rPr>
              <w:t>Bảng xuất kho tại vị trí – Ex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4 \h </w:instrText>
            </w:r>
            <w:r w:rsidR="00B333BA" w:rsidRPr="000756DE">
              <w:rPr>
                <w:noProof/>
                <w:webHidden/>
              </w:rPr>
            </w:r>
            <w:r w:rsidR="00B333BA" w:rsidRPr="000756DE">
              <w:rPr>
                <w:noProof/>
                <w:webHidden/>
              </w:rPr>
              <w:fldChar w:fldCharType="separate"/>
            </w:r>
            <w:r w:rsidR="003D0890">
              <w:rPr>
                <w:noProof/>
                <w:webHidden/>
              </w:rPr>
              <w:t>81</w:t>
            </w:r>
            <w:r w:rsidR="00B333BA" w:rsidRPr="000756DE">
              <w:rPr>
                <w:noProof/>
                <w:webHidden/>
              </w:rPr>
              <w:fldChar w:fldCharType="end"/>
            </w:r>
          </w:hyperlink>
        </w:p>
        <w:p w14:paraId="1108CDD5" w14:textId="42738DBB"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55" w:history="1">
            <w:r w:rsidR="00B333BA" w:rsidRPr="000756DE">
              <w:rPr>
                <w:rStyle w:val="Hyperlink"/>
                <w:noProof/>
                <w:color w:val="auto"/>
              </w:rPr>
              <w:t>4.5.</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5 \h </w:instrText>
            </w:r>
            <w:r w:rsidR="00B333BA" w:rsidRPr="000756DE">
              <w:rPr>
                <w:noProof/>
                <w:webHidden/>
              </w:rPr>
            </w:r>
            <w:r w:rsidR="00B333BA" w:rsidRPr="000756DE">
              <w:rPr>
                <w:noProof/>
                <w:webHidden/>
              </w:rPr>
              <w:fldChar w:fldCharType="separate"/>
            </w:r>
            <w:r w:rsidR="003D0890">
              <w:rPr>
                <w:noProof/>
                <w:webHidden/>
              </w:rPr>
              <w:t>81</w:t>
            </w:r>
            <w:r w:rsidR="00B333BA" w:rsidRPr="000756DE">
              <w:rPr>
                <w:noProof/>
                <w:webHidden/>
              </w:rPr>
              <w:fldChar w:fldCharType="end"/>
            </w:r>
          </w:hyperlink>
        </w:p>
        <w:p w14:paraId="19CD177C" w14:textId="75D4BC3F"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56" w:history="1">
            <w:r w:rsidR="00B333BA" w:rsidRPr="000756DE">
              <w:rPr>
                <w:rStyle w:val="Hyperlink"/>
                <w:noProof/>
                <w:color w:val="auto"/>
              </w:rPr>
              <w:t>4.6.</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useca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6 \h </w:instrText>
            </w:r>
            <w:r w:rsidR="00B333BA" w:rsidRPr="000756DE">
              <w:rPr>
                <w:noProof/>
                <w:webHidden/>
              </w:rPr>
            </w:r>
            <w:r w:rsidR="00B333BA" w:rsidRPr="000756DE">
              <w:rPr>
                <w:noProof/>
                <w:webHidden/>
              </w:rPr>
              <w:fldChar w:fldCharType="separate"/>
            </w:r>
            <w:r w:rsidR="003D0890">
              <w:rPr>
                <w:noProof/>
                <w:webHidden/>
              </w:rPr>
              <w:t>82</w:t>
            </w:r>
            <w:r w:rsidR="00B333BA" w:rsidRPr="000756DE">
              <w:rPr>
                <w:noProof/>
                <w:webHidden/>
              </w:rPr>
              <w:fldChar w:fldCharType="end"/>
            </w:r>
          </w:hyperlink>
        </w:p>
        <w:p w14:paraId="6C0A9EE0" w14:textId="26ABD73A"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57" w:history="1">
            <w:r w:rsidR="00B333BA" w:rsidRPr="000756DE">
              <w:rPr>
                <w:rStyle w:val="Hyperlink"/>
                <w:noProof/>
                <w:color w:val="auto"/>
              </w:rPr>
              <w:t>Đặc tả use case đăng nhập</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7 \h </w:instrText>
            </w:r>
            <w:r w:rsidR="00B333BA" w:rsidRPr="000756DE">
              <w:rPr>
                <w:noProof/>
                <w:webHidden/>
              </w:rPr>
            </w:r>
            <w:r w:rsidR="00B333BA" w:rsidRPr="000756DE">
              <w:rPr>
                <w:noProof/>
                <w:webHidden/>
              </w:rPr>
              <w:fldChar w:fldCharType="separate"/>
            </w:r>
            <w:r w:rsidR="003D0890">
              <w:rPr>
                <w:noProof/>
                <w:webHidden/>
              </w:rPr>
              <w:t>83</w:t>
            </w:r>
            <w:r w:rsidR="00B333BA" w:rsidRPr="000756DE">
              <w:rPr>
                <w:noProof/>
                <w:webHidden/>
              </w:rPr>
              <w:fldChar w:fldCharType="end"/>
            </w:r>
          </w:hyperlink>
        </w:p>
        <w:p w14:paraId="6E7DE55E" w14:textId="6C63BB0C"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58" w:history="1">
            <w:r w:rsidR="00B333BA" w:rsidRPr="000756DE">
              <w:rPr>
                <w:rStyle w:val="Hyperlink"/>
                <w:noProof/>
                <w:color w:val="auto"/>
              </w:rPr>
              <w:t>Đặc tả use case thống kê</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8 \h </w:instrText>
            </w:r>
            <w:r w:rsidR="00B333BA" w:rsidRPr="000756DE">
              <w:rPr>
                <w:noProof/>
                <w:webHidden/>
              </w:rPr>
            </w:r>
            <w:r w:rsidR="00B333BA" w:rsidRPr="000756DE">
              <w:rPr>
                <w:noProof/>
                <w:webHidden/>
              </w:rPr>
              <w:fldChar w:fldCharType="separate"/>
            </w:r>
            <w:r w:rsidR="003D0890">
              <w:rPr>
                <w:noProof/>
                <w:webHidden/>
              </w:rPr>
              <w:t>85</w:t>
            </w:r>
            <w:r w:rsidR="00B333BA" w:rsidRPr="000756DE">
              <w:rPr>
                <w:noProof/>
                <w:webHidden/>
              </w:rPr>
              <w:fldChar w:fldCharType="end"/>
            </w:r>
          </w:hyperlink>
        </w:p>
        <w:p w14:paraId="6ED539DC" w14:textId="68F55DED"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59" w:history="1">
            <w:r w:rsidR="00B333BA" w:rsidRPr="000756DE">
              <w:rPr>
                <w:rStyle w:val="Hyperlink"/>
                <w:noProof/>
                <w:color w:val="auto"/>
              </w:rPr>
              <w:t>Đặc tả use case quản lý sản phẩ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9 \h </w:instrText>
            </w:r>
            <w:r w:rsidR="00B333BA" w:rsidRPr="000756DE">
              <w:rPr>
                <w:noProof/>
                <w:webHidden/>
              </w:rPr>
            </w:r>
            <w:r w:rsidR="00B333BA" w:rsidRPr="000756DE">
              <w:rPr>
                <w:noProof/>
                <w:webHidden/>
              </w:rPr>
              <w:fldChar w:fldCharType="separate"/>
            </w:r>
            <w:r w:rsidR="003D0890">
              <w:rPr>
                <w:noProof/>
                <w:webHidden/>
              </w:rPr>
              <w:t>86</w:t>
            </w:r>
            <w:r w:rsidR="00B333BA" w:rsidRPr="000756DE">
              <w:rPr>
                <w:noProof/>
                <w:webHidden/>
              </w:rPr>
              <w:fldChar w:fldCharType="end"/>
            </w:r>
          </w:hyperlink>
        </w:p>
        <w:p w14:paraId="0519B0BA" w14:textId="3D87D3EA"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60" w:history="1">
            <w:r w:rsidR="00B333BA" w:rsidRPr="000756DE">
              <w:rPr>
                <w:rStyle w:val="Hyperlink"/>
                <w:noProof/>
                <w:color w:val="auto"/>
              </w:rPr>
              <w:t>Đặc tả use case tạo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0 \h </w:instrText>
            </w:r>
            <w:r w:rsidR="00B333BA" w:rsidRPr="000756DE">
              <w:rPr>
                <w:noProof/>
                <w:webHidden/>
              </w:rPr>
            </w:r>
            <w:r w:rsidR="00B333BA" w:rsidRPr="000756DE">
              <w:rPr>
                <w:noProof/>
                <w:webHidden/>
              </w:rPr>
              <w:fldChar w:fldCharType="separate"/>
            </w:r>
            <w:r w:rsidR="003D0890">
              <w:rPr>
                <w:noProof/>
                <w:webHidden/>
              </w:rPr>
              <w:t>88</w:t>
            </w:r>
            <w:r w:rsidR="00B333BA" w:rsidRPr="000756DE">
              <w:rPr>
                <w:noProof/>
                <w:webHidden/>
              </w:rPr>
              <w:fldChar w:fldCharType="end"/>
            </w:r>
          </w:hyperlink>
        </w:p>
        <w:p w14:paraId="459D702A" w14:textId="49412F2C"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61" w:history="1">
            <w:r w:rsidR="00B333BA" w:rsidRPr="000756DE">
              <w:rPr>
                <w:rStyle w:val="Hyperlink"/>
                <w:noProof/>
                <w:color w:val="auto"/>
              </w:rPr>
              <w:t>Đặc tả use case xóa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1 \h </w:instrText>
            </w:r>
            <w:r w:rsidR="00B333BA" w:rsidRPr="000756DE">
              <w:rPr>
                <w:noProof/>
                <w:webHidden/>
              </w:rPr>
            </w:r>
            <w:r w:rsidR="00B333BA" w:rsidRPr="000756DE">
              <w:rPr>
                <w:noProof/>
                <w:webHidden/>
              </w:rPr>
              <w:fldChar w:fldCharType="separate"/>
            </w:r>
            <w:r w:rsidR="003D0890">
              <w:rPr>
                <w:noProof/>
                <w:webHidden/>
              </w:rPr>
              <w:t>89</w:t>
            </w:r>
            <w:r w:rsidR="00B333BA" w:rsidRPr="000756DE">
              <w:rPr>
                <w:noProof/>
                <w:webHidden/>
              </w:rPr>
              <w:fldChar w:fldCharType="end"/>
            </w:r>
          </w:hyperlink>
        </w:p>
        <w:p w14:paraId="43E4D59F" w14:textId="1AD6DA1A"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62" w:history="1">
            <w:r w:rsidR="00B333BA" w:rsidRPr="000756DE">
              <w:rPr>
                <w:rStyle w:val="Hyperlink"/>
                <w:noProof/>
                <w:color w:val="auto"/>
              </w:rPr>
              <w:t>Đặc tả use case duyệt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2 \h </w:instrText>
            </w:r>
            <w:r w:rsidR="00B333BA" w:rsidRPr="000756DE">
              <w:rPr>
                <w:noProof/>
                <w:webHidden/>
              </w:rPr>
            </w:r>
            <w:r w:rsidR="00B333BA" w:rsidRPr="000756DE">
              <w:rPr>
                <w:noProof/>
                <w:webHidden/>
              </w:rPr>
              <w:fldChar w:fldCharType="separate"/>
            </w:r>
            <w:r w:rsidR="003D0890">
              <w:rPr>
                <w:noProof/>
                <w:webHidden/>
              </w:rPr>
              <w:t>90</w:t>
            </w:r>
            <w:r w:rsidR="00B333BA" w:rsidRPr="000756DE">
              <w:rPr>
                <w:noProof/>
                <w:webHidden/>
              </w:rPr>
              <w:fldChar w:fldCharType="end"/>
            </w:r>
          </w:hyperlink>
        </w:p>
        <w:p w14:paraId="3CE410D9" w14:textId="03D1BDF0"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63" w:history="1">
            <w:r w:rsidR="00B333BA" w:rsidRPr="000756DE">
              <w:rPr>
                <w:rStyle w:val="Hyperlink"/>
                <w:noProof/>
                <w:color w:val="auto"/>
              </w:rPr>
              <w:t>Đặc tả use case nhập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3 \h </w:instrText>
            </w:r>
            <w:r w:rsidR="00B333BA" w:rsidRPr="000756DE">
              <w:rPr>
                <w:noProof/>
                <w:webHidden/>
              </w:rPr>
            </w:r>
            <w:r w:rsidR="00B333BA" w:rsidRPr="000756DE">
              <w:rPr>
                <w:noProof/>
                <w:webHidden/>
              </w:rPr>
              <w:fldChar w:fldCharType="separate"/>
            </w:r>
            <w:r w:rsidR="003D0890">
              <w:rPr>
                <w:noProof/>
                <w:webHidden/>
              </w:rPr>
              <w:t>91</w:t>
            </w:r>
            <w:r w:rsidR="00B333BA" w:rsidRPr="000756DE">
              <w:rPr>
                <w:noProof/>
                <w:webHidden/>
              </w:rPr>
              <w:fldChar w:fldCharType="end"/>
            </w:r>
          </w:hyperlink>
        </w:p>
        <w:p w14:paraId="146737BE" w14:textId="562D9321"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64" w:history="1">
            <w:r w:rsidR="00B333BA" w:rsidRPr="000756DE">
              <w:rPr>
                <w:rStyle w:val="Hyperlink"/>
                <w:noProof/>
                <w:color w:val="auto"/>
              </w:rPr>
              <w:t>Đặc tả use case xuất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4 \h </w:instrText>
            </w:r>
            <w:r w:rsidR="00B333BA" w:rsidRPr="000756DE">
              <w:rPr>
                <w:noProof/>
                <w:webHidden/>
              </w:rPr>
            </w:r>
            <w:r w:rsidR="00B333BA" w:rsidRPr="000756DE">
              <w:rPr>
                <w:noProof/>
                <w:webHidden/>
              </w:rPr>
              <w:fldChar w:fldCharType="separate"/>
            </w:r>
            <w:r w:rsidR="003D0890">
              <w:rPr>
                <w:noProof/>
                <w:webHidden/>
              </w:rPr>
              <w:t>92</w:t>
            </w:r>
            <w:r w:rsidR="00B333BA" w:rsidRPr="000756DE">
              <w:rPr>
                <w:noProof/>
                <w:webHidden/>
              </w:rPr>
              <w:fldChar w:fldCharType="end"/>
            </w:r>
          </w:hyperlink>
        </w:p>
        <w:p w14:paraId="56D21E82" w14:textId="7B22C732"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65" w:history="1">
            <w:r w:rsidR="00B333BA" w:rsidRPr="000756DE">
              <w:rPr>
                <w:rStyle w:val="Hyperlink"/>
                <w:noProof/>
                <w:color w:val="auto"/>
              </w:rPr>
              <w:t>Đặc tả use case quản lý biên la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5 \h </w:instrText>
            </w:r>
            <w:r w:rsidR="00B333BA" w:rsidRPr="000756DE">
              <w:rPr>
                <w:noProof/>
                <w:webHidden/>
              </w:rPr>
            </w:r>
            <w:r w:rsidR="00B333BA" w:rsidRPr="000756DE">
              <w:rPr>
                <w:noProof/>
                <w:webHidden/>
              </w:rPr>
              <w:fldChar w:fldCharType="separate"/>
            </w:r>
            <w:r w:rsidR="003D0890">
              <w:rPr>
                <w:noProof/>
                <w:webHidden/>
              </w:rPr>
              <w:t>93</w:t>
            </w:r>
            <w:r w:rsidR="00B333BA" w:rsidRPr="000756DE">
              <w:rPr>
                <w:noProof/>
                <w:webHidden/>
              </w:rPr>
              <w:fldChar w:fldCharType="end"/>
            </w:r>
          </w:hyperlink>
        </w:p>
        <w:p w14:paraId="55E93AB1" w14:textId="781D7DCE"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66" w:history="1">
            <w:r w:rsidR="00B333BA" w:rsidRPr="000756DE">
              <w:rPr>
                <w:rStyle w:val="Hyperlink"/>
                <w:noProof/>
                <w:color w:val="auto"/>
              </w:rPr>
              <w:t>4.7.</w:t>
            </w:r>
            <w:r w:rsidR="00B333BA" w:rsidRPr="000756DE">
              <w:rPr>
                <w:rFonts w:asciiTheme="minorHAnsi" w:eastAsiaTheme="minorEastAsia" w:hAnsiTheme="minorHAnsi"/>
                <w:noProof/>
                <w:sz w:val="22"/>
                <w:lang w:val="en-US"/>
              </w:rPr>
              <w:tab/>
            </w:r>
            <w:r w:rsidR="00B333BA" w:rsidRPr="000756DE">
              <w:rPr>
                <w:rStyle w:val="Hyperlink"/>
                <w:noProof/>
                <w:color w:val="auto"/>
              </w:rPr>
              <w:t>Xây dựng giao diện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6 \h </w:instrText>
            </w:r>
            <w:r w:rsidR="00B333BA" w:rsidRPr="000756DE">
              <w:rPr>
                <w:noProof/>
                <w:webHidden/>
              </w:rPr>
            </w:r>
            <w:r w:rsidR="00B333BA" w:rsidRPr="000756DE">
              <w:rPr>
                <w:noProof/>
                <w:webHidden/>
              </w:rPr>
              <w:fldChar w:fldCharType="separate"/>
            </w:r>
            <w:r w:rsidR="003D0890">
              <w:rPr>
                <w:noProof/>
                <w:webHidden/>
              </w:rPr>
              <w:t>94</w:t>
            </w:r>
            <w:r w:rsidR="00B333BA" w:rsidRPr="000756DE">
              <w:rPr>
                <w:noProof/>
                <w:webHidden/>
              </w:rPr>
              <w:fldChar w:fldCharType="end"/>
            </w:r>
          </w:hyperlink>
        </w:p>
        <w:p w14:paraId="6F7D6D7E" w14:textId="5E142DCD"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67" w:history="1">
            <w:r w:rsidR="00B333BA" w:rsidRPr="000756DE">
              <w:rPr>
                <w:rStyle w:val="Hyperlink"/>
                <w:noProof/>
                <w:color w:val="auto"/>
              </w:rPr>
              <w:t>Thiết kế giao diệ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7 \h </w:instrText>
            </w:r>
            <w:r w:rsidR="00B333BA" w:rsidRPr="000756DE">
              <w:rPr>
                <w:noProof/>
                <w:webHidden/>
              </w:rPr>
            </w:r>
            <w:r w:rsidR="00B333BA" w:rsidRPr="000756DE">
              <w:rPr>
                <w:noProof/>
                <w:webHidden/>
              </w:rPr>
              <w:fldChar w:fldCharType="separate"/>
            </w:r>
            <w:r w:rsidR="003D0890">
              <w:rPr>
                <w:noProof/>
                <w:webHidden/>
              </w:rPr>
              <w:t>94</w:t>
            </w:r>
            <w:r w:rsidR="00B333BA" w:rsidRPr="000756DE">
              <w:rPr>
                <w:noProof/>
                <w:webHidden/>
              </w:rPr>
              <w:fldChar w:fldCharType="end"/>
            </w:r>
          </w:hyperlink>
        </w:p>
        <w:p w14:paraId="39DE68C5" w14:textId="7702ADC1" w:rsidR="00B333BA" w:rsidRPr="000756DE" w:rsidRDefault="009D57B5">
          <w:pPr>
            <w:pStyle w:val="TOC1"/>
            <w:tabs>
              <w:tab w:val="left" w:pos="2256"/>
            </w:tabs>
            <w:rPr>
              <w:rFonts w:asciiTheme="minorHAnsi" w:eastAsiaTheme="minorEastAsia" w:hAnsiTheme="minorHAnsi"/>
              <w:b w:val="0"/>
              <w:noProof/>
              <w:sz w:val="22"/>
            </w:rPr>
          </w:pPr>
          <w:hyperlink w:anchor="_Toc87014968" w:history="1">
            <w:r w:rsidR="00B333BA" w:rsidRPr="000756DE">
              <w:rPr>
                <w:rStyle w:val="Hyperlink"/>
                <w:noProof/>
                <w:color w:val="auto"/>
              </w:rPr>
              <w:t>Chương 5.</w:t>
            </w:r>
            <w:r w:rsidR="00B333BA" w:rsidRPr="000756DE">
              <w:rPr>
                <w:rFonts w:asciiTheme="minorHAnsi" w:eastAsiaTheme="minorEastAsia" w:hAnsiTheme="minorHAnsi"/>
                <w:b w:val="0"/>
                <w:noProof/>
                <w:sz w:val="22"/>
              </w:rPr>
              <w:tab/>
            </w:r>
            <w:r w:rsidR="00B333BA" w:rsidRPr="000756DE">
              <w:rPr>
                <w:rStyle w:val="Hyperlink"/>
                <w:noProof/>
                <w:color w:val="auto"/>
              </w:rPr>
              <w:t>Kết luận và 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8 \h </w:instrText>
            </w:r>
            <w:r w:rsidR="00B333BA" w:rsidRPr="000756DE">
              <w:rPr>
                <w:noProof/>
                <w:webHidden/>
              </w:rPr>
            </w:r>
            <w:r w:rsidR="00B333BA" w:rsidRPr="000756DE">
              <w:rPr>
                <w:noProof/>
                <w:webHidden/>
              </w:rPr>
              <w:fldChar w:fldCharType="separate"/>
            </w:r>
            <w:r w:rsidR="003D0890">
              <w:rPr>
                <w:noProof/>
                <w:webHidden/>
              </w:rPr>
              <w:t>105</w:t>
            </w:r>
            <w:r w:rsidR="00B333BA" w:rsidRPr="000756DE">
              <w:rPr>
                <w:noProof/>
                <w:webHidden/>
              </w:rPr>
              <w:fldChar w:fldCharType="end"/>
            </w:r>
          </w:hyperlink>
        </w:p>
        <w:p w14:paraId="246619EC" w14:textId="372124BD"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69" w:history="1">
            <w:r w:rsidR="00B333BA" w:rsidRPr="000756DE">
              <w:rPr>
                <w:rStyle w:val="Hyperlink"/>
                <w:noProof/>
                <w:color w:val="auto"/>
              </w:rPr>
              <w:t>5.1.</w:t>
            </w:r>
            <w:r w:rsidR="00B333BA" w:rsidRPr="000756DE">
              <w:rPr>
                <w:rFonts w:asciiTheme="minorHAnsi" w:eastAsiaTheme="minorEastAsia" w:hAnsiTheme="minorHAnsi"/>
                <w:noProof/>
                <w:sz w:val="22"/>
                <w:lang w:val="en-US"/>
              </w:rPr>
              <w:tab/>
            </w:r>
            <w:r w:rsidR="00B333BA" w:rsidRPr="000756DE">
              <w:rPr>
                <w:rStyle w:val="Hyperlink"/>
                <w:noProof/>
                <w:color w:val="auto"/>
              </w:rPr>
              <w:t>Kết luậ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9 \h </w:instrText>
            </w:r>
            <w:r w:rsidR="00B333BA" w:rsidRPr="000756DE">
              <w:rPr>
                <w:noProof/>
                <w:webHidden/>
              </w:rPr>
            </w:r>
            <w:r w:rsidR="00B333BA" w:rsidRPr="000756DE">
              <w:rPr>
                <w:noProof/>
                <w:webHidden/>
              </w:rPr>
              <w:fldChar w:fldCharType="separate"/>
            </w:r>
            <w:r w:rsidR="003D0890">
              <w:rPr>
                <w:noProof/>
                <w:webHidden/>
              </w:rPr>
              <w:t>105</w:t>
            </w:r>
            <w:r w:rsidR="00B333BA" w:rsidRPr="000756DE">
              <w:rPr>
                <w:noProof/>
                <w:webHidden/>
              </w:rPr>
              <w:fldChar w:fldCharType="end"/>
            </w:r>
          </w:hyperlink>
        </w:p>
        <w:p w14:paraId="7BFD29BA" w14:textId="2203EBA5"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70" w:history="1">
            <w:r w:rsidR="00B333BA" w:rsidRPr="000756DE">
              <w:rPr>
                <w:rStyle w:val="Hyperlink"/>
                <w:noProof/>
                <w:color w:val="auto"/>
              </w:rPr>
              <w:t>Ưu điể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0 \h </w:instrText>
            </w:r>
            <w:r w:rsidR="00B333BA" w:rsidRPr="000756DE">
              <w:rPr>
                <w:noProof/>
                <w:webHidden/>
              </w:rPr>
            </w:r>
            <w:r w:rsidR="00B333BA" w:rsidRPr="000756DE">
              <w:rPr>
                <w:noProof/>
                <w:webHidden/>
              </w:rPr>
              <w:fldChar w:fldCharType="separate"/>
            </w:r>
            <w:r w:rsidR="003D0890">
              <w:rPr>
                <w:noProof/>
                <w:webHidden/>
              </w:rPr>
              <w:t>105</w:t>
            </w:r>
            <w:r w:rsidR="00B333BA" w:rsidRPr="000756DE">
              <w:rPr>
                <w:noProof/>
                <w:webHidden/>
              </w:rPr>
              <w:fldChar w:fldCharType="end"/>
            </w:r>
          </w:hyperlink>
        </w:p>
        <w:p w14:paraId="3A36D136" w14:textId="05D53241" w:rsidR="00B333BA" w:rsidRPr="000756DE" w:rsidRDefault="009D57B5">
          <w:pPr>
            <w:pStyle w:val="TOC3"/>
            <w:tabs>
              <w:tab w:val="right" w:leader="dot" w:pos="9061"/>
            </w:tabs>
            <w:rPr>
              <w:rFonts w:asciiTheme="minorHAnsi" w:eastAsiaTheme="minorEastAsia" w:hAnsiTheme="minorHAnsi"/>
              <w:noProof/>
              <w:sz w:val="22"/>
              <w:lang w:val="en-US"/>
            </w:rPr>
          </w:pPr>
          <w:hyperlink w:anchor="_Toc87014971" w:history="1">
            <w:r w:rsidR="00B333BA" w:rsidRPr="000756DE">
              <w:rPr>
                <w:rStyle w:val="Hyperlink"/>
                <w:noProof/>
                <w:color w:val="auto"/>
              </w:rPr>
              <w:t>Hạn chế:</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1 \h </w:instrText>
            </w:r>
            <w:r w:rsidR="00B333BA" w:rsidRPr="000756DE">
              <w:rPr>
                <w:noProof/>
                <w:webHidden/>
              </w:rPr>
            </w:r>
            <w:r w:rsidR="00B333BA" w:rsidRPr="000756DE">
              <w:rPr>
                <w:noProof/>
                <w:webHidden/>
              </w:rPr>
              <w:fldChar w:fldCharType="separate"/>
            </w:r>
            <w:r w:rsidR="003D0890">
              <w:rPr>
                <w:noProof/>
                <w:webHidden/>
              </w:rPr>
              <w:t>105</w:t>
            </w:r>
            <w:r w:rsidR="00B333BA" w:rsidRPr="000756DE">
              <w:rPr>
                <w:noProof/>
                <w:webHidden/>
              </w:rPr>
              <w:fldChar w:fldCharType="end"/>
            </w:r>
          </w:hyperlink>
        </w:p>
        <w:p w14:paraId="6404DC35" w14:textId="0E8827B0" w:rsidR="00B333BA" w:rsidRPr="000756DE" w:rsidRDefault="009D57B5">
          <w:pPr>
            <w:pStyle w:val="TOC2"/>
            <w:tabs>
              <w:tab w:val="left" w:pos="1760"/>
              <w:tab w:val="right" w:leader="dot" w:pos="9061"/>
            </w:tabs>
            <w:rPr>
              <w:rFonts w:asciiTheme="minorHAnsi" w:eastAsiaTheme="minorEastAsia" w:hAnsiTheme="minorHAnsi"/>
              <w:noProof/>
              <w:sz w:val="22"/>
              <w:lang w:val="en-US"/>
            </w:rPr>
          </w:pPr>
          <w:hyperlink w:anchor="_Toc87014972" w:history="1">
            <w:r w:rsidR="00B333BA" w:rsidRPr="000756DE">
              <w:rPr>
                <w:rStyle w:val="Hyperlink"/>
                <w:noProof/>
                <w:color w:val="auto"/>
              </w:rPr>
              <w:t>5.2.</w:t>
            </w:r>
            <w:r w:rsidR="00B333BA" w:rsidRPr="000756DE">
              <w:rPr>
                <w:rFonts w:asciiTheme="minorHAnsi" w:eastAsiaTheme="minorEastAsia" w:hAnsiTheme="minorHAnsi"/>
                <w:noProof/>
                <w:sz w:val="22"/>
                <w:lang w:val="en-US"/>
              </w:rPr>
              <w:tab/>
            </w:r>
            <w:r w:rsidR="00B333BA" w:rsidRPr="000756DE">
              <w:rPr>
                <w:rStyle w:val="Hyperlink"/>
                <w:noProof/>
                <w:color w:val="auto"/>
              </w:rPr>
              <w:t>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2 \h </w:instrText>
            </w:r>
            <w:r w:rsidR="00B333BA" w:rsidRPr="000756DE">
              <w:rPr>
                <w:noProof/>
                <w:webHidden/>
              </w:rPr>
            </w:r>
            <w:r w:rsidR="00B333BA" w:rsidRPr="000756DE">
              <w:rPr>
                <w:noProof/>
                <w:webHidden/>
              </w:rPr>
              <w:fldChar w:fldCharType="separate"/>
            </w:r>
            <w:r w:rsidR="003D0890">
              <w:rPr>
                <w:noProof/>
                <w:webHidden/>
              </w:rPr>
              <w:t>106</w:t>
            </w:r>
            <w:r w:rsidR="00B333BA" w:rsidRPr="000756DE">
              <w:rPr>
                <w:noProof/>
                <w:webHidden/>
              </w:rPr>
              <w:fldChar w:fldCharType="end"/>
            </w:r>
          </w:hyperlink>
        </w:p>
        <w:p w14:paraId="4BAA0D30" w14:textId="2980C40F"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77777777" w:rsidR="004D2AE4" w:rsidRPr="000756DE" w:rsidRDefault="005111A0" w:rsidP="004D2AE4">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4D2AE4">
            <w:pPr>
              <w:pStyle w:val="SECTION"/>
            </w:pPr>
            <w:r w:rsidRPr="000756DE">
              <w:t>Từ viết tắt</w:t>
            </w:r>
          </w:p>
        </w:tc>
        <w:tc>
          <w:tcPr>
            <w:tcW w:w="4531" w:type="dxa"/>
          </w:tcPr>
          <w:p w14:paraId="6D1D48C6" w14:textId="019B2A0F" w:rsidR="004D2AE4" w:rsidRPr="000756DE" w:rsidRDefault="004D2AE4" w:rsidP="004D2AE4">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4D2AE4">
            <w:pPr>
              <w:pStyle w:val="SECTION"/>
              <w:rPr>
                <w:b w:val="0"/>
                <w:bCs/>
              </w:rPr>
            </w:pPr>
            <w:r w:rsidRPr="000756DE">
              <w:rPr>
                <w:b w:val="0"/>
                <w:bCs/>
              </w:rPr>
              <w:t>PO</w:t>
            </w:r>
          </w:p>
        </w:tc>
        <w:tc>
          <w:tcPr>
            <w:tcW w:w="4531" w:type="dxa"/>
          </w:tcPr>
          <w:p w14:paraId="48294657" w14:textId="03C2FBD0" w:rsidR="004D2AE4" w:rsidRPr="000756DE" w:rsidRDefault="004D2AE4" w:rsidP="004D2AE4">
            <w:pPr>
              <w:pStyle w:val="SECTION"/>
              <w:rPr>
                <w:b w:val="0"/>
                <w:bCs/>
              </w:rPr>
            </w:pPr>
            <w:r w:rsidRPr="000756DE">
              <w:rPr>
                <w:b w:val="0"/>
                <w:bCs/>
              </w:rPr>
              <w:t>Purchase Order</w:t>
            </w:r>
          </w:p>
        </w:tc>
      </w:tr>
      <w:tr w:rsidR="000756DE" w:rsidRPr="000756DE" w14:paraId="55E1AA46" w14:textId="77777777" w:rsidTr="004D2AE4">
        <w:tc>
          <w:tcPr>
            <w:tcW w:w="4530" w:type="dxa"/>
          </w:tcPr>
          <w:p w14:paraId="07F4BCC0" w14:textId="1A09F4D5" w:rsidR="004D2AE4" w:rsidRPr="000756DE" w:rsidRDefault="004D2AE4" w:rsidP="004D2AE4">
            <w:pPr>
              <w:pStyle w:val="SECTION"/>
              <w:rPr>
                <w:b w:val="0"/>
                <w:bCs/>
              </w:rPr>
            </w:pPr>
            <w:r w:rsidRPr="000756DE">
              <w:rPr>
                <w:b w:val="0"/>
                <w:bCs/>
              </w:rPr>
              <w:t>SO</w:t>
            </w:r>
          </w:p>
        </w:tc>
        <w:tc>
          <w:tcPr>
            <w:tcW w:w="4531" w:type="dxa"/>
          </w:tcPr>
          <w:p w14:paraId="52F9D809" w14:textId="7E3CDD33" w:rsidR="004D2AE4" w:rsidRPr="000756DE" w:rsidRDefault="004D2AE4" w:rsidP="004D2AE4">
            <w:pPr>
              <w:pStyle w:val="SECTION"/>
              <w:rPr>
                <w:b w:val="0"/>
                <w:bCs/>
              </w:rPr>
            </w:pPr>
            <w:r w:rsidRPr="000756DE">
              <w:rPr>
                <w:b w:val="0"/>
                <w:bCs/>
              </w:rPr>
              <w:t>Shipment Order</w:t>
            </w:r>
          </w:p>
        </w:tc>
      </w:tr>
      <w:tr w:rsidR="000756DE" w:rsidRPr="000756DE" w14:paraId="0D8C2FF5" w14:textId="77777777" w:rsidTr="004D2AE4">
        <w:tc>
          <w:tcPr>
            <w:tcW w:w="4530" w:type="dxa"/>
          </w:tcPr>
          <w:p w14:paraId="38F08DA6" w14:textId="1C5E39DF" w:rsidR="00B333BA" w:rsidRPr="000756DE" w:rsidRDefault="00B333BA" w:rsidP="004D2AE4">
            <w:pPr>
              <w:pStyle w:val="SECTION"/>
              <w:rPr>
                <w:b w:val="0"/>
                <w:bCs/>
              </w:rPr>
            </w:pPr>
            <w:r w:rsidRPr="000756DE">
              <w:rPr>
                <w:b w:val="0"/>
                <w:bCs/>
              </w:rPr>
              <w:t>Admin</w:t>
            </w:r>
          </w:p>
        </w:tc>
        <w:tc>
          <w:tcPr>
            <w:tcW w:w="4531" w:type="dxa"/>
          </w:tcPr>
          <w:p w14:paraId="7F76D9BD" w14:textId="68EC83C9" w:rsidR="00B333BA" w:rsidRPr="000756DE" w:rsidRDefault="00B333BA" w:rsidP="004D2AE4">
            <w:pPr>
              <w:pStyle w:val="SECTION"/>
              <w:rPr>
                <w:b w:val="0"/>
                <w:bCs/>
              </w:rPr>
            </w:pPr>
            <w:r w:rsidRPr="000756DE">
              <w:rPr>
                <w:b w:val="0"/>
                <w:bCs/>
              </w:rPr>
              <w:t>Administrator</w:t>
            </w:r>
          </w:p>
        </w:tc>
      </w:tr>
    </w:tbl>
    <w:p w14:paraId="402D8218" w14:textId="03BA4EEA" w:rsidR="005111A0" w:rsidRPr="000756DE" w:rsidRDefault="005111A0" w:rsidP="004D2AE4">
      <w:pPr>
        <w:pStyle w:val="SECTION"/>
      </w:pPr>
      <w:r w:rsidRPr="000756DE">
        <w:br w:type="page"/>
      </w:r>
    </w:p>
    <w:p w14:paraId="60AFA81A" w14:textId="26C63681" w:rsidR="0045053A" w:rsidRPr="000756DE" w:rsidRDefault="001F7810" w:rsidP="004D2AE4">
      <w:pPr>
        <w:pStyle w:val="SECTION"/>
      </w:pPr>
      <w:bookmarkStart w:id="9" w:name="_Toc51061475"/>
      <w:r w:rsidRPr="000756DE">
        <w:lastRenderedPageBreak/>
        <w:t>DANH MỤC HÌNH VẼ</w:t>
      </w:r>
      <w:bookmarkEnd w:id="6"/>
      <w:bookmarkEnd w:id="9"/>
    </w:p>
    <w:p w14:paraId="774D80BD" w14:textId="77777777" w:rsidR="00B333BA" w:rsidRPr="000756DE" w:rsidRDefault="00B333BA" w:rsidP="00B333BA">
      <w:pPr>
        <w:ind w:firstLine="0"/>
        <w:rPr>
          <w:rFonts w:cs="Times New Roman"/>
          <w:b/>
          <w:sz w:val="28"/>
          <w:szCs w:val="26"/>
        </w:rPr>
      </w:pPr>
    </w:p>
    <w:p w14:paraId="3C59B0C9" w14:textId="322EAE67" w:rsidR="001E4518" w:rsidRDefault="001E4518">
      <w:pPr>
        <w:pStyle w:val="TableofFigures"/>
        <w:tabs>
          <w:tab w:val="right" w:leader="dot" w:pos="9061"/>
        </w:tabs>
        <w:rPr>
          <w:rFonts w:asciiTheme="minorHAnsi" w:eastAsiaTheme="minorEastAsia" w:hAnsiTheme="minorHAnsi"/>
          <w:noProof/>
          <w:sz w:val="22"/>
          <w:lang w:val="en-US"/>
        </w:rPr>
      </w:pPr>
      <w:r>
        <w:rPr>
          <w:lang w:val="en-US"/>
        </w:rPr>
        <w:fldChar w:fldCharType="begin"/>
      </w:r>
      <w:r>
        <w:rPr>
          <w:lang w:val="en-US"/>
        </w:rPr>
        <w:instrText xml:space="preserve"> TOC \h \z \c "Hình" </w:instrText>
      </w:r>
      <w:r>
        <w:rPr>
          <w:lang w:val="en-US"/>
        </w:rPr>
        <w:fldChar w:fldCharType="separate"/>
      </w:r>
      <w:hyperlink w:anchor="_Toc87176843" w:history="1">
        <w:r w:rsidRPr="005E3324">
          <w:rPr>
            <w:rStyle w:val="Hyperlink"/>
            <w:noProof/>
          </w:rPr>
          <w:t>Hình 2.1</w:t>
        </w:r>
        <w:r w:rsidRPr="005E3324">
          <w:rPr>
            <w:rStyle w:val="Hyperlink"/>
            <w:noProof/>
            <w:lang w:val="en-US"/>
          </w:rPr>
          <w:t>. Dự án ReactJS được tạo thành công.</w:t>
        </w:r>
        <w:r>
          <w:rPr>
            <w:noProof/>
            <w:webHidden/>
          </w:rPr>
          <w:tab/>
        </w:r>
        <w:r>
          <w:rPr>
            <w:noProof/>
            <w:webHidden/>
          </w:rPr>
          <w:fldChar w:fldCharType="begin"/>
        </w:r>
        <w:r>
          <w:rPr>
            <w:noProof/>
            <w:webHidden/>
          </w:rPr>
          <w:instrText xml:space="preserve"> PAGEREF _Toc87176843 \h </w:instrText>
        </w:r>
        <w:r>
          <w:rPr>
            <w:noProof/>
            <w:webHidden/>
          </w:rPr>
        </w:r>
        <w:r>
          <w:rPr>
            <w:noProof/>
            <w:webHidden/>
          </w:rPr>
          <w:fldChar w:fldCharType="separate"/>
        </w:r>
        <w:r>
          <w:rPr>
            <w:noProof/>
            <w:webHidden/>
          </w:rPr>
          <w:t>17</w:t>
        </w:r>
        <w:r>
          <w:rPr>
            <w:noProof/>
            <w:webHidden/>
          </w:rPr>
          <w:fldChar w:fldCharType="end"/>
        </w:r>
      </w:hyperlink>
    </w:p>
    <w:p w14:paraId="57DFD706" w14:textId="2BD73BB9" w:rsidR="001E4518" w:rsidRDefault="009D57B5">
      <w:pPr>
        <w:pStyle w:val="TableofFigures"/>
        <w:tabs>
          <w:tab w:val="right" w:leader="dot" w:pos="9061"/>
        </w:tabs>
        <w:rPr>
          <w:rFonts w:asciiTheme="minorHAnsi" w:eastAsiaTheme="minorEastAsia" w:hAnsiTheme="minorHAnsi"/>
          <w:noProof/>
          <w:sz w:val="22"/>
          <w:lang w:val="en-US"/>
        </w:rPr>
      </w:pPr>
      <w:hyperlink w:anchor="_Toc87176844" w:history="1">
        <w:r w:rsidR="001E4518" w:rsidRPr="005E3324">
          <w:rPr>
            <w:rStyle w:val="Hyperlink"/>
            <w:noProof/>
          </w:rPr>
          <w:t>Hình 2.2. DOM (Nguồn ảnh: https://www.w3schools.com/js/js_htmldom.asp)</w:t>
        </w:r>
        <w:r w:rsidR="001E4518">
          <w:rPr>
            <w:noProof/>
            <w:webHidden/>
          </w:rPr>
          <w:tab/>
        </w:r>
        <w:r w:rsidR="001E4518">
          <w:rPr>
            <w:noProof/>
            <w:webHidden/>
          </w:rPr>
          <w:fldChar w:fldCharType="begin"/>
        </w:r>
        <w:r w:rsidR="001E4518">
          <w:rPr>
            <w:noProof/>
            <w:webHidden/>
          </w:rPr>
          <w:instrText xml:space="preserve"> PAGEREF _Toc87176844 \h </w:instrText>
        </w:r>
        <w:r w:rsidR="001E4518">
          <w:rPr>
            <w:noProof/>
            <w:webHidden/>
          </w:rPr>
        </w:r>
        <w:r w:rsidR="001E4518">
          <w:rPr>
            <w:noProof/>
            <w:webHidden/>
          </w:rPr>
          <w:fldChar w:fldCharType="separate"/>
        </w:r>
        <w:r w:rsidR="001E4518">
          <w:rPr>
            <w:noProof/>
            <w:webHidden/>
          </w:rPr>
          <w:t>18</w:t>
        </w:r>
        <w:r w:rsidR="001E4518">
          <w:rPr>
            <w:noProof/>
            <w:webHidden/>
          </w:rPr>
          <w:fldChar w:fldCharType="end"/>
        </w:r>
      </w:hyperlink>
    </w:p>
    <w:p w14:paraId="4148F060" w14:textId="09DCFE52" w:rsidR="001E4518" w:rsidRDefault="009D57B5">
      <w:pPr>
        <w:pStyle w:val="TableofFigures"/>
        <w:tabs>
          <w:tab w:val="right" w:leader="dot" w:pos="9061"/>
        </w:tabs>
        <w:rPr>
          <w:rFonts w:asciiTheme="minorHAnsi" w:eastAsiaTheme="minorEastAsia" w:hAnsiTheme="minorHAnsi"/>
          <w:noProof/>
          <w:sz w:val="22"/>
          <w:lang w:val="en-US"/>
        </w:rPr>
      </w:pPr>
      <w:hyperlink w:anchor="_Toc87176845" w:history="1">
        <w:r w:rsidR="001E4518" w:rsidRPr="005E3324">
          <w:rPr>
            <w:rStyle w:val="Hyperlink"/>
            <w:noProof/>
          </w:rPr>
          <w:t>Hình 2.3</w:t>
        </w:r>
        <w:r w:rsidR="001E4518" w:rsidRPr="005E3324">
          <w:rPr>
            <w:rStyle w:val="Hyperlink"/>
            <w:noProof/>
            <w:lang w:val="en-US"/>
          </w:rPr>
          <w:t xml:space="preserve">  Virtual DOM trong ReactJS</w:t>
        </w:r>
        <w:r w:rsidR="001E4518">
          <w:rPr>
            <w:noProof/>
            <w:webHidden/>
          </w:rPr>
          <w:tab/>
        </w:r>
        <w:r w:rsidR="001E4518">
          <w:rPr>
            <w:noProof/>
            <w:webHidden/>
          </w:rPr>
          <w:fldChar w:fldCharType="begin"/>
        </w:r>
        <w:r w:rsidR="001E4518">
          <w:rPr>
            <w:noProof/>
            <w:webHidden/>
          </w:rPr>
          <w:instrText xml:space="preserve"> PAGEREF _Toc87176845 \h </w:instrText>
        </w:r>
        <w:r w:rsidR="001E4518">
          <w:rPr>
            <w:noProof/>
            <w:webHidden/>
          </w:rPr>
        </w:r>
        <w:r w:rsidR="001E4518">
          <w:rPr>
            <w:noProof/>
            <w:webHidden/>
          </w:rPr>
          <w:fldChar w:fldCharType="separate"/>
        </w:r>
        <w:r w:rsidR="001E4518">
          <w:rPr>
            <w:noProof/>
            <w:webHidden/>
          </w:rPr>
          <w:t>20</w:t>
        </w:r>
        <w:r w:rsidR="001E4518">
          <w:rPr>
            <w:noProof/>
            <w:webHidden/>
          </w:rPr>
          <w:fldChar w:fldCharType="end"/>
        </w:r>
      </w:hyperlink>
    </w:p>
    <w:p w14:paraId="263A5BA2" w14:textId="2EF02040" w:rsidR="001E4518" w:rsidRDefault="009D57B5">
      <w:pPr>
        <w:pStyle w:val="TableofFigures"/>
        <w:tabs>
          <w:tab w:val="right" w:leader="dot" w:pos="9061"/>
        </w:tabs>
        <w:rPr>
          <w:rFonts w:asciiTheme="minorHAnsi" w:eastAsiaTheme="minorEastAsia" w:hAnsiTheme="minorHAnsi"/>
          <w:noProof/>
          <w:sz w:val="22"/>
          <w:lang w:val="en-US"/>
        </w:rPr>
      </w:pPr>
      <w:hyperlink w:anchor="_Toc87176846" w:history="1">
        <w:r w:rsidR="001E4518" w:rsidRPr="005E3324">
          <w:rPr>
            <w:rStyle w:val="Hyperlink"/>
            <w:noProof/>
          </w:rPr>
          <w:t>Hình 2.4</w:t>
        </w:r>
        <w:r w:rsidR="001E4518" w:rsidRPr="005E3324">
          <w:rPr>
            <w:rStyle w:val="Hyperlink"/>
            <w:noProof/>
            <w:lang w:val="en-US"/>
          </w:rPr>
          <w:t>. Vòng đời của component</w:t>
        </w:r>
        <w:r w:rsidR="001E4518">
          <w:rPr>
            <w:noProof/>
            <w:webHidden/>
          </w:rPr>
          <w:tab/>
        </w:r>
        <w:r w:rsidR="001E4518">
          <w:rPr>
            <w:noProof/>
            <w:webHidden/>
          </w:rPr>
          <w:fldChar w:fldCharType="begin"/>
        </w:r>
        <w:r w:rsidR="001E4518">
          <w:rPr>
            <w:noProof/>
            <w:webHidden/>
          </w:rPr>
          <w:instrText xml:space="preserve"> PAGEREF _Toc87176846 \h </w:instrText>
        </w:r>
        <w:r w:rsidR="001E4518">
          <w:rPr>
            <w:noProof/>
            <w:webHidden/>
          </w:rPr>
        </w:r>
        <w:r w:rsidR="001E4518">
          <w:rPr>
            <w:noProof/>
            <w:webHidden/>
          </w:rPr>
          <w:fldChar w:fldCharType="separate"/>
        </w:r>
        <w:r w:rsidR="001E4518">
          <w:rPr>
            <w:noProof/>
            <w:webHidden/>
          </w:rPr>
          <w:t>22</w:t>
        </w:r>
        <w:r w:rsidR="001E4518">
          <w:rPr>
            <w:noProof/>
            <w:webHidden/>
          </w:rPr>
          <w:fldChar w:fldCharType="end"/>
        </w:r>
      </w:hyperlink>
    </w:p>
    <w:p w14:paraId="27DA17A4" w14:textId="795F6B4A" w:rsidR="001E4518" w:rsidRDefault="009D57B5">
      <w:pPr>
        <w:pStyle w:val="TableofFigures"/>
        <w:tabs>
          <w:tab w:val="right" w:leader="dot" w:pos="9061"/>
        </w:tabs>
        <w:rPr>
          <w:rFonts w:asciiTheme="minorHAnsi" w:eastAsiaTheme="minorEastAsia" w:hAnsiTheme="minorHAnsi"/>
          <w:noProof/>
          <w:sz w:val="22"/>
          <w:lang w:val="en-US"/>
        </w:rPr>
      </w:pPr>
      <w:hyperlink w:anchor="_Toc87176847" w:history="1">
        <w:r w:rsidR="001E4518" w:rsidRPr="005E3324">
          <w:rPr>
            <w:rStyle w:val="Hyperlink"/>
            <w:noProof/>
          </w:rPr>
          <w:t>Hình 2.5</w:t>
        </w:r>
        <w:r w:rsidR="001E4518" w:rsidRPr="005E3324">
          <w:rPr>
            <w:rStyle w:val="Hyperlink"/>
            <w:noProof/>
            <w:lang w:val="en-US"/>
          </w:rPr>
          <w:t xml:space="preserve"> Hoạt động của Redux</w:t>
        </w:r>
        <w:r w:rsidR="001E4518">
          <w:rPr>
            <w:noProof/>
            <w:webHidden/>
          </w:rPr>
          <w:tab/>
        </w:r>
        <w:r w:rsidR="001E4518">
          <w:rPr>
            <w:noProof/>
            <w:webHidden/>
          </w:rPr>
          <w:fldChar w:fldCharType="begin"/>
        </w:r>
        <w:r w:rsidR="001E4518">
          <w:rPr>
            <w:noProof/>
            <w:webHidden/>
          </w:rPr>
          <w:instrText xml:space="preserve"> PAGEREF _Toc87176847 \h </w:instrText>
        </w:r>
        <w:r w:rsidR="001E4518">
          <w:rPr>
            <w:noProof/>
            <w:webHidden/>
          </w:rPr>
        </w:r>
        <w:r w:rsidR="001E4518">
          <w:rPr>
            <w:noProof/>
            <w:webHidden/>
          </w:rPr>
          <w:fldChar w:fldCharType="separate"/>
        </w:r>
        <w:r w:rsidR="001E4518">
          <w:rPr>
            <w:noProof/>
            <w:webHidden/>
          </w:rPr>
          <w:t>36</w:t>
        </w:r>
        <w:r w:rsidR="001E4518">
          <w:rPr>
            <w:noProof/>
            <w:webHidden/>
          </w:rPr>
          <w:fldChar w:fldCharType="end"/>
        </w:r>
      </w:hyperlink>
    </w:p>
    <w:p w14:paraId="74C9B47C" w14:textId="5E69616E" w:rsidR="001E4518" w:rsidRDefault="009D57B5">
      <w:pPr>
        <w:pStyle w:val="TableofFigures"/>
        <w:tabs>
          <w:tab w:val="right" w:leader="dot" w:pos="9061"/>
        </w:tabs>
        <w:rPr>
          <w:rFonts w:asciiTheme="minorHAnsi" w:eastAsiaTheme="minorEastAsia" w:hAnsiTheme="minorHAnsi"/>
          <w:noProof/>
          <w:sz w:val="22"/>
          <w:lang w:val="en-US"/>
        </w:rPr>
      </w:pPr>
      <w:hyperlink w:anchor="_Toc87176848" w:history="1">
        <w:r w:rsidR="001E4518" w:rsidRPr="005E3324">
          <w:rPr>
            <w:rStyle w:val="Hyperlink"/>
            <w:noProof/>
          </w:rPr>
          <w:t>Hình 3.1</w:t>
        </w:r>
        <w:r w:rsidR="001E4518" w:rsidRPr="005E3324">
          <w:rPr>
            <w:rStyle w:val="Hyperlink"/>
            <w:noProof/>
            <w:lang w:val="en-US"/>
          </w:rPr>
          <w:t xml:space="preserve"> </w:t>
        </w:r>
        <w:r w:rsidR="001E4518" w:rsidRPr="005E3324">
          <w:rPr>
            <w:rStyle w:val="Hyperlink"/>
            <w:noProof/>
          </w:rPr>
          <w:t>Cấu trúc project Django</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48 \h </w:instrText>
        </w:r>
        <w:r w:rsidR="001E4518">
          <w:rPr>
            <w:noProof/>
            <w:webHidden/>
          </w:rPr>
        </w:r>
        <w:r w:rsidR="001E4518">
          <w:rPr>
            <w:noProof/>
            <w:webHidden/>
          </w:rPr>
          <w:fldChar w:fldCharType="separate"/>
        </w:r>
        <w:r w:rsidR="001E4518">
          <w:rPr>
            <w:noProof/>
            <w:webHidden/>
          </w:rPr>
          <w:t>41</w:t>
        </w:r>
        <w:r w:rsidR="001E4518">
          <w:rPr>
            <w:noProof/>
            <w:webHidden/>
          </w:rPr>
          <w:fldChar w:fldCharType="end"/>
        </w:r>
      </w:hyperlink>
    </w:p>
    <w:p w14:paraId="791DE4F1" w14:textId="54AE5A06" w:rsidR="001E4518" w:rsidRDefault="009D57B5">
      <w:pPr>
        <w:pStyle w:val="TableofFigures"/>
        <w:tabs>
          <w:tab w:val="right" w:leader="dot" w:pos="9061"/>
        </w:tabs>
        <w:rPr>
          <w:rFonts w:asciiTheme="minorHAnsi" w:eastAsiaTheme="minorEastAsia" w:hAnsiTheme="minorHAnsi"/>
          <w:noProof/>
          <w:sz w:val="22"/>
          <w:lang w:val="en-US"/>
        </w:rPr>
      </w:pPr>
      <w:hyperlink w:anchor="_Toc87176849" w:history="1">
        <w:r w:rsidR="001E4518" w:rsidRPr="005E3324">
          <w:rPr>
            <w:rStyle w:val="Hyperlink"/>
            <w:noProof/>
          </w:rPr>
          <w:t>Hình 3.2</w:t>
        </w:r>
        <w:r w:rsidR="001E4518" w:rsidRPr="005E3324">
          <w:rPr>
            <w:rStyle w:val="Hyperlink"/>
            <w:noProof/>
            <w:lang w:val="en-US"/>
          </w:rPr>
          <w:t xml:space="preserve"> </w:t>
        </w:r>
        <w:r w:rsidR="001E4518" w:rsidRPr="005E3324">
          <w:rPr>
            <w:rStyle w:val="Hyperlink"/>
            <w:noProof/>
          </w:rPr>
          <w:t>Giao diện</w:t>
        </w:r>
        <w:r w:rsidR="001E4518" w:rsidRPr="005E3324">
          <w:rPr>
            <w:rStyle w:val="Hyperlink"/>
            <w:noProof/>
            <w:lang w:val="en-US"/>
          </w:rPr>
          <w:t xml:space="preserve"> sau khi chạy</w:t>
        </w:r>
        <w:r w:rsidR="001E4518" w:rsidRPr="005E3324">
          <w:rPr>
            <w:rStyle w:val="Hyperlink"/>
            <w:noProof/>
          </w:rPr>
          <w:t xml:space="preserve"> thành công</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49 \h </w:instrText>
        </w:r>
        <w:r w:rsidR="001E4518">
          <w:rPr>
            <w:noProof/>
            <w:webHidden/>
          </w:rPr>
        </w:r>
        <w:r w:rsidR="001E4518">
          <w:rPr>
            <w:noProof/>
            <w:webHidden/>
          </w:rPr>
          <w:fldChar w:fldCharType="separate"/>
        </w:r>
        <w:r w:rsidR="001E4518">
          <w:rPr>
            <w:noProof/>
            <w:webHidden/>
          </w:rPr>
          <w:t>42</w:t>
        </w:r>
        <w:r w:rsidR="001E4518">
          <w:rPr>
            <w:noProof/>
            <w:webHidden/>
          </w:rPr>
          <w:fldChar w:fldCharType="end"/>
        </w:r>
      </w:hyperlink>
    </w:p>
    <w:p w14:paraId="0AE4E0F9" w14:textId="256C4B9D" w:rsidR="001E4518" w:rsidRDefault="009D57B5">
      <w:pPr>
        <w:pStyle w:val="TableofFigures"/>
        <w:tabs>
          <w:tab w:val="right" w:leader="dot" w:pos="9061"/>
        </w:tabs>
        <w:rPr>
          <w:rFonts w:asciiTheme="minorHAnsi" w:eastAsiaTheme="minorEastAsia" w:hAnsiTheme="minorHAnsi"/>
          <w:noProof/>
          <w:sz w:val="22"/>
          <w:lang w:val="en-US"/>
        </w:rPr>
      </w:pPr>
      <w:hyperlink w:anchor="_Toc87176850" w:history="1">
        <w:r w:rsidR="001E4518" w:rsidRPr="005E3324">
          <w:rPr>
            <w:rStyle w:val="Hyperlink"/>
            <w:noProof/>
          </w:rPr>
          <w:t>Hình 3.3 Mô hình hoạt động của Django</w:t>
        </w:r>
        <w:r w:rsidR="001E4518">
          <w:rPr>
            <w:noProof/>
            <w:webHidden/>
          </w:rPr>
          <w:tab/>
        </w:r>
        <w:r w:rsidR="001E4518">
          <w:rPr>
            <w:noProof/>
            <w:webHidden/>
          </w:rPr>
          <w:fldChar w:fldCharType="begin"/>
        </w:r>
        <w:r w:rsidR="001E4518">
          <w:rPr>
            <w:noProof/>
            <w:webHidden/>
          </w:rPr>
          <w:instrText xml:space="preserve"> PAGEREF _Toc87176850 \h </w:instrText>
        </w:r>
        <w:r w:rsidR="001E4518">
          <w:rPr>
            <w:noProof/>
            <w:webHidden/>
          </w:rPr>
        </w:r>
        <w:r w:rsidR="001E4518">
          <w:rPr>
            <w:noProof/>
            <w:webHidden/>
          </w:rPr>
          <w:fldChar w:fldCharType="separate"/>
        </w:r>
        <w:r w:rsidR="001E4518">
          <w:rPr>
            <w:noProof/>
            <w:webHidden/>
          </w:rPr>
          <w:t>42</w:t>
        </w:r>
        <w:r w:rsidR="001E4518">
          <w:rPr>
            <w:noProof/>
            <w:webHidden/>
          </w:rPr>
          <w:fldChar w:fldCharType="end"/>
        </w:r>
      </w:hyperlink>
    </w:p>
    <w:p w14:paraId="099767D5" w14:textId="67D9E265" w:rsidR="001E4518" w:rsidRDefault="009D57B5">
      <w:pPr>
        <w:pStyle w:val="TableofFigures"/>
        <w:tabs>
          <w:tab w:val="right" w:leader="dot" w:pos="9061"/>
        </w:tabs>
        <w:rPr>
          <w:rFonts w:asciiTheme="minorHAnsi" w:eastAsiaTheme="minorEastAsia" w:hAnsiTheme="minorHAnsi"/>
          <w:noProof/>
          <w:sz w:val="22"/>
          <w:lang w:val="en-US"/>
        </w:rPr>
      </w:pPr>
      <w:hyperlink w:anchor="_Toc87176851" w:history="1">
        <w:r w:rsidR="001E4518" w:rsidRPr="005E3324">
          <w:rPr>
            <w:rStyle w:val="Hyperlink"/>
            <w:noProof/>
          </w:rPr>
          <w:t>Hình 3.4</w:t>
        </w:r>
        <w:r w:rsidR="001E4518" w:rsidRPr="005E3324">
          <w:rPr>
            <w:rStyle w:val="Hyperlink"/>
            <w:noProof/>
            <w:lang w:val="en-US"/>
          </w:rPr>
          <w:t xml:space="preserve"> </w:t>
        </w:r>
        <w:r w:rsidR="001E4518" w:rsidRPr="005E3324">
          <w:rPr>
            <w:rStyle w:val="Hyperlink"/>
            <w:noProof/>
          </w:rPr>
          <w:t>Group và Permission trang Admin</w:t>
        </w:r>
        <w:r w:rsidR="001E4518">
          <w:rPr>
            <w:noProof/>
            <w:webHidden/>
          </w:rPr>
          <w:tab/>
        </w:r>
        <w:r w:rsidR="001E4518">
          <w:rPr>
            <w:noProof/>
            <w:webHidden/>
          </w:rPr>
          <w:fldChar w:fldCharType="begin"/>
        </w:r>
        <w:r w:rsidR="001E4518">
          <w:rPr>
            <w:noProof/>
            <w:webHidden/>
          </w:rPr>
          <w:instrText xml:space="preserve"> PAGEREF _Toc87176851 \h </w:instrText>
        </w:r>
        <w:r w:rsidR="001E4518">
          <w:rPr>
            <w:noProof/>
            <w:webHidden/>
          </w:rPr>
        </w:r>
        <w:r w:rsidR="001E4518">
          <w:rPr>
            <w:noProof/>
            <w:webHidden/>
          </w:rPr>
          <w:fldChar w:fldCharType="separate"/>
        </w:r>
        <w:r w:rsidR="001E4518">
          <w:rPr>
            <w:noProof/>
            <w:webHidden/>
          </w:rPr>
          <w:t>47</w:t>
        </w:r>
        <w:r w:rsidR="001E4518">
          <w:rPr>
            <w:noProof/>
            <w:webHidden/>
          </w:rPr>
          <w:fldChar w:fldCharType="end"/>
        </w:r>
      </w:hyperlink>
    </w:p>
    <w:p w14:paraId="107712C6" w14:textId="201137A0" w:rsidR="001E4518" w:rsidRDefault="009D57B5">
      <w:pPr>
        <w:pStyle w:val="TableofFigures"/>
        <w:tabs>
          <w:tab w:val="right" w:leader="dot" w:pos="9061"/>
        </w:tabs>
        <w:rPr>
          <w:rFonts w:asciiTheme="minorHAnsi" w:eastAsiaTheme="minorEastAsia" w:hAnsiTheme="minorHAnsi"/>
          <w:noProof/>
          <w:sz w:val="22"/>
          <w:lang w:val="en-US"/>
        </w:rPr>
      </w:pPr>
      <w:hyperlink w:anchor="_Toc87176852" w:history="1">
        <w:r w:rsidR="001E4518" w:rsidRPr="005E3324">
          <w:rPr>
            <w:rStyle w:val="Hyperlink"/>
            <w:noProof/>
          </w:rPr>
          <w:t>Hình 3.5 Các APIs đã tạo</w:t>
        </w:r>
        <w:r w:rsidR="001E4518">
          <w:rPr>
            <w:noProof/>
            <w:webHidden/>
          </w:rPr>
          <w:tab/>
        </w:r>
        <w:r w:rsidR="001E4518">
          <w:rPr>
            <w:noProof/>
            <w:webHidden/>
          </w:rPr>
          <w:fldChar w:fldCharType="begin"/>
        </w:r>
        <w:r w:rsidR="001E4518">
          <w:rPr>
            <w:noProof/>
            <w:webHidden/>
          </w:rPr>
          <w:instrText xml:space="preserve"> PAGEREF _Toc87176852 \h </w:instrText>
        </w:r>
        <w:r w:rsidR="001E4518">
          <w:rPr>
            <w:noProof/>
            <w:webHidden/>
          </w:rPr>
        </w:r>
        <w:r w:rsidR="001E4518">
          <w:rPr>
            <w:noProof/>
            <w:webHidden/>
          </w:rPr>
          <w:fldChar w:fldCharType="separate"/>
        </w:r>
        <w:r w:rsidR="001E4518">
          <w:rPr>
            <w:noProof/>
            <w:webHidden/>
          </w:rPr>
          <w:t>51</w:t>
        </w:r>
        <w:r w:rsidR="001E4518">
          <w:rPr>
            <w:noProof/>
            <w:webHidden/>
          </w:rPr>
          <w:fldChar w:fldCharType="end"/>
        </w:r>
      </w:hyperlink>
    </w:p>
    <w:p w14:paraId="4317F8D7" w14:textId="70700CA1" w:rsidR="001E4518" w:rsidRDefault="009D57B5">
      <w:pPr>
        <w:pStyle w:val="TableofFigures"/>
        <w:tabs>
          <w:tab w:val="right" w:leader="dot" w:pos="9061"/>
        </w:tabs>
        <w:rPr>
          <w:rFonts w:asciiTheme="minorHAnsi" w:eastAsiaTheme="minorEastAsia" w:hAnsiTheme="minorHAnsi"/>
          <w:noProof/>
          <w:sz w:val="22"/>
          <w:lang w:val="en-US"/>
        </w:rPr>
      </w:pPr>
      <w:hyperlink w:anchor="_Toc87176853" w:history="1">
        <w:r w:rsidR="001E4518" w:rsidRPr="005E3324">
          <w:rPr>
            <w:rStyle w:val="Hyperlink"/>
            <w:noProof/>
          </w:rPr>
          <w:t>Hình 3.6</w:t>
        </w:r>
        <w:r w:rsidR="001E4518" w:rsidRPr="005E3324">
          <w:rPr>
            <w:rStyle w:val="Hyperlink"/>
            <w:noProof/>
            <w:lang w:val="en-US"/>
          </w:rPr>
          <w:t xml:space="preserve"> </w:t>
        </w:r>
        <w:r w:rsidR="001E4518" w:rsidRPr="005E3324">
          <w:rPr>
            <w:rStyle w:val="Hyperlink"/>
            <w:noProof/>
          </w:rPr>
          <w:t>Giao diện tạo application chứng thực</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53 \h </w:instrText>
        </w:r>
        <w:r w:rsidR="001E4518">
          <w:rPr>
            <w:noProof/>
            <w:webHidden/>
          </w:rPr>
        </w:r>
        <w:r w:rsidR="001E4518">
          <w:rPr>
            <w:noProof/>
            <w:webHidden/>
          </w:rPr>
          <w:fldChar w:fldCharType="separate"/>
        </w:r>
        <w:r w:rsidR="001E4518">
          <w:rPr>
            <w:noProof/>
            <w:webHidden/>
          </w:rPr>
          <w:t>57</w:t>
        </w:r>
        <w:r w:rsidR="001E4518">
          <w:rPr>
            <w:noProof/>
            <w:webHidden/>
          </w:rPr>
          <w:fldChar w:fldCharType="end"/>
        </w:r>
      </w:hyperlink>
    </w:p>
    <w:p w14:paraId="09B231D1" w14:textId="3FD23438" w:rsidR="001E4518" w:rsidRDefault="009D57B5">
      <w:pPr>
        <w:pStyle w:val="TableofFigures"/>
        <w:tabs>
          <w:tab w:val="right" w:leader="dot" w:pos="9061"/>
        </w:tabs>
        <w:rPr>
          <w:rFonts w:asciiTheme="minorHAnsi" w:eastAsiaTheme="minorEastAsia" w:hAnsiTheme="minorHAnsi"/>
          <w:noProof/>
          <w:sz w:val="22"/>
          <w:lang w:val="en-US"/>
        </w:rPr>
      </w:pPr>
      <w:hyperlink w:anchor="_Toc87176854" w:history="1">
        <w:r w:rsidR="001E4518" w:rsidRPr="005E3324">
          <w:rPr>
            <w:rStyle w:val="Hyperlink"/>
            <w:noProof/>
          </w:rPr>
          <w:t>Hình 3.7</w:t>
        </w:r>
        <w:r w:rsidR="001E4518" w:rsidRPr="005E3324">
          <w:rPr>
            <w:rStyle w:val="Hyperlink"/>
            <w:noProof/>
            <w:lang w:val="en-US"/>
          </w:rPr>
          <w:t xml:space="preserve"> </w:t>
        </w:r>
        <w:r w:rsidR="001E4518" w:rsidRPr="005E3324">
          <w:rPr>
            <w:rStyle w:val="Hyperlink"/>
            <w:noProof/>
          </w:rPr>
          <w:t>Giao diện tạo thành công</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54 \h </w:instrText>
        </w:r>
        <w:r w:rsidR="001E4518">
          <w:rPr>
            <w:noProof/>
            <w:webHidden/>
          </w:rPr>
        </w:r>
        <w:r w:rsidR="001E4518">
          <w:rPr>
            <w:noProof/>
            <w:webHidden/>
          </w:rPr>
          <w:fldChar w:fldCharType="separate"/>
        </w:r>
        <w:r w:rsidR="001E4518">
          <w:rPr>
            <w:noProof/>
            <w:webHidden/>
          </w:rPr>
          <w:t>57</w:t>
        </w:r>
        <w:r w:rsidR="001E4518">
          <w:rPr>
            <w:noProof/>
            <w:webHidden/>
          </w:rPr>
          <w:fldChar w:fldCharType="end"/>
        </w:r>
      </w:hyperlink>
    </w:p>
    <w:p w14:paraId="142DCD02" w14:textId="520BDB83" w:rsidR="001E4518" w:rsidRDefault="009D57B5">
      <w:pPr>
        <w:pStyle w:val="TableofFigures"/>
        <w:tabs>
          <w:tab w:val="right" w:leader="dot" w:pos="9061"/>
        </w:tabs>
        <w:rPr>
          <w:rFonts w:asciiTheme="minorHAnsi" w:eastAsiaTheme="minorEastAsia" w:hAnsiTheme="minorHAnsi"/>
          <w:noProof/>
          <w:sz w:val="22"/>
          <w:lang w:val="en-US"/>
        </w:rPr>
      </w:pPr>
      <w:hyperlink w:anchor="_Toc87176855" w:history="1">
        <w:r w:rsidR="001E4518" w:rsidRPr="005E3324">
          <w:rPr>
            <w:rStyle w:val="Hyperlink"/>
            <w:noProof/>
          </w:rPr>
          <w:t>Hình 3.8</w:t>
        </w:r>
        <w:r w:rsidR="001E4518" w:rsidRPr="005E3324">
          <w:rPr>
            <w:rStyle w:val="Hyperlink"/>
            <w:noProof/>
            <w:lang w:val="en-US"/>
          </w:rPr>
          <w:t xml:space="preserve"> </w:t>
        </w:r>
        <w:r w:rsidR="001E4518" w:rsidRPr="005E3324">
          <w:rPr>
            <w:rStyle w:val="Hyperlink"/>
            <w:noProof/>
          </w:rPr>
          <w:t>Lấy token thành công</w:t>
        </w:r>
        <w:r w:rsidR="001E4518">
          <w:rPr>
            <w:noProof/>
            <w:webHidden/>
          </w:rPr>
          <w:tab/>
        </w:r>
        <w:r w:rsidR="001E4518">
          <w:rPr>
            <w:noProof/>
            <w:webHidden/>
          </w:rPr>
          <w:fldChar w:fldCharType="begin"/>
        </w:r>
        <w:r w:rsidR="001E4518">
          <w:rPr>
            <w:noProof/>
            <w:webHidden/>
          </w:rPr>
          <w:instrText xml:space="preserve"> PAGEREF _Toc87176855 \h </w:instrText>
        </w:r>
        <w:r w:rsidR="001E4518">
          <w:rPr>
            <w:noProof/>
            <w:webHidden/>
          </w:rPr>
        </w:r>
        <w:r w:rsidR="001E4518">
          <w:rPr>
            <w:noProof/>
            <w:webHidden/>
          </w:rPr>
          <w:fldChar w:fldCharType="separate"/>
        </w:r>
        <w:r w:rsidR="001E4518">
          <w:rPr>
            <w:noProof/>
            <w:webHidden/>
          </w:rPr>
          <w:t>58</w:t>
        </w:r>
        <w:r w:rsidR="001E4518">
          <w:rPr>
            <w:noProof/>
            <w:webHidden/>
          </w:rPr>
          <w:fldChar w:fldCharType="end"/>
        </w:r>
      </w:hyperlink>
    </w:p>
    <w:p w14:paraId="3C1E9467" w14:textId="186744C9" w:rsidR="001E4518" w:rsidRDefault="009D57B5">
      <w:pPr>
        <w:pStyle w:val="TableofFigures"/>
        <w:tabs>
          <w:tab w:val="right" w:leader="dot" w:pos="9061"/>
        </w:tabs>
        <w:rPr>
          <w:rFonts w:asciiTheme="minorHAnsi" w:eastAsiaTheme="minorEastAsia" w:hAnsiTheme="minorHAnsi"/>
          <w:noProof/>
          <w:sz w:val="22"/>
          <w:lang w:val="en-US"/>
        </w:rPr>
      </w:pPr>
      <w:hyperlink w:anchor="_Toc87176856" w:history="1">
        <w:r w:rsidR="001E4518" w:rsidRPr="005E3324">
          <w:rPr>
            <w:rStyle w:val="Hyperlink"/>
            <w:noProof/>
          </w:rPr>
          <w:t>Hình 3.9</w:t>
        </w:r>
        <w:r w:rsidR="001E4518" w:rsidRPr="005E3324">
          <w:rPr>
            <w:rStyle w:val="Hyperlink"/>
            <w:noProof/>
            <w:lang w:val="en-US"/>
          </w:rPr>
          <w:t xml:space="preserve"> </w:t>
        </w:r>
        <w:r w:rsidR="001E4518" w:rsidRPr="005E3324">
          <w:rPr>
            <w:rStyle w:val="Hyperlink"/>
            <w:noProof/>
          </w:rPr>
          <w:t>Sử dụng token vừa tạo để thực hiện API</w:t>
        </w:r>
        <w:r w:rsidR="001E4518">
          <w:rPr>
            <w:noProof/>
            <w:webHidden/>
          </w:rPr>
          <w:tab/>
        </w:r>
        <w:r w:rsidR="001E4518">
          <w:rPr>
            <w:noProof/>
            <w:webHidden/>
          </w:rPr>
          <w:fldChar w:fldCharType="begin"/>
        </w:r>
        <w:r w:rsidR="001E4518">
          <w:rPr>
            <w:noProof/>
            <w:webHidden/>
          </w:rPr>
          <w:instrText xml:space="preserve"> PAGEREF _Toc87176856 \h </w:instrText>
        </w:r>
        <w:r w:rsidR="001E4518">
          <w:rPr>
            <w:noProof/>
            <w:webHidden/>
          </w:rPr>
        </w:r>
        <w:r w:rsidR="001E4518">
          <w:rPr>
            <w:noProof/>
            <w:webHidden/>
          </w:rPr>
          <w:fldChar w:fldCharType="separate"/>
        </w:r>
        <w:r w:rsidR="001E4518">
          <w:rPr>
            <w:noProof/>
            <w:webHidden/>
          </w:rPr>
          <w:t>58</w:t>
        </w:r>
        <w:r w:rsidR="001E4518">
          <w:rPr>
            <w:noProof/>
            <w:webHidden/>
          </w:rPr>
          <w:fldChar w:fldCharType="end"/>
        </w:r>
      </w:hyperlink>
    </w:p>
    <w:p w14:paraId="7C30029D" w14:textId="48031A80" w:rsidR="001E4518" w:rsidRDefault="009D57B5">
      <w:pPr>
        <w:pStyle w:val="TableofFigures"/>
        <w:tabs>
          <w:tab w:val="right" w:leader="dot" w:pos="9061"/>
        </w:tabs>
        <w:rPr>
          <w:rFonts w:asciiTheme="minorHAnsi" w:eastAsiaTheme="minorEastAsia" w:hAnsiTheme="minorHAnsi"/>
          <w:noProof/>
          <w:sz w:val="22"/>
          <w:lang w:val="en-US"/>
        </w:rPr>
      </w:pPr>
      <w:hyperlink w:anchor="_Toc87176857" w:history="1">
        <w:r w:rsidR="001E4518" w:rsidRPr="005E3324">
          <w:rPr>
            <w:rStyle w:val="Hyperlink"/>
            <w:noProof/>
          </w:rPr>
          <w:t>Hình 3.10</w:t>
        </w:r>
        <w:r w:rsidR="001E4518" w:rsidRPr="005E3324">
          <w:rPr>
            <w:rStyle w:val="Hyperlink"/>
            <w:noProof/>
            <w:lang w:val="en-US"/>
          </w:rPr>
          <w:t xml:space="preserve"> </w:t>
        </w:r>
        <w:r w:rsidR="001E4518" w:rsidRPr="005E3324">
          <w:rPr>
            <w:rStyle w:val="Hyperlink"/>
            <w:noProof/>
          </w:rPr>
          <w:t>Giao diện Swagger</w:t>
        </w:r>
        <w:r w:rsidR="001E4518">
          <w:rPr>
            <w:noProof/>
            <w:webHidden/>
          </w:rPr>
          <w:tab/>
        </w:r>
        <w:r w:rsidR="001E4518">
          <w:rPr>
            <w:noProof/>
            <w:webHidden/>
          </w:rPr>
          <w:fldChar w:fldCharType="begin"/>
        </w:r>
        <w:r w:rsidR="001E4518">
          <w:rPr>
            <w:noProof/>
            <w:webHidden/>
          </w:rPr>
          <w:instrText xml:space="preserve"> PAGEREF _Toc87176857 \h </w:instrText>
        </w:r>
        <w:r w:rsidR="001E4518">
          <w:rPr>
            <w:noProof/>
            <w:webHidden/>
          </w:rPr>
        </w:r>
        <w:r w:rsidR="001E4518">
          <w:rPr>
            <w:noProof/>
            <w:webHidden/>
          </w:rPr>
          <w:fldChar w:fldCharType="separate"/>
        </w:r>
        <w:r w:rsidR="001E4518">
          <w:rPr>
            <w:noProof/>
            <w:webHidden/>
          </w:rPr>
          <w:t>61</w:t>
        </w:r>
        <w:r w:rsidR="001E4518">
          <w:rPr>
            <w:noProof/>
            <w:webHidden/>
          </w:rPr>
          <w:fldChar w:fldCharType="end"/>
        </w:r>
      </w:hyperlink>
    </w:p>
    <w:p w14:paraId="58E14103" w14:textId="6B48CC02" w:rsidR="001E4518" w:rsidRDefault="009D57B5">
      <w:pPr>
        <w:pStyle w:val="TableofFigures"/>
        <w:tabs>
          <w:tab w:val="right" w:leader="dot" w:pos="9061"/>
        </w:tabs>
        <w:rPr>
          <w:rFonts w:asciiTheme="minorHAnsi" w:eastAsiaTheme="minorEastAsia" w:hAnsiTheme="minorHAnsi"/>
          <w:noProof/>
          <w:sz w:val="22"/>
          <w:lang w:val="en-US"/>
        </w:rPr>
      </w:pPr>
      <w:hyperlink w:anchor="_Toc87176858" w:history="1">
        <w:r w:rsidR="001E4518" w:rsidRPr="005E3324">
          <w:rPr>
            <w:rStyle w:val="Hyperlink"/>
            <w:noProof/>
          </w:rPr>
          <w:t>Hình 3.11 Giao diện MEDIA LIBRARY trên Cloudinary</w:t>
        </w:r>
        <w:r w:rsidR="001E4518">
          <w:rPr>
            <w:noProof/>
            <w:webHidden/>
          </w:rPr>
          <w:tab/>
        </w:r>
        <w:r w:rsidR="001E4518">
          <w:rPr>
            <w:noProof/>
            <w:webHidden/>
          </w:rPr>
          <w:fldChar w:fldCharType="begin"/>
        </w:r>
        <w:r w:rsidR="001E4518">
          <w:rPr>
            <w:noProof/>
            <w:webHidden/>
          </w:rPr>
          <w:instrText xml:space="preserve"> PAGEREF _Toc87176858 \h </w:instrText>
        </w:r>
        <w:r w:rsidR="001E4518">
          <w:rPr>
            <w:noProof/>
            <w:webHidden/>
          </w:rPr>
        </w:r>
        <w:r w:rsidR="001E4518">
          <w:rPr>
            <w:noProof/>
            <w:webHidden/>
          </w:rPr>
          <w:fldChar w:fldCharType="separate"/>
        </w:r>
        <w:r w:rsidR="001E4518">
          <w:rPr>
            <w:noProof/>
            <w:webHidden/>
          </w:rPr>
          <w:t>62</w:t>
        </w:r>
        <w:r w:rsidR="001E4518">
          <w:rPr>
            <w:noProof/>
            <w:webHidden/>
          </w:rPr>
          <w:fldChar w:fldCharType="end"/>
        </w:r>
      </w:hyperlink>
    </w:p>
    <w:p w14:paraId="5487F338" w14:textId="1452669B" w:rsidR="001E4518" w:rsidRDefault="009D57B5">
      <w:pPr>
        <w:pStyle w:val="TableofFigures"/>
        <w:tabs>
          <w:tab w:val="right" w:leader="dot" w:pos="9061"/>
        </w:tabs>
        <w:rPr>
          <w:rFonts w:asciiTheme="minorHAnsi" w:eastAsiaTheme="minorEastAsia" w:hAnsiTheme="minorHAnsi"/>
          <w:noProof/>
          <w:sz w:val="22"/>
          <w:lang w:val="en-US"/>
        </w:rPr>
      </w:pPr>
      <w:hyperlink w:anchor="_Toc87176859" w:history="1">
        <w:r w:rsidR="001E4518" w:rsidRPr="005E3324">
          <w:rPr>
            <w:rStyle w:val="Hyperlink"/>
            <w:noProof/>
          </w:rPr>
          <w:t>Hình 3.12</w:t>
        </w:r>
        <w:r w:rsidR="001E4518" w:rsidRPr="005E3324">
          <w:rPr>
            <w:rStyle w:val="Hyperlink"/>
            <w:noProof/>
            <w:lang w:val="en-US"/>
          </w:rPr>
          <w:t xml:space="preserve"> </w:t>
        </w:r>
        <w:r w:rsidR="001E4518" w:rsidRPr="005E3324">
          <w:rPr>
            <w:rStyle w:val="Hyperlink"/>
            <w:noProof/>
          </w:rPr>
          <w:t>Cây thư mục lưu avatar user vừa tạo</w:t>
        </w:r>
        <w:r w:rsidR="001E4518">
          <w:rPr>
            <w:noProof/>
            <w:webHidden/>
          </w:rPr>
          <w:tab/>
        </w:r>
        <w:r w:rsidR="001E4518">
          <w:rPr>
            <w:noProof/>
            <w:webHidden/>
          </w:rPr>
          <w:fldChar w:fldCharType="begin"/>
        </w:r>
        <w:r w:rsidR="001E4518">
          <w:rPr>
            <w:noProof/>
            <w:webHidden/>
          </w:rPr>
          <w:instrText xml:space="preserve"> PAGEREF _Toc87176859 \h </w:instrText>
        </w:r>
        <w:r w:rsidR="001E4518">
          <w:rPr>
            <w:noProof/>
            <w:webHidden/>
          </w:rPr>
        </w:r>
        <w:r w:rsidR="001E4518">
          <w:rPr>
            <w:noProof/>
            <w:webHidden/>
          </w:rPr>
          <w:fldChar w:fldCharType="separate"/>
        </w:r>
        <w:r w:rsidR="001E4518">
          <w:rPr>
            <w:noProof/>
            <w:webHidden/>
          </w:rPr>
          <w:t>63</w:t>
        </w:r>
        <w:r w:rsidR="001E4518">
          <w:rPr>
            <w:noProof/>
            <w:webHidden/>
          </w:rPr>
          <w:fldChar w:fldCharType="end"/>
        </w:r>
      </w:hyperlink>
    </w:p>
    <w:p w14:paraId="7E8A9118" w14:textId="74A91A45" w:rsidR="001E4518" w:rsidRDefault="009D57B5">
      <w:pPr>
        <w:pStyle w:val="TableofFigures"/>
        <w:tabs>
          <w:tab w:val="right" w:leader="dot" w:pos="9061"/>
        </w:tabs>
        <w:rPr>
          <w:rFonts w:asciiTheme="minorHAnsi" w:eastAsiaTheme="minorEastAsia" w:hAnsiTheme="minorHAnsi"/>
          <w:noProof/>
          <w:sz w:val="22"/>
          <w:lang w:val="en-US"/>
        </w:rPr>
      </w:pPr>
      <w:hyperlink w:anchor="_Toc87176860" w:history="1">
        <w:r w:rsidR="001E4518" w:rsidRPr="005E3324">
          <w:rPr>
            <w:rStyle w:val="Hyperlink"/>
            <w:noProof/>
          </w:rPr>
          <w:t>Hình 4.1</w:t>
        </w:r>
        <w:r w:rsidR="001E4518" w:rsidRPr="005E3324">
          <w:rPr>
            <w:rStyle w:val="Hyperlink"/>
            <w:noProof/>
            <w:lang w:val="en-US"/>
          </w:rPr>
          <w:t xml:space="preserve"> </w:t>
        </w:r>
        <w:r w:rsidR="001E4518" w:rsidRPr="005E3324">
          <w:rPr>
            <w:rStyle w:val="Hyperlink"/>
            <w:noProof/>
          </w:rPr>
          <w:t>Các loại Location trong kho hàng</w:t>
        </w:r>
        <w:r w:rsidR="001E4518">
          <w:rPr>
            <w:noProof/>
            <w:webHidden/>
          </w:rPr>
          <w:tab/>
        </w:r>
        <w:r w:rsidR="001E4518">
          <w:rPr>
            <w:noProof/>
            <w:webHidden/>
          </w:rPr>
          <w:fldChar w:fldCharType="begin"/>
        </w:r>
        <w:r w:rsidR="001E4518">
          <w:rPr>
            <w:noProof/>
            <w:webHidden/>
          </w:rPr>
          <w:instrText xml:space="preserve"> PAGEREF _Toc87176860 \h </w:instrText>
        </w:r>
        <w:r w:rsidR="001E4518">
          <w:rPr>
            <w:noProof/>
            <w:webHidden/>
          </w:rPr>
        </w:r>
        <w:r w:rsidR="001E4518">
          <w:rPr>
            <w:noProof/>
            <w:webHidden/>
          </w:rPr>
          <w:fldChar w:fldCharType="separate"/>
        </w:r>
        <w:r w:rsidR="001E4518">
          <w:rPr>
            <w:noProof/>
            <w:webHidden/>
          </w:rPr>
          <w:t>65</w:t>
        </w:r>
        <w:r w:rsidR="001E4518">
          <w:rPr>
            <w:noProof/>
            <w:webHidden/>
          </w:rPr>
          <w:fldChar w:fldCharType="end"/>
        </w:r>
      </w:hyperlink>
    </w:p>
    <w:p w14:paraId="24ED392F" w14:textId="45E17021" w:rsidR="001E4518" w:rsidRDefault="009D57B5">
      <w:pPr>
        <w:pStyle w:val="TableofFigures"/>
        <w:tabs>
          <w:tab w:val="right" w:leader="dot" w:pos="9061"/>
        </w:tabs>
        <w:rPr>
          <w:rFonts w:asciiTheme="minorHAnsi" w:eastAsiaTheme="minorEastAsia" w:hAnsiTheme="minorHAnsi"/>
          <w:noProof/>
          <w:sz w:val="22"/>
          <w:lang w:val="en-US"/>
        </w:rPr>
      </w:pPr>
      <w:hyperlink w:anchor="_Toc87176861" w:history="1">
        <w:r w:rsidR="001E4518" w:rsidRPr="005E3324">
          <w:rPr>
            <w:rStyle w:val="Hyperlink"/>
            <w:noProof/>
          </w:rPr>
          <w:t>Hình 4.2</w:t>
        </w:r>
        <w:r w:rsidR="001E4518" w:rsidRPr="005E3324">
          <w:rPr>
            <w:rStyle w:val="Hyperlink"/>
            <w:noProof/>
            <w:lang w:val="en-US"/>
          </w:rPr>
          <w:t xml:space="preserve"> </w:t>
        </w:r>
        <w:r w:rsidR="001E4518" w:rsidRPr="005E3324">
          <w:rPr>
            <w:rStyle w:val="Hyperlink"/>
            <w:noProof/>
          </w:rPr>
          <w:t>Quy trình nhập hàng</w:t>
        </w:r>
        <w:r w:rsidR="001E4518">
          <w:rPr>
            <w:noProof/>
            <w:webHidden/>
          </w:rPr>
          <w:tab/>
        </w:r>
        <w:r w:rsidR="001E4518">
          <w:rPr>
            <w:noProof/>
            <w:webHidden/>
          </w:rPr>
          <w:fldChar w:fldCharType="begin"/>
        </w:r>
        <w:r w:rsidR="001E4518">
          <w:rPr>
            <w:noProof/>
            <w:webHidden/>
          </w:rPr>
          <w:instrText xml:space="preserve"> PAGEREF _Toc87176861 \h </w:instrText>
        </w:r>
        <w:r w:rsidR="001E4518">
          <w:rPr>
            <w:noProof/>
            <w:webHidden/>
          </w:rPr>
        </w:r>
        <w:r w:rsidR="001E4518">
          <w:rPr>
            <w:noProof/>
            <w:webHidden/>
          </w:rPr>
          <w:fldChar w:fldCharType="separate"/>
        </w:r>
        <w:r w:rsidR="001E4518">
          <w:rPr>
            <w:noProof/>
            <w:webHidden/>
          </w:rPr>
          <w:t>66</w:t>
        </w:r>
        <w:r w:rsidR="001E4518">
          <w:rPr>
            <w:noProof/>
            <w:webHidden/>
          </w:rPr>
          <w:fldChar w:fldCharType="end"/>
        </w:r>
      </w:hyperlink>
    </w:p>
    <w:p w14:paraId="3BB79678" w14:textId="20479A9C" w:rsidR="001E4518" w:rsidRDefault="009D57B5">
      <w:pPr>
        <w:pStyle w:val="TableofFigures"/>
        <w:tabs>
          <w:tab w:val="right" w:leader="dot" w:pos="9061"/>
        </w:tabs>
        <w:rPr>
          <w:rFonts w:asciiTheme="minorHAnsi" w:eastAsiaTheme="minorEastAsia" w:hAnsiTheme="minorHAnsi"/>
          <w:noProof/>
          <w:sz w:val="22"/>
          <w:lang w:val="en-US"/>
        </w:rPr>
      </w:pPr>
      <w:hyperlink w:anchor="_Toc87176862" w:history="1">
        <w:r w:rsidR="001E4518" w:rsidRPr="005E3324">
          <w:rPr>
            <w:rStyle w:val="Hyperlink"/>
            <w:noProof/>
          </w:rPr>
          <w:t>Hình 4.3</w:t>
        </w:r>
        <w:r w:rsidR="001E4518" w:rsidRPr="005E3324">
          <w:rPr>
            <w:rStyle w:val="Hyperlink"/>
            <w:noProof/>
            <w:lang w:val="en-US"/>
          </w:rPr>
          <w:t xml:space="preserve"> </w:t>
        </w:r>
        <w:r w:rsidR="001E4518" w:rsidRPr="005E3324">
          <w:rPr>
            <w:rStyle w:val="Hyperlink"/>
            <w:noProof/>
          </w:rPr>
          <w:t>Quy trình xuất hàng</w:t>
        </w:r>
        <w:r w:rsidR="001E4518">
          <w:rPr>
            <w:noProof/>
            <w:webHidden/>
          </w:rPr>
          <w:tab/>
        </w:r>
        <w:r w:rsidR="001E4518">
          <w:rPr>
            <w:noProof/>
            <w:webHidden/>
          </w:rPr>
          <w:fldChar w:fldCharType="begin"/>
        </w:r>
        <w:r w:rsidR="001E4518">
          <w:rPr>
            <w:noProof/>
            <w:webHidden/>
          </w:rPr>
          <w:instrText xml:space="preserve"> PAGEREF _Toc87176862 \h </w:instrText>
        </w:r>
        <w:r w:rsidR="001E4518">
          <w:rPr>
            <w:noProof/>
            <w:webHidden/>
          </w:rPr>
        </w:r>
        <w:r w:rsidR="001E4518">
          <w:rPr>
            <w:noProof/>
            <w:webHidden/>
          </w:rPr>
          <w:fldChar w:fldCharType="separate"/>
        </w:r>
        <w:r w:rsidR="001E4518">
          <w:rPr>
            <w:noProof/>
            <w:webHidden/>
          </w:rPr>
          <w:t>67</w:t>
        </w:r>
        <w:r w:rsidR="001E4518">
          <w:rPr>
            <w:noProof/>
            <w:webHidden/>
          </w:rPr>
          <w:fldChar w:fldCharType="end"/>
        </w:r>
      </w:hyperlink>
    </w:p>
    <w:p w14:paraId="0D143DA2" w14:textId="74A05A62" w:rsidR="001E4518" w:rsidRDefault="009D57B5">
      <w:pPr>
        <w:pStyle w:val="TableofFigures"/>
        <w:tabs>
          <w:tab w:val="right" w:leader="dot" w:pos="9061"/>
        </w:tabs>
        <w:rPr>
          <w:rFonts w:asciiTheme="minorHAnsi" w:eastAsiaTheme="minorEastAsia" w:hAnsiTheme="minorHAnsi"/>
          <w:noProof/>
          <w:sz w:val="22"/>
          <w:lang w:val="en-US"/>
        </w:rPr>
      </w:pPr>
      <w:hyperlink w:anchor="_Toc87176863" w:history="1">
        <w:r w:rsidR="001E4518" w:rsidRPr="005E3324">
          <w:rPr>
            <w:rStyle w:val="Hyperlink"/>
            <w:noProof/>
          </w:rPr>
          <w:t>Hình 4.4</w:t>
        </w:r>
        <w:r w:rsidR="001E4518" w:rsidRPr="005E3324">
          <w:rPr>
            <w:rStyle w:val="Hyperlink"/>
            <w:noProof/>
            <w:lang w:val="en-US"/>
          </w:rPr>
          <w:t xml:space="preserve"> </w:t>
        </w:r>
        <w:r w:rsidR="001E4518" w:rsidRPr="005E3324">
          <w:rPr>
            <w:rStyle w:val="Hyperlink"/>
            <w:noProof/>
          </w:rPr>
          <w:t>Bảng User</w:t>
        </w:r>
        <w:r w:rsidR="001E4518">
          <w:rPr>
            <w:noProof/>
            <w:webHidden/>
          </w:rPr>
          <w:tab/>
        </w:r>
        <w:r w:rsidR="001E4518">
          <w:rPr>
            <w:noProof/>
            <w:webHidden/>
          </w:rPr>
          <w:fldChar w:fldCharType="begin"/>
        </w:r>
        <w:r w:rsidR="001E4518">
          <w:rPr>
            <w:noProof/>
            <w:webHidden/>
          </w:rPr>
          <w:instrText xml:space="preserve"> PAGEREF _Toc87176863 \h </w:instrText>
        </w:r>
        <w:r w:rsidR="001E4518">
          <w:rPr>
            <w:noProof/>
            <w:webHidden/>
          </w:rPr>
        </w:r>
        <w:r w:rsidR="001E4518">
          <w:rPr>
            <w:noProof/>
            <w:webHidden/>
          </w:rPr>
          <w:fldChar w:fldCharType="separate"/>
        </w:r>
        <w:r w:rsidR="001E4518">
          <w:rPr>
            <w:noProof/>
            <w:webHidden/>
          </w:rPr>
          <w:t>70</w:t>
        </w:r>
        <w:r w:rsidR="001E4518">
          <w:rPr>
            <w:noProof/>
            <w:webHidden/>
          </w:rPr>
          <w:fldChar w:fldCharType="end"/>
        </w:r>
      </w:hyperlink>
    </w:p>
    <w:p w14:paraId="5C8D20A1" w14:textId="6C3BDEF4" w:rsidR="001E4518" w:rsidRDefault="009D57B5">
      <w:pPr>
        <w:pStyle w:val="TableofFigures"/>
        <w:tabs>
          <w:tab w:val="right" w:leader="dot" w:pos="9061"/>
        </w:tabs>
        <w:rPr>
          <w:rFonts w:asciiTheme="minorHAnsi" w:eastAsiaTheme="minorEastAsia" w:hAnsiTheme="minorHAnsi"/>
          <w:noProof/>
          <w:sz w:val="22"/>
          <w:lang w:val="en-US"/>
        </w:rPr>
      </w:pPr>
      <w:hyperlink w:anchor="_Toc87176864" w:history="1">
        <w:r w:rsidR="001E4518" w:rsidRPr="005E3324">
          <w:rPr>
            <w:rStyle w:val="Hyperlink"/>
            <w:noProof/>
          </w:rPr>
          <w:t>Hình 4.5</w:t>
        </w:r>
        <w:r w:rsidR="001E4518" w:rsidRPr="005E3324">
          <w:rPr>
            <w:rStyle w:val="Hyperlink"/>
            <w:noProof/>
            <w:lang w:val="en-US"/>
          </w:rPr>
          <w:t xml:space="preserve"> </w:t>
        </w:r>
        <w:r w:rsidR="001E4518" w:rsidRPr="005E3324">
          <w:rPr>
            <w:rStyle w:val="Hyperlink"/>
            <w:noProof/>
          </w:rPr>
          <w:t>Bảng Supplier</w:t>
        </w:r>
        <w:r w:rsidR="001E4518">
          <w:rPr>
            <w:noProof/>
            <w:webHidden/>
          </w:rPr>
          <w:tab/>
        </w:r>
        <w:r w:rsidR="001E4518">
          <w:rPr>
            <w:noProof/>
            <w:webHidden/>
          </w:rPr>
          <w:fldChar w:fldCharType="begin"/>
        </w:r>
        <w:r w:rsidR="001E4518">
          <w:rPr>
            <w:noProof/>
            <w:webHidden/>
          </w:rPr>
          <w:instrText xml:space="preserve"> PAGEREF _Toc87176864 \h </w:instrText>
        </w:r>
        <w:r w:rsidR="001E4518">
          <w:rPr>
            <w:noProof/>
            <w:webHidden/>
          </w:rPr>
        </w:r>
        <w:r w:rsidR="001E4518">
          <w:rPr>
            <w:noProof/>
            <w:webHidden/>
          </w:rPr>
          <w:fldChar w:fldCharType="separate"/>
        </w:r>
        <w:r w:rsidR="001E4518">
          <w:rPr>
            <w:noProof/>
            <w:webHidden/>
          </w:rPr>
          <w:t>71</w:t>
        </w:r>
        <w:r w:rsidR="001E4518">
          <w:rPr>
            <w:noProof/>
            <w:webHidden/>
          </w:rPr>
          <w:fldChar w:fldCharType="end"/>
        </w:r>
      </w:hyperlink>
    </w:p>
    <w:p w14:paraId="2D29A3D8" w14:textId="045A6803" w:rsidR="001E4518" w:rsidRDefault="009D57B5">
      <w:pPr>
        <w:pStyle w:val="TableofFigures"/>
        <w:tabs>
          <w:tab w:val="right" w:leader="dot" w:pos="9061"/>
        </w:tabs>
        <w:rPr>
          <w:rFonts w:asciiTheme="minorHAnsi" w:eastAsiaTheme="minorEastAsia" w:hAnsiTheme="minorHAnsi"/>
          <w:noProof/>
          <w:sz w:val="22"/>
          <w:lang w:val="en-US"/>
        </w:rPr>
      </w:pPr>
      <w:hyperlink w:anchor="_Toc87176865" w:history="1">
        <w:r w:rsidR="001E4518" w:rsidRPr="005E3324">
          <w:rPr>
            <w:rStyle w:val="Hyperlink"/>
            <w:noProof/>
          </w:rPr>
          <w:t>Hình 4.6 Bảng Item</w:t>
        </w:r>
        <w:r w:rsidR="001E4518">
          <w:rPr>
            <w:noProof/>
            <w:webHidden/>
          </w:rPr>
          <w:tab/>
        </w:r>
        <w:r w:rsidR="001E4518">
          <w:rPr>
            <w:noProof/>
            <w:webHidden/>
          </w:rPr>
          <w:fldChar w:fldCharType="begin"/>
        </w:r>
        <w:r w:rsidR="001E4518">
          <w:rPr>
            <w:noProof/>
            <w:webHidden/>
          </w:rPr>
          <w:instrText xml:space="preserve"> PAGEREF _Toc87176865 \h </w:instrText>
        </w:r>
        <w:r w:rsidR="001E4518">
          <w:rPr>
            <w:noProof/>
            <w:webHidden/>
          </w:rPr>
        </w:r>
        <w:r w:rsidR="001E4518">
          <w:rPr>
            <w:noProof/>
            <w:webHidden/>
          </w:rPr>
          <w:fldChar w:fldCharType="separate"/>
        </w:r>
        <w:r w:rsidR="001E4518">
          <w:rPr>
            <w:noProof/>
            <w:webHidden/>
          </w:rPr>
          <w:t>72</w:t>
        </w:r>
        <w:r w:rsidR="001E4518">
          <w:rPr>
            <w:noProof/>
            <w:webHidden/>
          </w:rPr>
          <w:fldChar w:fldCharType="end"/>
        </w:r>
      </w:hyperlink>
    </w:p>
    <w:p w14:paraId="317F69C4" w14:textId="05A0873D" w:rsidR="001E4518" w:rsidRDefault="009D57B5">
      <w:pPr>
        <w:pStyle w:val="TableofFigures"/>
        <w:tabs>
          <w:tab w:val="right" w:leader="dot" w:pos="9061"/>
        </w:tabs>
        <w:rPr>
          <w:rFonts w:asciiTheme="minorHAnsi" w:eastAsiaTheme="minorEastAsia" w:hAnsiTheme="minorHAnsi"/>
          <w:noProof/>
          <w:sz w:val="22"/>
          <w:lang w:val="en-US"/>
        </w:rPr>
      </w:pPr>
      <w:hyperlink w:anchor="_Toc87176866" w:history="1">
        <w:r w:rsidR="001E4518" w:rsidRPr="005E3324">
          <w:rPr>
            <w:rStyle w:val="Hyperlink"/>
            <w:noProof/>
          </w:rPr>
          <w:t>Hình 4.7</w:t>
        </w:r>
        <w:r w:rsidR="001E4518" w:rsidRPr="005E3324">
          <w:rPr>
            <w:rStyle w:val="Hyperlink"/>
            <w:noProof/>
            <w:lang w:val="en-US"/>
          </w:rPr>
          <w:t xml:space="preserve"> </w:t>
        </w:r>
        <w:r w:rsidR="001E4518" w:rsidRPr="005E3324">
          <w:rPr>
            <w:rStyle w:val="Hyperlink"/>
            <w:noProof/>
          </w:rPr>
          <w:t>Bảng RowLocatio</w:t>
        </w:r>
        <w:r w:rsidR="001E4518" w:rsidRPr="005E3324">
          <w:rPr>
            <w:rStyle w:val="Hyperlink"/>
            <w:noProof/>
            <w:lang w:val="en-US"/>
          </w:rPr>
          <w:t>n</w:t>
        </w:r>
        <w:r w:rsidR="001E4518">
          <w:rPr>
            <w:noProof/>
            <w:webHidden/>
          </w:rPr>
          <w:tab/>
        </w:r>
        <w:r w:rsidR="001E4518">
          <w:rPr>
            <w:noProof/>
            <w:webHidden/>
          </w:rPr>
          <w:fldChar w:fldCharType="begin"/>
        </w:r>
        <w:r w:rsidR="001E4518">
          <w:rPr>
            <w:noProof/>
            <w:webHidden/>
          </w:rPr>
          <w:instrText xml:space="preserve"> PAGEREF _Toc87176866 \h </w:instrText>
        </w:r>
        <w:r w:rsidR="001E4518">
          <w:rPr>
            <w:noProof/>
            <w:webHidden/>
          </w:rPr>
        </w:r>
        <w:r w:rsidR="001E4518">
          <w:rPr>
            <w:noProof/>
            <w:webHidden/>
          </w:rPr>
          <w:fldChar w:fldCharType="separate"/>
        </w:r>
        <w:r w:rsidR="001E4518">
          <w:rPr>
            <w:noProof/>
            <w:webHidden/>
          </w:rPr>
          <w:t>72</w:t>
        </w:r>
        <w:r w:rsidR="001E4518">
          <w:rPr>
            <w:noProof/>
            <w:webHidden/>
          </w:rPr>
          <w:fldChar w:fldCharType="end"/>
        </w:r>
      </w:hyperlink>
    </w:p>
    <w:p w14:paraId="000944F2" w14:textId="6F1C1F5E" w:rsidR="001E4518" w:rsidRDefault="009D57B5">
      <w:pPr>
        <w:pStyle w:val="TableofFigures"/>
        <w:tabs>
          <w:tab w:val="right" w:leader="dot" w:pos="9061"/>
        </w:tabs>
        <w:rPr>
          <w:rFonts w:asciiTheme="minorHAnsi" w:eastAsiaTheme="minorEastAsia" w:hAnsiTheme="minorHAnsi"/>
          <w:noProof/>
          <w:sz w:val="22"/>
          <w:lang w:val="en-US"/>
        </w:rPr>
      </w:pPr>
      <w:hyperlink w:anchor="_Toc87176867" w:history="1">
        <w:r w:rsidR="001E4518" w:rsidRPr="005E3324">
          <w:rPr>
            <w:rStyle w:val="Hyperlink"/>
            <w:noProof/>
          </w:rPr>
          <w:t>Hình 4.8</w:t>
        </w:r>
        <w:r w:rsidR="001E4518" w:rsidRPr="005E3324">
          <w:rPr>
            <w:rStyle w:val="Hyperlink"/>
            <w:noProof/>
            <w:lang w:val="en-US"/>
          </w:rPr>
          <w:t xml:space="preserve"> </w:t>
        </w:r>
        <w:r w:rsidR="001E4518" w:rsidRPr="005E3324">
          <w:rPr>
            <w:rStyle w:val="Hyperlink"/>
            <w:noProof/>
          </w:rPr>
          <w:t>Bảng ShelfColumn</w:t>
        </w:r>
        <w:r w:rsidR="001E4518">
          <w:rPr>
            <w:noProof/>
            <w:webHidden/>
          </w:rPr>
          <w:tab/>
        </w:r>
        <w:r w:rsidR="001E4518">
          <w:rPr>
            <w:noProof/>
            <w:webHidden/>
          </w:rPr>
          <w:fldChar w:fldCharType="begin"/>
        </w:r>
        <w:r w:rsidR="001E4518">
          <w:rPr>
            <w:noProof/>
            <w:webHidden/>
          </w:rPr>
          <w:instrText xml:space="preserve"> PAGEREF _Toc87176867 \h </w:instrText>
        </w:r>
        <w:r w:rsidR="001E4518">
          <w:rPr>
            <w:noProof/>
            <w:webHidden/>
          </w:rPr>
        </w:r>
        <w:r w:rsidR="001E4518">
          <w:rPr>
            <w:noProof/>
            <w:webHidden/>
          </w:rPr>
          <w:fldChar w:fldCharType="separate"/>
        </w:r>
        <w:r w:rsidR="001E4518">
          <w:rPr>
            <w:noProof/>
            <w:webHidden/>
          </w:rPr>
          <w:t>73</w:t>
        </w:r>
        <w:r w:rsidR="001E4518">
          <w:rPr>
            <w:noProof/>
            <w:webHidden/>
          </w:rPr>
          <w:fldChar w:fldCharType="end"/>
        </w:r>
      </w:hyperlink>
    </w:p>
    <w:p w14:paraId="7EA6A8FD" w14:textId="604272B1" w:rsidR="001E4518" w:rsidRDefault="009D57B5">
      <w:pPr>
        <w:pStyle w:val="TableofFigures"/>
        <w:tabs>
          <w:tab w:val="right" w:leader="dot" w:pos="9061"/>
        </w:tabs>
        <w:rPr>
          <w:rFonts w:asciiTheme="minorHAnsi" w:eastAsiaTheme="minorEastAsia" w:hAnsiTheme="minorHAnsi"/>
          <w:noProof/>
          <w:sz w:val="22"/>
          <w:lang w:val="en-US"/>
        </w:rPr>
      </w:pPr>
      <w:hyperlink w:anchor="_Toc87176868" w:history="1">
        <w:r w:rsidR="001E4518" w:rsidRPr="005E3324">
          <w:rPr>
            <w:rStyle w:val="Hyperlink"/>
            <w:noProof/>
          </w:rPr>
          <w:t>Hình 4.9</w:t>
        </w:r>
        <w:r w:rsidR="001E4518" w:rsidRPr="005E3324">
          <w:rPr>
            <w:rStyle w:val="Hyperlink"/>
            <w:noProof/>
            <w:lang w:val="en-US"/>
          </w:rPr>
          <w:t xml:space="preserve"> </w:t>
        </w:r>
        <w:r w:rsidR="001E4518" w:rsidRPr="005E3324">
          <w:rPr>
            <w:rStyle w:val="Hyperlink"/>
            <w:noProof/>
          </w:rPr>
          <w:t>Bảng ShelfFloor</w:t>
        </w:r>
        <w:r w:rsidR="001E4518">
          <w:rPr>
            <w:noProof/>
            <w:webHidden/>
          </w:rPr>
          <w:tab/>
        </w:r>
        <w:r w:rsidR="001E4518">
          <w:rPr>
            <w:noProof/>
            <w:webHidden/>
          </w:rPr>
          <w:fldChar w:fldCharType="begin"/>
        </w:r>
        <w:r w:rsidR="001E4518">
          <w:rPr>
            <w:noProof/>
            <w:webHidden/>
          </w:rPr>
          <w:instrText xml:space="preserve"> PAGEREF _Toc87176868 \h </w:instrText>
        </w:r>
        <w:r w:rsidR="001E4518">
          <w:rPr>
            <w:noProof/>
            <w:webHidden/>
          </w:rPr>
        </w:r>
        <w:r w:rsidR="001E4518">
          <w:rPr>
            <w:noProof/>
            <w:webHidden/>
          </w:rPr>
          <w:fldChar w:fldCharType="separate"/>
        </w:r>
        <w:r w:rsidR="001E4518">
          <w:rPr>
            <w:noProof/>
            <w:webHidden/>
          </w:rPr>
          <w:t>73</w:t>
        </w:r>
        <w:r w:rsidR="001E4518">
          <w:rPr>
            <w:noProof/>
            <w:webHidden/>
          </w:rPr>
          <w:fldChar w:fldCharType="end"/>
        </w:r>
      </w:hyperlink>
    </w:p>
    <w:p w14:paraId="5AADF123" w14:textId="4E9FCE09" w:rsidR="001E4518" w:rsidRDefault="009D57B5">
      <w:pPr>
        <w:pStyle w:val="TableofFigures"/>
        <w:tabs>
          <w:tab w:val="right" w:leader="dot" w:pos="9061"/>
        </w:tabs>
        <w:rPr>
          <w:rFonts w:asciiTheme="minorHAnsi" w:eastAsiaTheme="minorEastAsia" w:hAnsiTheme="minorHAnsi"/>
          <w:noProof/>
          <w:sz w:val="22"/>
          <w:lang w:val="en-US"/>
        </w:rPr>
      </w:pPr>
      <w:hyperlink w:anchor="_Toc87176869" w:history="1">
        <w:r w:rsidR="001E4518" w:rsidRPr="005E3324">
          <w:rPr>
            <w:rStyle w:val="Hyperlink"/>
            <w:noProof/>
          </w:rPr>
          <w:t>Hình 4.10 Bảng Location</w:t>
        </w:r>
        <w:r w:rsidR="001E4518">
          <w:rPr>
            <w:noProof/>
            <w:webHidden/>
          </w:rPr>
          <w:tab/>
        </w:r>
        <w:r w:rsidR="001E4518">
          <w:rPr>
            <w:noProof/>
            <w:webHidden/>
          </w:rPr>
          <w:fldChar w:fldCharType="begin"/>
        </w:r>
        <w:r w:rsidR="001E4518">
          <w:rPr>
            <w:noProof/>
            <w:webHidden/>
          </w:rPr>
          <w:instrText xml:space="preserve"> PAGEREF _Toc87176869 \h </w:instrText>
        </w:r>
        <w:r w:rsidR="001E4518">
          <w:rPr>
            <w:noProof/>
            <w:webHidden/>
          </w:rPr>
        </w:r>
        <w:r w:rsidR="001E4518">
          <w:rPr>
            <w:noProof/>
            <w:webHidden/>
          </w:rPr>
          <w:fldChar w:fldCharType="separate"/>
        </w:r>
        <w:r w:rsidR="001E4518">
          <w:rPr>
            <w:noProof/>
            <w:webHidden/>
          </w:rPr>
          <w:t>74</w:t>
        </w:r>
        <w:r w:rsidR="001E4518">
          <w:rPr>
            <w:noProof/>
            <w:webHidden/>
          </w:rPr>
          <w:fldChar w:fldCharType="end"/>
        </w:r>
      </w:hyperlink>
    </w:p>
    <w:p w14:paraId="5E08C3AC" w14:textId="2A4BC64A" w:rsidR="001E4518" w:rsidRDefault="009D57B5">
      <w:pPr>
        <w:pStyle w:val="TableofFigures"/>
        <w:tabs>
          <w:tab w:val="right" w:leader="dot" w:pos="9061"/>
        </w:tabs>
        <w:rPr>
          <w:rFonts w:asciiTheme="minorHAnsi" w:eastAsiaTheme="minorEastAsia" w:hAnsiTheme="minorHAnsi"/>
          <w:noProof/>
          <w:sz w:val="22"/>
          <w:lang w:val="en-US"/>
        </w:rPr>
      </w:pPr>
      <w:hyperlink w:anchor="_Toc87176870" w:history="1">
        <w:r w:rsidR="001E4518" w:rsidRPr="005E3324">
          <w:rPr>
            <w:rStyle w:val="Hyperlink"/>
            <w:noProof/>
          </w:rPr>
          <w:t>Hình 4.11</w:t>
        </w:r>
        <w:r w:rsidR="001E4518" w:rsidRPr="005E3324">
          <w:rPr>
            <w:rStyle w:val="Hyperlink"/>
            <w:noProof/>
            <w:lang w:val="en-US"/>
          </w:rPr>
          <w:t xml:space="preserve"> </w:t>
        </w:r>
        <w:r w:rsidR="001E4518" w:rsidRPr="005E3324">
          <w:rPr>
            <w:rStyle w:val="Hyperlink"/>
            <w:noProof/>
          </w:rPr>
          <w:t>Bảng ItemLocation</w:t>
        </w:r>
        <w:r w:rsidR="001E4518">
          <w:rPr>
            <w:noProof/>
            <w:webHidden/>
          </w:rPr>
          <w:tab/>
        </w:r>
        <w:r w:rsidR="001E4518">
          <w:rPr>
            <w:noProof/>
            <w:webHidden/>
          </w:rPr>
          <w:fldChar w:fldCharType="begin"/>
        </w:r>
        <w:r w:rsidR="001E4518">
          <w:rPr>
            <w:noProof/>
            <w:webHidden/>
          </w:rPr>
          <w:instrText xml:space="preserve"> PAGEREF _Toc87176870 \h </w:instrText>
        </w:r>
        <w:r w:rsidR="001E4518">
          <w:rPr>
            <w:noProof/>
            <w:webHidden/>
          </w:rPr>
        </w:r>
        <w:r w:rsidR="001E4518">
          <w:rPr>
            <w:noProof/>
            <w:webHidden/>
          </w:rPr>
          <w:fldChar w:fldCharType="separate"/>
        </w:r>
        <w:r w:rsidR="001E4518">
          <w:rPr>
            <w:noProof/>
            <w:webHidden/>
          </w:rPr>
          <w:t>74</w:t>
        </w:r>
        <w:r w:rsidR="001E4518">
          <w:rPr>
            <w:noProof/>
            <w:webHidden/>
          </w:rPr>
          <w:fldChar w:fldCharType="end"/>
        </w:r>
      </w:hyperlink>
    </w:p>
    <w:p w14:paraId="11479646" w14:textId="2288BAA0" w:rsidR="001E4518" w:rsidRDefault="009D57B5">
      <w:pPr>
        <w:pStyle w:val="TableofFigures"/>
        <w:tabs>
          <w:tab w:val="right" w:leader="dot" w:pos="9061"/>
        </w:tabs>
        <w:rPr>
          <w:rFonts w:asciiTheme="minorHAnsi" w:eastAsiaTheme="minorEastAsia" w:hAnsiTheme="minorHAnsi"/>
          <w:noProof/>
          <w:sz w:val="22"/>
          <w:lang w:val="en-US"/>
        </w:rPr>
      </w:pPr>
      <w:hyperlink w:anchor="_Toc87176871" w:history="1">
        <w:r w:rsidR="001E4518" w:rsidRPr="005E3324">
          <w:rPr>
            <w:rStyle w:val="Hyperlink"/>
            <w:noProof/>
          </w:rPr>
          <w:t>Hình 4.12</w:t>
        </w:r>
        <w:r w:rsidR="001E4518" w:rsidRPr="005E3324">
          <w:rPr>
            <w:rStyle w:val="Hyperlink"/>
            <w:noProof/>
            <w:lang w:val="en-US"/>
          </w:rPr>
          <w:t xml:space="preserve"> </w:t>
        </w:r>
        <w:r w:rsidR="001E4518" w:rsidRPr="005E3324">
          <w:rPr>
            <w:rStyle w:val="Hyperlink"/>
            <w:noProof/>
          </w:rPr>
          <w:t>Bảng PO</w:t>
        </w:r>
        <w:r w:rsidR="001E4518">
          <w:rPr>
            <w:noProof/>
            <w:webHidden/>
          </w:rPr>
          <w:tab/>
        </w:r>
        <w:r w:rsidR="001E4518">
          <w:rPr>
            <w:noProof/>
            <w:webHidden/>
          </w:rPr>
          <w:fldChar w:fldCharType="begin"/>
        </w:r>
        <w:r w:rsidR="001E4518">
          <w:rPr>
            <w:noProof/>
            <w:webHidden/>
          </w:rPr>
          <w:instrText xml:space="preserve"> PAGEREF _Toc87176871 \h </w:instrText>
        </w:r>
        <w:r w:rsidR="001E4518">
          <w:rPr>
            <w:noProof/>
            <w:webHidden/>
          </w:rPr>
        </w:r>
        <w:r w:rsidR="001E4518">
          <w:rPr>
            <w:noProof/>
            <w:webHidden/>
          </w:rPr>
          <w:fldChar w:fldCharType="separate"/>
        </w:r>
        <w:r w:rsidR="001E4518">
          <w:rPr>
            <w:noProof/>
            <w:webHidden/>
          </w:rPr>
          <w:t>75</w:t>
        </w:r>
        <w:r w:rsidR="001E4518">
          <w:rPr>
            <w:noProof/>
            <w:webHidden/>
          </w:rPr>
          <w:fldChar w:fldCharType="end"/>
        </w:r>
      </w:hyperlink>
    </w:p>
    <w:p w14:paraId="025CA76B" w14:textId="72F5020C" w:rsidR="001E4518" w:rsidRDefault="009D57B5">
      <w:pPr>
        <w:pStyle w:val="TableofFigures"/>
        <w:tabs>
          <w:tab w:val="right" w:leader="dot" w:pos="9061"/>
        </w:tabs>
        <w:rPr>
          <w:rFonts w:asciiTheme="minorHAnsi" w:eastAsiaTheme="minorEastAsia" w:hAnsiTheme="minorHAnsi"/>
          <w:noProof/>
          <w:sz w:val="22"/>
          <w:lang w:val="en-US"/>
        </w:rPr>
      </w:pPr>
      <w:hyperlink w:anchor="_Toc87176872" w:history="1">
        <w:r w:rsidR="001E4518" w:rsidRPr="005E3324">
          <w:rPr>
            <w:rStyle w:val="Hyperlink"/>
            <w:noProof/>
          </w:rPr>
          <w:t>Hình 4.13</w:t>
        </w:r>
        <w:r w:rsidR="001E4518" w:rsidRPr="005E3324">
          <w:rPr>
            <w:rStyle w:val="Hyperlink"/>
            <w:noProof/>
            <w:lang w:val="en-US"/>
          </w:rPr>
          <w:t xml:space="preserve"> </w:t>
        </w:r>
        <w:r w:rsidR="001E4518" w:rsidRPr="005E3324">
          <w:rPr>
            <w:rStyle w:val="Hyperlink"/>
            <w:noProof/>
          </w:rPr>
          <w:t>Bảng PODetail</w:t>
        </w:r>
        <w:r w:rsidR="001E4518">
          <w:rPr>
            <w:noProof/>
            <w:webHidden/>
          </w:rPr>
          <w:tab/>
        </w:r>
        <w:r w:rsidR="001E4518">
          <w:rPr>
            <w:noProof/>
            <w:webHidden/>
          </w:rPr>
          <w:fldChar w:fldCharType="begin"/>
        </w:r>
        <w:r w:rsidR="001E4518">
          <w:rPr>
            <w:noProof/>
            <w:webHidden/>
          </w:rPr>
          <w:instrText xml:space="preserve"> PAGEREF _Toc87176872 \h </w:instrText>
        </w:r>
        <w:r w:rsidR="001E4518">
          <w:rPr>
            <w:noProof/>
            <w:webHidden/>
          </w:rPr>
        </w:r>
        <w:r w:rsidR="001E4518">
          <w:rPr>
            <w:noProof/>
            <w:webHidden/>
          </w:rPr>
          <w:fldChar w:fldCharType="separate"/>
        </w:r>
        <w:r w:rsidR="001E4518">
          <w:rPr>
            <w:noProof/>
            <w:webHidden/>
          </w:rPr>
          <w:t>76</w:t>
        </w:r>
        <w:r w:rsidR="001E4518">
          <w:rPr>
            <w:noProof/>
            <w:webHidden/>
          </w:rPr>
          <w:fldChar w:fldCharType="end"/>
        </w:r>
      </w:hyperlink>
    </w:p>
    <w:p w14:paraId="378F58E3" w14:textId="21CB932B" w:rsidR="001E4518" w:rsidRDefault="009D57B5">
      <w:pPr>
        <w:pStyle w:val="TableofFigures"/>
        <w:tabs>
          <w:tab w:val="right" w:leader="dot" w:pos="9061"/>
        </w:tabs>
        <w:rPr>
          <w:rFonts w:asciiTheme="minorHAnsi" w:eastAsiaTheme="minorEastAsia" w:hAnsiTheme="minorHAnsi"/>
          <w:noProof/>
          <w:sz w:val="22"/>
          <w:lang w:val="en-US"/>
        </w:rPr>
      </w:pPr>
      <w:hyperlink w:anchor="_Toc87176873" w:history="1">
        <w:r w:rsidR="001E4518" w:rsidRPr="005E3324">
          <w:rPr>
            <w:rStyle w:val="Hyperlink"/>
            <w:noProof/>
          </w:rPr>
          <w:t>Hình 4.14 Bảng SO</w:t>
        </w:r>
        <w:r w:rsidR="001E4518">
          <w:rPr>
            <w:noProof/>
            <w:webHidden/>
          </w:rPr>
          <w:tab/>
        </w:r>
        <w:r w:rsidR="001E4518">
          <w:rPr>
            <w:noProof/>
            <w:webHidden/>
          </w:rPr>
          <w:fldChar w:fldCharType="begin"/>
        </w:r>
        <w:r w:rsidR="001E4518">
          <w:rPr>
            <w:noProof/>
            <w:webHidden/>
          </w:rPr>
          <w:instrText xml:space="preserve"> PAGEREF _Toc87176873 \h </w:instrText>
        </w:r>
        <w:r w:rsidR="001E4518">
          <w:rPr>
            <w:noProof/>
            <w:webHidden/>
          </w:rPr>
        </w:r>
        <w:r w:rsidR="001E4518">
          <w:rPr>
            <w:noProof/>
            <w:webHidden/>
          </w:rPr>
          <w:fldChar w:fldCharType="separate"/>
        </w:r>
        <w:r w:rsidR="001E4518">
          <w:rPr>
            <w:noProof/>
            <w:webHidden/>
          </w:rPr>
          <w:t>77</w:t>
        </w:r>
        <w:r w:rsidR="001E4518">
          <w:rPr>
            <w:noProof/>
            <w:webHidden/>
          </w:rPr>
          <w:fldChar w:fldCharType="end"/>
        </w:r>
      </w:hyperlink>
    </w:p>
    <w:p w14:paraId="1151CBF8" w14:textId="2370DBC3" w:rsidR="001E4518" w:rsidRDefault="009D57B5">
      <w:pPr>
        <w:pStyle w:val="TableofFigures"/>
        <w:tabs>
          <w:tab w:val="right" w:leader="dot" w:pos="9061"/>
        </w:tabs>
        <w:rPr>
          <w:rFonts w:asciiTheme="minorHAnsi" w:eastAsiaTheme="minorEastAsia" w:hAnsiTheme="minorHAnsi"/>
          <w:noProof/>
          <w:sz w:val="22"/>
          <w:lang w:val="en-US"/>
        </w:rPr>
      </w:pPr>
      <w:hyperlink w:anchor="_Toc87176874" w:history="1">
        <w:r w:rsidR="001E4518" w:rsidRPr="005E3324">
          <w:rPr>
            <w:rStyle w:val="Hyperlink"/>
            <w:noProof/>
          </w:rPr>
          <w:t>Hình 4.15</w:t>
        </w:r>
        <w:r w:rsidR="001E4518" w:rsidRPr="005E3324">
          <w:rPr>
            <w:rStyle w:val="Hyperlink"/>
            <w:noProof/>
            <w:lang w:val="en-US"/>
          </w:rPr>
          <w:t xml:space="preserve"> </w:t>
        </w:r>
        <w:r w:rsidR="001E4518" w:rsidRPr="005E3324">
          <w:rPr>
            <w:rStyle w:val="Hyperlink"/>
            <w:noProof/>
          </w:rPr>
          <w:t>Bảng SODetail</w:t>
        </w:r>
        <w:r w:rsidR="001E4518">
          <w:rPr>
            <w:noProof/>
            <w:webHidden/>
          </w:rPr>
          <w:tab/>
        </w:r>
        <w:r w:rsidR="001E4518">
          <w:rPr>
            <w:noProof/>
            <w:webHidden/>
          </w:rPr>
          <w:fldChar w:fldCharType="begin"/>
        </w:r>
        <w:r w:rsidR="001E4518">
          <w:rPr>
            <w:noProof/>
            <w:webHidden/>
          </w:rPr>
          <w:instrText xml:space="preserve"> PAGEREF _Toc87176874 \h </w:instrText>
        </w:r>
        <w:r w:rsidR="001E4518">
          <w:rPr>
            <w:noProof/>
            <w:webHidden/>
          </w:rPr>
        </w:r>
        <w:r w:rsidR="001E4518">
          <w:rPr>
            <w:noProof/>
            <w:webHidden/>
          </w:rPr>
          <w:fldChar w:fldCharType="separate"/>
        </w:r>
        <w:r w:rsidR="001E4518">
          <w:rPr>
            <w:noProof/>
            <w:webHidden/>
          </w:rPr>
          <w:t>78</w:t>
        </w:r>
        <w:r w:rsidR="001E4518">
          <w:rPr>
            <w:noProof/>
            <w:webHidden/>
          </w:rPr>
          <w:fldChar w:fldCharType="end"/>
        </w:r>
      </w:hyperlink>
    </w:p>
    <w:p w14:paraId="0A0AA8DD" w14:textId="45CB9762" w:rsidR="001E4518" w:rsidRDefault="009D57B5">
      <w:pPr>
        <w:pStyle w:val="TableofFigures"/>
        <w:tabs>
          <w:tab w:val="right" w:leader="dot" w:pos="9061"/>
        </w:tabs>
        <w:rPr>
          <w:rFonts w:asciiTheme="minorHAnsi" w:eastAsiaTheme="minorEastAsia" w:hAnsiTheme="minorHAnsi"/>
          <w:noProof/>
          <w:sz w:val="22"/>
          <w:lang w:val="en-US"/>
        </w:rPr>
      </w:pPr>
      <w:hyperlink w:anchor="_Toc87176875" w:history="1">
        <w:r w:rsidR="001E4518" w:rsidRPr="005E3324">
          <w:rPr>
            <w:rStyle w:val="Hyperlink"/>
            <w:noProof/>
          </w:rPr>
          <w:t>Hình 4.16</w:t>
        </w:r>
        <w:r w:rsidR="001E4518" w:rsidRPr="005E3324">
          <w:rPr>
            <w:rStyle w:val="Hyperlink"/>
            <w:noProof/>
            <w:lang w:val="en-US"/>
          </w:rPr>
          <w:t xml:space="preserve"> </w:t>
        </w:r>
        <w:r w:rsidR="001E4518" w:rsidRPr="005E3324">
          <w:rPr>
            <w:rStyle w:val="Hyperlink"/>
            <w:noProof/>
          </w:rPr>
          <w:t>Bảng Receipt</w:t>
        </w:r>
        <w:r w:rsidR="001E4518">
          <w:rPr>
            <w:noProof/>
            <w:webHidden/>
          </w:rPr>
          <w:tab/>
        </w:r>
        <w:r w:rsidR="001E4518">
          <w:rPr>
            <w:noProof/>
            <w:webHidden/>
          </w:rPr>
          <w:fldChar w:fldCharType="begin"/>
        </w:r>
        <w:r w:rsidR="001E4518">
          <w:rPr>
            <w:noProof/>
            <w:webHidden/>
          </w:rPr>
          <w:instrText xml:space="preserve"> PAGEREF _Toc87176875 \h </w:instrText>
        </w:r>
        <w:r w:rsidR="001E4518">
          <w:rPr>
            <w:noProof/>
            <w:webHidden/>
          </w:rPr>
        </w:r>
        <w:r w:rsidR="001E4518">
          <w:rPr>
            <w:noProof/>
            <w:webHidden/>
          </w:rPr>
          <w:fldChar w:fldCharType="separate"/>
        </w:r>
        <w:r w:rsidR="001E4518">
          <w:rPr>
            <w:noProof/>
            <w:webHidden/>
          </w:rPr>
          <w:t>78</w:t>
        </w:r>
        <w:r w:rsidR="001E4518">
          <w:rPr>
            <w:noProof/>
            <w:webHidden/>
          </w:rPr>
          <w:fldChar w:fldCharType="end"/>
        </w:r>
      </w:hyperlink>
    </w:p>
    <w:p w14:paraId="55FCC980" w14:textId="39915D01" w:rsidR="001E4518" w:rsidRDefault="009D57B5">
      <w:pPr>
        <w:pStyle w:val="TableofFigures"/>
        <w:tabs>
          <w:tab w:val="right" w:leader="dot" w:pos="9061"/>
        </w:tabs>
        <w:rPr>
          <w:rFonts w:asciiTheme="minorHAnsi" w:eastAsiaTheme="minorEastAsia" w:hAnsiTheme="minorHAnsi"/>
          <w:noProof/>
          <w:sz w:val="22"/>
          <w:lang w:val="en-US"/>
        </w:rPr>
      </w:pPr>
      <w:hyperlink w:anchor="_Toc87176876" w:history="1">
        <w:r w:rsidR="001E4518" w:rsidRPr="005E3324">
          <w:rPr>
            <w:rStyle w:val="Hyperlink"/>
            <w:noProof/>
          </w:rPr>
          <w:t>Hình 4.17 Bảng ReceiptDetail</w:t>
        </w:r>
        <w:r w:rsidR="001E4518">
          <w:rPr>
            <w:noProof/>
            <w:webHidden/>
          </w:rPr>
          <w:tab/>
        </w:r>
        <w:r w:rsidR="001E4518">
          <w:rPr>
            <w:noProof/>
            <w:webHidden/>
          </w:rPr>
          <w:fldChar w:fldCharType="begin"/>
        </w:r>
        <w:r w:rsidR="001E4518">
          <w:rPr>
            <w:noProof/>
            <w:webHidden/>
          </w:rPr>
          <w:instrText xml:space="preserve"> PAGEREF _Toc87176876 \h </w:instrText>
        </w:r>
        <w:r w:rsidR="001E4518">
          <w:rPr>
            <w:noProof/>
            <w:webHidden/>
          </w:rPr>
        </w:r>
        <w:r w:rsidR="001E4518">
          <w:rPr>
            <w:noProof/>
            <w:webHidden/>
          </w:rPr>
          <w:fldChar w:fldCharType="separate"/>
        </w:r>
        <w:r w:rsidR="001E4518">
          <w:rPr>
            <w:noProof/>
            <w:webHidden/>
          </w:rPr>
          <w:t>79</w:t>
        </w:r>
        <w:r w:rsidR="001E4518">
          <w:rPr>
            <w:noProof/>
            <w:webHidden/>
          </w:rPr>
          <w:fldChar w:fldCharType="end"/>
        </w:r>
      </w:hyperlink>
    </w:p>
    <w:p w14:paraId="5DCB1B93" w14:textId="054C70F4" w:rsidR="001E4518" w:rsidRDefault="009D57B5">
      <w:pPr>
        <w:pStyle w:val="TableofFigures"/>
        <w:tabs>
          <w:tab w:val="right" w:leader="dot" w:pos="9061"/>
        </w:tabs>
        <w:rPr>
          <w:rFonts w:asciiTheme="minorHAnsi" w:eastAsiaTheme="minorEastAsia" w:hAnsiTheme="minorHAnsi"/>
          <w:noProof/>
          <w:sz w:val="22"/>
          <w:lang w:val="en-US"/>
        </w:rPr>
      </w:pPr>
      <w:hyperlink w:anchor="_Toc87176877" w:history="1">
        <w:r w:rsidR="001E4518" w:rsidRPr="005E3324">
          <w:rPr>
            <w:rStyle w:val="Hyperlink"/>
            <w:noProof/>
          </w:rPr>
          <w:t>Hình 4.18 Bảng Order</w:t>
        </w:r>
        <w:r w:rsidR="001E4518">
          <w:rPr>
            <w:noProof/>
            <w:webHidden/>
          </w:rPr>
          <w:tab/>
        </w:r>
        <w:r w:rsidR="001E4518">
          <w:rPr>
            <w:noProof/>
            <w:webHidden/>
          </w:rPr>
          <w:fldChar w:fldCharType="begin"/>
        </w:r>
        <w:r w:rsidR="001E4518">
          <w:rPr>
            <w:noProof/>
            <w:webHidden/>
          </w:rPr>
          <w:instrText xml:space="preserve"> PAGEREF _Toc87176877 \h </w:instrText>
        </w:r>
        <w:r w:rsidR="001E4518">
          <w:rPr>
            <w:noProof/>
            <w:webHidden/>
          </w:rPr>
        </w:r>
        <w:r w:rsidR="001E4518">
          <w:rPr>
            <w:noProof/>
            <w:webHidden/>
          </w:rPr>
          <w:fldChar w:fldCharType="separate"/>
        </w:r>
        <w:r w:rsidR="001E4518">
          <w:rPr>
            <w:noProof/>
            <w:webHidden/>
          </w:rPr>
          <w:t>79</w:t>
        </w:r>
        <w:r w:rsidR="001E4518">
          <w:rPr>
            <w:noProof/>
            <w:webHidden/>
          </w:rPr>
          <w:fldChar w:fldCharType="end"/>
        </w:r>
      </w:hyperlink>
    </w:p>
    <w:p w14:paraId="53EDBBB4" w14:textId="053A2028" w:rsidR="001E4518" w:rsidRDefault="009D57B5">
      <w:pPr>
        <w:pStyle w:val="TableofFigures"/>
        <w:tabs>
          <w:tab w:val="right" w:leader="dot" w:pos="9061"/>
        </w:tabs>
        <w:rPr>
          <w:rFonts w:asciiTheme="minorHAnsi" w:eastAsiaTheme="minorEastAsia" w:hAnsiTheme="minorHAnsi"/>
          <w:noProof/>
          <w:sz w:val="22"/>
          <w:lang w:val="en-US"/>
        </w:rPr>
      </w:pPr>
      <w:hyperlink w:anchor="_Toc87176878" w:history="1">
        <w:r w:rsidR="001E4518" w:rsidRPr="005E3324">
          <w:rPr>
            <w:rStyle w:val="Hyperlink"/>
            <w:noProof/>
          </w:rPr>
          <w:t>Hình 4.19 Bảng OrderDetail</w:t>
        </w:r>
        <w:r w:rsidR="001E4518">
          <w:rPr>
            <w:noProof/>
            <w:webHidden/>
          </w:rPr>
          <w:tab/>
        </w:r>
        <w:r w:rsidR="001E4518">
          <w:rPr>
            <w:noProof/>
            <w:webHidden/>
          </w:rPr>
          <w:fldChar w:fldCharType="begin"/>
        </w:r>
        <w:r w:rsidR="001E4518">
          <w:rPr>
            <w:noProof/>
            <w:webHidden/>
          </w:rPr>
          <w:instrText xml:space="preserve"> PAGEREF _Toc87176878 \h </w:instrText>
        </w:r>
        <w:r w:rsidR="001E4518">
          <w:rPr>
            <w:noProof/>
            <w:webHidden/>
          </w:rPr>
        </w:r>
        <w:r w:rsidR="001E4518">
          <w:rPr>
            <w:noProof/>
            <w:webHidden/>
          </w:rPr>
          <w:fldChar w:fldCharType="separate"/>
        </w:r>
        <w:r w:rsidR="001E4518">
          <w:rPr>
            <w:noProof/>
            <w:webHidden/>
          </w:rPr>
          <w:t>80</w:t>
        </w:r>
        <w:r w:rsidR="001E4518">
          <w:rPr>
            <w:noProof/>
            <w:webHidden/>
          </w:rPr>
          <w:fldChar w:fldCharType="end"/>
        </w:r>
      </w:hyperlink>
    </w:p>
    <w:p w14:paraId="6246D868" w14:textId="5CD1E79A" w:rsidR="001E4518" w:rsidRDefault="009D57B5">
      <w:pPr>
        <w:pStyle w:val="TableofFigures"/>
        <w:tabs>
          <w:tab w:val="right" w:leader="dot" w:pos="9061"/>
        </w:tabs>
        <w:rPr>
          <w:rFonts w:asciiTheme="minorHAnsi" w:eastAsiaTheme="minorEastAsia" w:hAnsiTheme="minorHAnsi"/>
          <w:noProof/>
          <w:sz w:val="22"/>
          <w:lang w:val="en-US"/>
        </w:rPr>
      </w:pPr>
      <w:hyperlink w:anchor="_Toc87176879" w:history="1">
        <w:r w:rsidR="001E4518" w:rsidRPr="005E3324">
          <w:rPr>
            <w:rStyle w:val="Hyperlink"/>
            <w:noProof/>
          </w:rPr>
          <w:t>Hình 4.20</w:t>
        </w:r>
        <w:r w:rsidR="001E4518" w:rsidRPr="005E3324">
          <w:rPr>
            <w:rStyle w:val="Hyperlink"/>
            <w:noProof/>
            <w:lang w:val="en-US"/>
          </w:rPr>
          <w:t xml:space="preserve"> </w:t>
        </w:r>
        <w:r w:rsidR="001E4518" w:rsidRPr="005E3324">
          <w:rPr>
            <w:rStyle w:val="Hyperlink"/>
            <w:noProof/>
          </w:rPr>
          <w:t>Bảng ImportView</w:t>
        </w:r>
        <w:r w:rsidR="001E4518">
          <w:rPr>
            <w:noProof/>
            <w:webHidden/>
          </w:rPr>
          <w:tab/>
        </w:r>
        <w:r w:rsidR="001E4518">
          <w:rPr>
            <w:noProof/>
            <w:webHidden/>
          </w:rPr>
          <w:fldChar w:fldCharType="begin"/>
        </w:r>
        <w:r w:rsidR="001E4518">
          <w:rPr>
            <w:noProof/>
            <w:webHidden/>
          </w:rPr>
          <w:instrText xml:space="preserve"> PAGEREF _Toc87176879 \h </w:instrText>
        </w:r>
        <w:r w:rsidR="001E4518">
          <w:rPr>
            <w:noProof/>
            <w:webHidden/>
          </w:rPr>
        </w:r>
        <w:r w:rsidR="001E4518">
          <w:rPr>
            <w:noProof/>
            <w:webHidden/>
          </w:rPr>
          <w:fldChar w:fldCharType="separate"/>
        </w:r>
        <w:r w:rsidR="001E4518">
          <w:rPr>
            <w:noProof/>
            <w:webHidden/>
          </w:rPr>
          <w:t>80</w:t>
        </w:r>
        <w:r w:rsidR="001E4518">
          <w:rPr>
            <w:noProof/>
            <w:webHidden/>
          </w:rPr>
          <w:fldChar w:fldCharType="end"/>
        </w:r>
      </w:hyperlink>
    </w:p>
    <w:p w14:paraId="52E8FCD3" w14:textId="3A97D9D4" w:rsidR="001E4518" w:rsidRDefault="009D57B5">
      <w:pPr>
        <w:pStyle w:val="TableofFigures"/>
        <w:tabs>
          <w:tab w:val="right" w:leader="dot" w:pos="9061"/>
        </w:tabs>
        <w:rPr>
          <w:rFonts w:asciiTheme="minorHAnsi" w:eastAsiaTheme="minorEastAsia" w:hAnsiTheme="minorHAnsi"/>
          <w:noProof/>
          <w:sz w:val="22"/>
          <w:lang w:val="en-US"/>
        </w:rPr>
      </w:pPr>
      <w:hyperlink w:anchor="_Toc87176880" w:history="1">
        <w:r w:rsidR="001E4518" w:rsidRPr="005E3324">
          <w:rPr>
            <w:rStyle w:val="Hyperlink"/>
            <w:noProof/>
          </w:rPr>
          <w:t>Hình 4.21 Bảng ExportView</w:t>
        </w:r>
        <w:r w:rsidR="001E4518">
          <w:rPr>
            <w:noProof/>
            <w:webHidden/>
          </w:rPr>
          <w:tab/>
        </w:r>
        <w:r w:rsidR="001E4518">
          <w:rPr>
            <w:noProof/>
            <w:webHidden/>
          </w:rPr>
          <w:fldChar w:fldCharType="begin"/>
        </w:r>
        <w:r w:rsidR="001E4518">
          <w:rPr>
            <w:noProof/>
            <w:webHidden/>
          </w:rPr>
          <w:instrText xml:space="preserve"> PAGEREF _Toc87176880 \h </w:instrText>
        </w:r>
        <w:r w:rsidR="001E4518">
          <w:rPr>
            <w:noProof/>
            <w:webHidden/>
          </w:rPr>
        </w:r>
        <w:r w:rsidR="001E4518">
          <w:rPr>
            <w:noProof/>
            <w:webHidden/>
          </w:rPr>
          <w:fldChar w:fldCharType="separate"/>
        </w:r>
        <w:r w:rsidR="001E4518">
          <w:rPr>
            <w:noProof/>
            <w:webHidden/>
          </w:rPr>
          <w:t>81</w:t>
        </w:r>
        <w:r w:rsidR="001E4518">
          <w:rPr>
            <w:noProof/>
            <w:webHidden/>
          </w:rPr>
          <w:fldChar w:fldCharType="end"/>
        </w:r>
      </w:hyperlink>
    </w:p>
    <w:p w14:paraId="4F380BD5" w14:textId="56D8DBDC" w:rsidR="001E4518" w:rsidRDefault="009D57B5">
      <w:pPr>
        <w:pStyle w:val="TableofFigures"/>
        <w:tabs>
          <w:tab w:val="right" w:leader="dot" w:pos="9061"/>
        </w:tabs>
        <w:rPr>
          <w:rFonts w:asciiTheme="minorHAnsi" w:eastAsiaTheme="minorEastAsia" w:hAnsiTheme="minorHAnsi"/>
          <w:noProof/>
          <w:sz w:val="22"/>
          <w:lang w:val="en-US"/>
        </w:rPr>
      </w:pPr>
      <w:hyperlink w:anchor="_Toc87176881" w:history="1">
        <w:r w:rsidR="001E4518" w:rsidRPr="005E3324">
          <w:rPr>
            <w:rStyle w:val="Hyperlink"/>
            <w:noProof/>
          </w:rPr>
          <w:t xml:space="preserve">Hình 4.22 Lược đồ cơ sở dữ liệu </w:t>
        </w:r>
        <w:r w:rsidR="001E4518" w:rsidRPr="005E3324">
          <w:rPr>
            <w:rStyle w:val="Hyperlink"/>
            <w:noProof/>
            <w:lang w:val="en-US"/>
          </w:rPr>
          <w:t xml:space="preserve">của </w:t>
        </w:r>
        <w:r w:rsidR="001E4518" w:rsidRPr="005E3324">
          <w:rPr>
            <w:rStyle w:val="Hyperlink"/>
            <w:noProof/>
          </w:rPr>
          <w:t>hệ thống</w:t>
        </w:r>
        <w:r w:rsidR="001E4518">
          <w:rPr>
            <w:noProof/>
            <w:webHidden/>
          </w:rPr>
          <w:tab/>
        </w:r>
        <w:r w:rsidR="001E4518">
          <w:rPr>
            <w:noProof/>
            <w:webHidden/>
          </w:rPr>
          <w:fldChar w:fldCharType="begin"/>
        </w:r>
        <w:r w:rsidR="001E4518">
          <w:rPr>
            <w:noProof/>
            <w:webHidden/>
          </w:rPr>
          <w:instrText xml:space="preserve"> PAGEREF _Toc87176881 \h </w:instrText>
        </w:r>
        <w:r w:rsidR="001E4518">
          <w:rPr>
            <w:noProof/>
            <w:webHidden/>
          </w:rPr>
        </w:r>
        <w:r w:rsidR="001E4518">
          <w:rPr>
            <w:noProof/>
            <w:webHidden/>
          </w:rPr>
          <w:fldChar w:fldCharType="separate"/>
        </w:r>
        <w:r w:rsidR="001E4518">
          <w:rPr>
            <w:noProof/>
            <w:webHidden/>
          </w:rPr>
          <w:t>81</w:t>
        </w:r>
        <w:r w:rsidR="001E4518">
          <w:rPr>
            <w:noProof/>
            <w:webHidden/>
          </w:rPr>
          <w:fldChar w:fldCharType="end"/>
        </w:r>
      </w:hyperlink>
    </w:p>
    <w:p w14:paraId="342ADAC6" w14:textId="55F31524" w:rsidR="001E4518" w:rsidRDefault="009D57B5">
      <w:pPr>
        <w:pStyle w:val="TableofFigures"/>
        <w:tabs>
          <w:tab w:val="right" w:leader="dot" w:pos="9061"/>
        </w:tabs>
        <w:rPr>
          <w:rFonts w:asciiTheme="minorHAnsi" w:eastAsiaTheme="minorEastAsia" w:hAnsiTheme="minorHAnsi"/>
          <w:noProof/>
          <w:sz w:val="22"/>
          <w:lang w:val="en-US"/>
        </w:rPr>
      </w:pPr>
      <w:hyperlink w:anchor="_Toc87176882" w:history="1">
        <w:r w:rsidR="001E4518" w:rsidRPr="005E3324">
          <w:rPr>
            <w:rStyle w:val="Hyperlink"/>
            <w:noProof/>
          </w:rPr>
          <w:t>Hình 4.23</w:t>
        </w:r>
        <w:r w:rsidR="001E4518" w:rsidRPr="005E3324">
          <w:rPr>
            <w:rStyle w:val="Hyperlink"/>
            <w:noProof/>
            <w:lang w:val="en-US"/>
          </w:rPr>
          <w:t xml:space="preserve"> Lược đồ use case của toàn hệ thống</w:t>
        </w:r>
        <w:r w:rsidR="001E4518">
          <w:rPr>
            <w:noProof/>
            <w:webHidden/>
          </w:rPr>
          <w:tab/>
        </w:r>
        <w:r w:rsidR="001E4518">
          <w:rPr>
            <w:noProof/>
            <w:webHidden/>
          </w:rPr>
          <w:fldChar w:fldCharType="begin"/>
        </w:r>
        <w:r w:rsidR="001E4518">
          <w:rPr>
            <w:noProof/>
            <w:webHidden/>
          </w:rPr>
          <w:instrText xml:space="preserve"> PAGEREF _Toc87176882 \h </w:instrText>
        </w:r>
        <w:r w:rsidR="001E4518">
          <w:rPr>
            <w:noProof/>
            <w:webHidden/>
          </w:rPr>
        </w:r>
        <w:r w:rsidR="001E4518">
          <w:rPr>
            <w:noProof/>
            <w:webHidden/>
          </w:rPr>
          <w:fldChar w:fldCharType="separate"/>
        </w:r>
        <w:r w:rsidR="001E4518">
          <w:rPr>
            <w:noProof/>
            <w:webHidden/>
          </w:rPr>
          <w:t>82</w:t>
        </w:r>
        <w:r w:rsidR="001E4518">
          <w:rPr>
            <w:noProof/>
            <w:webHidden/>
          </w:rPr>
          <w:fldChar w:fldCharType="end"/>
        </w:r>
      </w:hyperlink>
    </w:p>
    <w:p w14:paraId="6B17A316" w14:textId="33B14E11" w:rsidR="001E4518" w:rsidRDefault="009D57B5">
      <w:pPr>
        <w:pStyle w:val="TableofFigures"/>
        <w:tabs>
          <w:tab w:val="right" w:leader="dot" w:pos="9061"/>
        </w:tabs>
        <w:rPr>
          <w:rFonts w:asciiTheme="minorHAnsi" w:eastAsiaTheme="minorEastAsia" w:hAnsiTheme="minorHAnsi"/>
          <w:noProof/>
          <w:sz w:val="22"/>
          <w:lang w:val="en-US"/>
        </w:rPr>
      </w:pPr>
      <w:hyperlink w:anchor="_Toc87176883" w:history="1">
        <w:r w:rsidR="001E4518" w:rsidRPr="005E3324">
          <w:rPr>
            <w:rStyle w:val="Hyperlink"/>
            <w:noProof/>
          </w:rPr>
          <w:t>Hình 4.24</w:t>
        </w:r>
        <w:r w:rsidR="001E4518" w:rsidRPr="005E3324">
          <w:rPr>
            <w:rStyle w:val="Hyperlink"/>
            <w:noProof/>
            <w:lang w:val="en-US"/>
          </w:rPr>
          <w:t xml:space="preserve"> Giao diện đăng nhập</w:t>
        </w:r>
        <w:r w:rsidR="001E4518">
          <w:rPr>
            <w:noProof/>
            <w:webHidden/>
          </w:rPr>
          <w:tab/>
        </w:r>
        <w:r w:rsidR="001E4518">
          <w:rPr>
            <w:noProof/>
            <w:webHidden/>
          </w:rPr>
          <w:fldChar w:fldCharType="begin"/>
        </w:r>
        <w:r w:rsidR="001E4518">
          <w:rPr>
            <w:noProof/>
            <w:webHidden/>
          </w:rPr>
          <w:instrText xml:space="preserve"> PAGEREF _Toc87176883 \h </w:instrText>
        </w:r>
        <w:r w:rsidR="001E4518">
          <w:rPr>
            <w:noProof/>
            <w:webHidden/>
          </w:rPr>
        </w:r>
        <w:r w:rsidR="001E4518">
          <w:rPr>
            <w:noProof/>
            <w:webHidden/>
          </w:rPr>
          <w:fldChar w:fldCharType="separate"/>
        </w:r>
        <w:r w:rsidR="001E4518">
          <w:rPr>
            <w:noProof/>
            <w:webHidden/>
          </w:rPr>
          <w:t>95</w:t>
        </w:r>
        <w:r w:rsidR="001E4518">
          <w:rPr>
            <w:noProof/>
            <w:webHidden/>
          </w:rPr>
          <w:fldChar w:fldCharType="end"/>
        </w:r>
      </w:hyperlink>
    </w:p>
    <w:p w14:paraId="04D875F0" w14:textId="254C4867" w:rsidR="001E4518" w:rsidRDefault="009D57B5">
      <w:pPr>
        <w:pStyle w:val="TableofFigures"/>
        <w:tabs>
          <w:tab w:val="right" w:leader="dot" w:pos="9061"/>
        </w:tabs>
        <w:rPr>
          <w:rFonts w:asciiTheme="minorHAnsi" w:eastAsiaTheme="minorEastAsia" w:hAnsiTheme="minorHAnsi"/>
          <w:noProof/>
          <w:sz w:val="22"/>
          <w:lang w:val="en-US"/>
        </w:rPr>
      </w:pPr>
      <w:hyperlink w:anchor="_Toc87176884" w:history="1">
        <w:r w:rsidR="001E4518" w:rsidRPr="005E3324">
          <w:rPr>
            <w:rStyle w:val="Hyperlink"/>
            <w:noProof/>
          </w:rPr>
          <w:t>Hình 4.25</w:t>
        </w:r>
        <w:r w:rsidR="001E4518" w:rsidRPr="005E3324">
          <w:rPr>
            <w:rStyle w:val="Hyperlink"/>
            <w:noProof/>
            <w:lang w:val="en-US"/>
          </w:rPr>
          <w:t xml:space="preserve"> Giao diện trang chủ</w:t>
        </w:r>
        <w:r w:rsidR="001E4518">
          <w:rPr>
            <w:noProof/>
            <w:webHidden/>
          </w:rPr>
          <w:tab/>
        </w:r>
        <w:r w:rsidR="001E4518">
          <w:rPr>
            <w:noProof/>
            <w:webHidden/>
          </w:rPr>
          <w:fldChar w:fldCharType="begin"/>
        </w:r>
        <w:r w:rsidR="001E4518">
          <w:rPr>
            <w:noProof/>
            <w:webHidden/>
          </w:rPr>
          <w:instrText xml:space="preserve"> PAGEREF _Toc87176884 \h </w:instrText>
        </w:r>
        <w:r w:rsidR="001E4518">
          <w:rPr>
            <w:noProof/>
            <w:webHidden/>
          </w:rPr>
        </w:r>
        <w:r w:rsidR="001E4518">
          <w:rPr>
            <w:noProof/>
            <w:webHidden/>
          </w:rPr>
          <w:fldChar w:fldCharType="separate"/>
        </w:r>
        <w:r w:rsidR="001E4518">
          <w:rPr>
            <w:noProof/>
            <w:webHidden/>
          </w:rPr>
          <w:t>95</w:t>
        </w:r>
        <w:r w:rsidR="001E4518">
          <w:rPr>
            <w:noProof/>
            <w:webHidden/>
          </w:rPr>
          <w:fldChar w:fldCharType="end"/>
        </w:r>
      </w:hyperlink>
    </w:p>
    <w:p w14:paraId="7F311DDF" w14:textId="5EB239FA" w:rsidR="001E4518" w:rsidRDefault="009D57B5">
      <w:pPr>
        <w:pStyle w:val="TableofFigures"/>
        <w:tabs>
          <w:tab w:val="right" w:leader="dot" w:pos="9061"/>
        </w:tabs>
        <w:rPr>
          <w:rFonts w:asciiTheme="minorHAnsi" w:eastAsiaTheme="minorEastAsia" w:hAnsiTheme="minorHAnsi"/>
          <w:noProof/>
          <w:sz w:val="22"/>
          <w:lang w:val="en-US"/>
        </w:rPr>
      </w:pPr>
      <w:hyperlink w:anchor="_Toc87176885" w:history="1">
        <w:r w:rsidR="001E4518" w:rsidRPr="005E3324">
          <w:rPr>
            <w:rStyle w:val="Hyperlink"/>
            <w:noProof/>
          </w:rPr>
          <w:t>Hình 4.26</w:t>
        </w:r>
        <w:r w:rsidR="001E4518" w:rsidRPr="005E3324">
          <w:rPr>
            <w:rStyle w:val="Hyperlink"/>
            <w:noProof/>
            <w:lang w:val="en-US"/>
          </w:rPr>
          <w:t xml:space="preserve"> Giao diện menu</w:t>
        </w:r>
        <w:r w:rsidR="001E4518">
          <w:rPr>
            <w:noProof/>
            <w:webHidden/>
          </w:rPr>
          <w:tab/>
        </w:r>
        <w:r w:rsidR="001E4518">
          <w:rPr>
            <w:noProof/>
            <w:webHidden/>
          </w:rPr>
          <w:fldChar w:fldCharType="begin"/>
        </w:r>
        <w:r w:rsidR="001E4518">
          <w:rPr>
            <w:noProof/>
            <w:webHidden/>
          </w:rPr>
          <w:instrText xml:space="preserve"> PAGEREF _Toc87176885 \h </w:instrText>
        </w:r>
        <w:r w:rsidR="001E4518">
          <w:rPr>
            <w:noProof/>
            <w:webHidden/>
          </w:rPr>
        </w:r>
        <w:r w:rsidR="001E4518">
          <w:rPr>
            <w:noProof/>
            <w:webHidden/>
          </w:rPr>
          <w:fldChar w:fldCharType="separate"/>
        </w:r>
        <w:r w:rsidR="001E4518">
          <w:rPr>
            <w:noProof/>
            <w:webHidden/>
          </w:rPr>
          <w:t>96</w:t>
        </w:r>
        <w:r w:rsidR="001E4518">
          <w:rPr>
            <w:noProof/>
            <w:webHidden/>
          </w:rPr>
          <w:fldChar w:fldCharType="end"/>
        </w:r>
      </w:hyperlink>
    </w:p>
    <w:p w14:paraId="1A54023A" w14:textId="725F372B" w:rsidR="001E4518" w:rsidRDefault="009D57B5">
      <w:pPr>
        <w:pStyle w:val="TableofFigures"/>
        <w:tabs>
          <w:tab w:val="right" w:leader="dot" w:pos="9061"/>
        </w:tabs>
        <w:rPr>
          <w:rFonts w:asciiTheme="minorHAnsi" w:eastAsiaTheme="minorEastAsia" w:hAnsiTheme="minorHAnsi"/>
          <w:noProof/>
          <w:sz w:val="22"/>
          <w:lang w:val="en-US"/>
        </w:rPr>
      </w:pPr>
      <w:hyperlink w:anchor="_Toc87176886" w:history="1">
        <w:r w:rsidR="001E4518" w:rsidRPr="005E3324">
          <w:rPr>
            <w:rStyle w:val="Hyperlink"/>
            <w:noProof/>
          </w:rPr>
          <w:t>Hình 4.27</w:t>
        </w:r>
        <w:r w:rsidR="001E4518" w:rsidRPr="005E3324">
          <w:rPr>
            <w:rStyle w:val="Hyperlink"/>
            <w:noProof/>
            <w:lang w:val="en-US"/>
          </w:rPr>
          <w:t xml:space="preserve"> Giao diện tạo yêu cầu nhập kho.</w:t>
        </w:r>
        <w:r w:rsidR="001E4518">
          <w:rPr>
            <w:noProof/>
            <w:webHidden/>
          </w:rPr>
          <w:tab/>
        </w:r>
        <w:r w:rsidR="001E4518">
          <w:rPr>
            <w:noProof/>
            <w:webHidden/>
          </w:rPr>
          <w:fldChar w:fldCharType="begin"/>
        </w:r>
        <w:r w:rsidR="001E4518">
          <w:rPr>
            <w:noProof/>
            <w:webHidden/>
          </w:rPr>
          <w:instrText xml:space="preserve"> PAGEREF _Toc87176886 \h </w:instrText>
        </w:r>
        <w:r w:rsidR="001E4518">
          <w:rPr>
            <w:noProof/>
            <w:webHidden/>
          </w:rPr>
        </w:r>
        <w:r w:rsidR="001E4518">
          <w:rPr>
            <w:noProof/>
            <w:webHidden/>
          </w:rPr>
          <w:fldChar w:fldCharType="separate"/>
        </w:r>
        <w:r w:rsidR="001E4518">
          <w:rPr>
            <w:noProof/>
            <w:webHidden/>
          </w:rPr>
          <w:t>97</w:t>
        </w:r>
        <w:r w:rsidR="001E4518">
          <w:rPr>
            <w:noProof/>
            <w:webHidden/>
          </w:rPr>
          <w:fldChar w:fldCharType="end"/>
        </w:r>
      </w:hyperlink>
    </w:p>
    <w:p w14:paraId="23E63B9F" w14:textId="0A822368" w:rsidR="001E4518" w:rsidRDefault="009D57B5">
      <w:pPr>
        <w:pStyle w:val="TableofFigures"/>
        <w:tabs>
          <w:tab w:val="right" w:leader="dot" w:pos="9061"/>
        </w:tabs>
        <w:rPr>
          <w:rFonts w:asciiTheme="minorHAnsi" w:eastAsiaTheme="minorEastAsia" w:hAnsiTheme="minorHAnsi"/>
          <w:noProof/>
          <w:sz w:val="22"/>
          <w:lang w:val="en-US"/>
        </w:rPr>
      </w:pPr>
      <w:hyperlink w:anchor="_Toc87176887" w:history="1">
        <w:r w:rsidR="001E4518" w:rsidRPr="005E3324">
          <w:rPr>
            <w:rStyle w:val="Hyperlink"/>
            <w:noProof/>
          </w:rPr>
          <w:t>Hình 4.28</w:t>
        </w:r>
        <w:r w:rsidR="001E4518" w:rsidRPr="005E3324">
          <w:rPr>
            <w:rStyle w:val="Hyperlink"/>
            <w:noProof/>
            <w:lang w:val="en-US"/>
          </w:rPr>
          <w:t xml:space="preserve"> Giao diện xem danh sách đơn hàng nhập kho</w:t>
        </w:r>
        <w:r w:rsidR="001E4518">
          <w:rPr>
            <w:noProof/>
            <w:webHidden/>
          </w:rPr>
          <w:tab/>
        </w:r>
        <w:r w:rsidR="001E4518">
          <w:rPr>
            <w:noProof/>
            <w:webHidden/>
          </w:rPr>
          <w:fldChar w:fldCharType="begin"/>
        </w:r>
        <w:r w:rsidR="001E4518">
          <w:rPr>
            <w:noProof/>
            <w:webHidden/>
          </w:rPr>
          <w:instrText xml:space="preserve"> PAGEREF _Toc87176887 \h </w:instrText>
        </w:r>
        <w:r w:rsidR="001E4518">
          <w:rPr>
            <w:noProof/>
            <w:webHidden/>
          </w:rPr>
        </w:r>
        <w:r w:rsidR="001E4518">
          <w:rPr>
            <w:noProof/>
            <w:webHidden/>
          </w:rPr>
          <w:fldChar w:fldCharType="separate"/>
        </w:r>
        <w:r w:rsidR="001E4518">
          <w:rPr>
            <w:noProof/>
            <w:webHidden/>
          </w:rPr>
          <w:t>97</w:t>
        </w:r>
        <w:r w:rsidR="001E4518">
          <w:rPr>
            <w:noProof/>
            <w:webHidden/>
          </w:rPr>
          <w:fldChar w:fldCharType="end"/>
        </w:r>
      </w:hyperlink>
    </w:p>
    <w:p w14:paraId="528A005A" w14:textId="7F2EEE6E" w:rsidR="001E4518" w:rsidRDefault="009D57B5">
      <w:pPr>
        <w:pStyle w:val="TableofFigures"/>
        <w:tabs>
          <w:tab w:val="right" w:leader="dot" w:pos="9061"/>
        </w:tabs>
        <w:rPr>
          <w:rFonts w:asciiTheme="minorHAnsi" w:eastAsiaTheme="minorEastAsia" w:hAnsiTheme="minorHAnsi"/>
          <w:noProof/>
          <w:sz w:val="22"/>
          <w:lang w:val="en-US"/>
        </w:rPr>
      </w:pPr>
      <w:hyperlink w:anchor="_Toc87176888" w:history="1">
        <w:r w:rsidR="001E4518" w:rsidRPr="005E3324">
          <w:rPr>
            <w:rStyle w:val="Hyperlink"/>
            <w:noProof/>
          </w:rPr>
          <w:t>Hình 4.29</w:t>
        </w:r>
        <w:r w:rsidR="001E4518" w:rsidRPr="005E3324">
          <w:rPr>
            <w:rStyle w:val="Hyperlink"/>
            <w:noProof/>
            <w:lang w:val="en-US"/>
          </w:rPr>
          <w:t xml:space="preserve"> Giao diện xem chi tiết đơn hàng nhập kho</w:t>
        </w:r>
        <w:r w:rsidR="001E4518">
          <w:rPr>
            <w:noProof/>
            <w:webHidden/>
          </w:rPr>
          <w:tab/>
        </w:r>
        <w:r w:rsidR="001E4518">
          <w:rPr>
            <w:noProof/>
            <w:webHidden/>
          </w:rPr>
          <w:fldChar w:fldCharType="begin"/>
        </w:r>
        <w:r w:rsidR="001E4518">
          <w:rPr>
            <w:noProof/>
            <w:webHidden/>
          </w:rPr>
          <w:instrText xml:space="preserve"> PAGEREF _Toc87176888 \h </w:instrText>
        </w:r>
        <w:r w:rsidR="001E4518">
          <w:rPr>
            <w:noProof/>
            <w:webHidden/>
          </w:rPr>
        </w:r>
        <w:r w:rsidR="001E4518">
          <w:rPr>
            <w:noProof/>
            <w:webHidden/>
          </w:rPr>
          <w:fldChar w:fldCharType="separate"/>
        </w:r>
        <w:r w:rsidR="001E4518">
          <w:rPr>
            <w:noProof/>
            <w:webHidden/>
          </w:rPr>
          <w:t>98</w:t>
        </w:r>
        <w:r w:rsidR="001E4518">
          <w:rPr>
            <w:noProof/>
            <w:webHidden/>
          </w:rPr>
          <w:fldChar w:fldCharType="end"/>
        </w:r>
      </w:hyperlink>
    </w:p>
    <w:p w14:paraId="133C6260" w14:textId="45AF88A7" w:rsidR="001E4518" w:rsidRDefault="009D57B5">
      <w:pPr>
        <w:pStyle w:val="TableofFigures"/>
        <w:tabs>
          <w:tab w:val="right" w:leader="dot" w:pos="9061"/>
        </w:tabs>
        <w:rPr>
          <w:rFonts w:asciiTheme="minorHAnsi" w:eastAsiaTheme="minorEastAsia" w:hAnsiTheme="minorHAnsi"/>
          <w:noProof/>
          <w:sz w:val="22"/>
          <w:lang w:val="en-US"/>
        </w:rPr>
      </w:pPr>
      <w:hyperlink w:anchor="_Toc87176889" w:history="1">
        <w:r w:rsidR="001E4518" w:rsidRPr="005E3324">
          <w:rPr>
            <w:rStyle w:val="Hyperlink"/>
            <w:noProof/>
          </w:rPr>
          <w:t>Hình 4.30</w:t>
        </w:r>
        <w:r w:rsidR="001E4518" w:rsidRPr="005E3324">
          <w:rPr>
            <w:rStyle w:val="Hyperlink"/>
            <w:noProof/>
            <w:lang w:val="en-US"/>
          </w:rPr>
          <w:t xml:space="preserve"> Giao diện thay đổi trạng thái đơn hàng</w:t>
        </w:r>
        <w:r w:rsidR="001E4518">
          <w:rPr>
            <w:noProof/>
            <w:webHidden/>
          </w:rPr>
          <w:tab/>
        </w:r>
        <w:r w:rsidR="001E4518">
          <w:rPr>
            <w:noProof/>
            <w:webHidden/>
          </w:rPr>
          <w:fldChar w:fldCharType="begin"/>
        </w:r>
        <w:r w:rsidR="001E4518">
          <w:rPr>
            <w:noProof/>
            <w:webHidden/>
          </w:rPr>
          <w:instrText xml:space="preserve"> PAGEREF _Toc87176889 \h </w:instrText>
        </w:r>
        <w:r w:rsidR="001E4518">
          <w:rPr>
            <w:noProof/>
            <w:webHidden/>
          </w:rPr>
        </w:r>
        <w:r w:rsidR="001E4518">
          <w:rPr>
            <w:noProof/>
            <w:webHidden/>
          </w:rPr>
          <w:fldChar w:fldCharType="separate"/>
        </w:r>
        <w:r w:rsidR="001E4518">
          <w:rPr>
            <w:noProof/>
            <w:webHidden/>
          </w:rPr>
          <w:t>99</w:t>
        </w:r>
        <w:r w:rsidR="001E4518">
          <w:rPr>
            <w:noProof/>
            <w:webHidden/>
          </w:rPr>
          <w:fldChar w:fldCharType="end"/>
        </w:r>
      </w:hyperlink>
    </w:p>
    <w:p w14:paraId="0E96C303" w14:textId="56B52CB5" w:rsidR="001E4518" w:rsidRDefault="009D57B5">
      <w:pPr>
        <w:pStyle w:val="TableofFigures"/>
        <w:tabs>
          <w:tab w:val="right" w:leader="dot" w:pos="9061"/>
        </w:tabs>
        <w:rPr>
          <w:rFonts w:asciiTheme="minorHAnsi" w:eastAsiaTheme="minorEastAsia" w:hAnsiTheme="minorHAnsi"/>
          <w:noProof/>
          <w:sz w:val="22"/>
          <w:lang w:val="en-US"/>
        </w:rPr>
      </w:pPr>
      <w:hyperlink w:anchor="_Toc87176890" w:history="1">
        <w:r w:rsidR="001E4518" w:rsidRPr="005E3324">
          <w:rPr>
            <w:rStyle w:val="Hyperlink"/>
            <w:noProof/>
          </w:rPr>
          <w:t>Hình 4.31</w:t>
        </w:r>
        <w:r w:rsidR="001E4518" w:rsidRPr="005E3324">
          <w:rPr>
            <w:rStyle w:val="Hyperlink"/>
            <w:noProof/>
            <w:lang w:val="en-US"/>
          </w:rPr>
          <w:t xml:space="preserve"> Giao diện xác nhận xóa đơn hàng</w:t>
        </w:r>
        <w:r w:rsidR="001E4518">
          <w:rPr>
            <w:noProof/>
            <w:webHidden/>
          </w:rPr>
          <w:tab/>
        </w:r>
        <w:r w:rsidR="001E4518">
          <w:rPr>
            <w:noProof/>
            <w:webHidden/>
          </w:rPr>
          <w:fldChar w:fldCharType="begin"/>
        </w:r>
        <w:r w:rsidR="001E4518">
          <w:rPr>
            <w:noProof/>
            <w:webHidden/>
          </w:rPr>
          <w:instrText xml:space="preserve"> PAGEREF _Toc87176890 \h </w:instrText>
        </w:r>
        <w:r w:rsidR="001E4518">
          <w:rPr>
            <w:noProof/>
            <w:webHidden/>
          </w:rPr>
        </w:r>
        <w:r w:rsidR="001E4518">
          <w:rPr>
            <w:noProof/>
            <w:webHidden/>
          </w:rPr>
          <w:fldChar w:fldCharType="separate"/>
        </w:r>
        <w:r w:rsidR="001E4518">
          <w:rPr>
            <w:noProof/>
            <w:webHidden/>
          </w:rPr>
          <w:t>99</w:t>
        </w:r>
        <w:r w:rsidR="001E4518">
          <w:rPr>
            <w:noProof/>
            <w:webHidden/>
          </w:rPr>
          <w:fldChar w:fldCharType="end"/>
        </w:r>
      </w:hyperlink>
    </w:p>
    <w:p w14:paraId="48C3FE2A" w14:textId="1FBFE86F" w:rsidR="001E4518" w:rsidRDefault="009D57B5">
      <w:pPr>
        <w:pStyle w:val="TableofFigures"/>
        <w:tabs>
          <w:tab w:val="right" w:leader="dot" w:pos="9061"/>
        </w:tabs>
        <w:rPr>
          <w:rFonts w:asciiTheme="minorHAnsi" w:eastAsiaTheme="minorEastAsia" w:hAnsiTheme="minorHAnsi"/>
          <w:noProof/>
          <w:sz w:val="22"/>
          <w:lang w:val="en-US"/>
        </w:rPr>
      </w:pPr>
      <w:hyperlink w:anchor="_Toc87176891" w:history="1">
        <w:r w:rsidR="001E4518" w:rsidRPr="005E3324">
          <w:rPr>
            <w:rStyle w:val="Hyperlink"/>
            <w:noProof/>
          </w:rPr>
          <w:t>Hình 4.32</w:t>
        </w:r>
        <w:r w:rsidR="001E4518" w:rsidRPr="005E3324">
          <w:rPr>
            <w:rStyle w:val="Hyperlink"/>
            <w:noProof/>
            <w:lang w:val="en-US"/>
          </w:rPr>
          <w:t xml:space="preserve"> Giao diện thêm biên lai của đơn nhập</w:t>
        </w:r>
        <w:r w:rsidR="001E4518">
          <w:rPr>
            <w:noProof/>
            <w:webHidden/>
          </w:rPr>
          <w:tab/>
        </w:r>
        <w:r w:rsidR="001E4518">
          <w:rPr>
            <w:noProof/>
            <w:webHidden/>
          </w:rPr>
          <w:fldChar w:fldCharType="begin"/>
        </w:r>
        <w:r w:rsidR="001E4518">
          <w:rPr>
            <w:noProof/>
            <w:webHidden/>
          </w:rPr>
          <w:instrText xml:space="preserve"> PAGEREF _Toc87176891 \h </w:instrText>
        </w:r>
        <w:r w:rsidR="001E4518">
          <w:rPr>
            <w:noProof/>
            <w:webHidden/>
          </w:rPr>
        </w:r>
        <w:r w:rsidR="001E4518">
          <w:rPr>
            <w:noProof/>
            <w:webHidden/>
          </w:rPr>
          <w:fldChar w:fldCharType="separate"/>
        </w:r>
        <w:r w:rsidR="001E4518">
          <w:rPr>
            <w:noProof/>
            <w:webHidden/>
          </w:rPr>
          <w:t>100</w:t>
        </w:r>
        <w:r w:rsidR="001E4518">
          <w:rPr>
            <w:noProof/>
            <w:webHidden/>
          </w:rPr>
          <w:fldChar w:fldCharType="end"/>
        </w:r>
      </w:hyperlink>
    </w:p>
    <w:p w14:paraId="21FA7451" w14:textId="070EBBF6" w:rsidR="001E4518" w:rsidRDefault="009D57B5">
      <w:pPr>
        <w:pStyle w:val="TableofFigures"/>
        <w:tabs>
          <w:tab w:val="right" w:leader="dot" w:pos="9061"/>
        </w:tabs>
        <w:rPr>
          <w:rFonts w:asciiTheme="minorHAnsi" w:eastAsiaTheme="minorEastAsia" w:hAnsiTheme="minorHAnsi"/>
          <w:noProof/>
          <w:sz w:val="22"/>
          <w:lang w:val="en-US"/>
        </w:rPr>
      </w:pPr>
      <w:hyperlink w:anchor="_Toc87176892" w:history="1">
        <w:r w:rsidR="001E4518" w:rsidRPr="005E3324">
          <w:rPr>
            <w:rStyle w:val="Hyperlink"/>
            <w:noProof/>
          </w:rPr>
          <w:t>Hình 4.33</w:t>
        </w:r>
        <w:r w:rsidR="001E4518" w:rsidRPr="005E3324">
          <w:rPr>
            <w:rStyle w:val="Hyperlink"/>
            <w:noProof/>
            <w:lang w:val="en-US"/>
          </w:rPr>
          <w:t xml:space="preserve"> Giao diện biểu mẫu tạo biên lai</w:t>
        </w:r>
        <w:r w:rsidR="001E4518">
          <w:rPr>
            <w:noProof/>
            <w:webHidden/>
          </w:rPr>
          <w:tab/>
        </w:r>
        <w:r w:rsidR="001E4518">
          <w:rPr>
            <w:noProof/>
            <w:webHidden/>
          </w:rPr>
          <w:fldChar w:fldCharType="begin"/>
        </w:r>
        <w:r w:rsidR="001E4518">
          <w:rPr>
            <w:noProof/>
            <w:webHidden/>
          </w:rPr>
          <w:instrText xml:space="preserve"> PAGEREF _Toc87176892 \h </w:instrText>
        </w:r>
        <w:r w:rsidR="001E4518">
          <w:rPr>
            <w:noProof/>
            <w:webHidden/>
          </w:rPr>
        </w:r>
        <w:r w:rsidR="001E4518">
          <w:rPr>
            <w:noProof/>
            <w:webHidden/>
          </w:rPr>
          <w:fldChar w:fldCharType="separate"/>
        </w:r>
        <w:r w:rsidR="001E4518">
          <w:rPr>
            <w:noProof/>
            <w:webHidden/>
          </w:rPr>
          <w:t>100</w:t>
        </w:r>
        <w:r w:rsidR="001E4518">
          <w:rPr>
            <w:noProof/>
            <w:webHidden/>
          </w:rPr>
          <w:fldChar w:fldCharType="end"/>
        </w:r>
      </w:hyperlink>
    </w:p>
    <w:p w14:paraId="204CFFD9" w14:textId="6B696E26" w:rsidR="001E4518" w:rsidRDefault="009D57B5">
      <w:pPr>
        <w:pStyle w:val="TableofFigures"/>
        <w:tabs>
          <w:tab w:val="right" w:leader="dot" w:pos="9061"/>
        </w:tabs>
        <w:rPr>
          <w:rFonts w:asciiTheme="minorHAnsi" w:eastAsiaTheme="minorEastAsia" w:hAnsiTheme="minorHAnsi"/>
          <w:noProof/>
          <w:sz w:val="22"/>
          <w:lang w:val="en-US"/>
        </w:rPr>
      </w:pPr>
      <w:hyperlink w:anchor="_Toc87176893" w:history="1">
        <w:r w:rsidR="001E4518" w:rsidRPr="005E3324">
          <w:rPr>
            <w:rStyle w:val="Hyperlink"/>
            <w:noProof/>
          </w:rPr>
          <w:t>Hình 4.34</w:t>
        </w:r>
        <w:r w:rsidR="001E4518" w:rsidRPr="005E3324">
          <w:rPr>
            <w:rStyle w:val="Hyperlink"/>
            <w:noProof/>
            <w:lang w:val="en-US"/>
          </w:rPr>
          <w:t xml:space="preserve"> Giao diện chỉnh sửa một biên lai</w:t>
        </w:r>
        <w:r w:rsidR="001E4518">
          <w:rPr>
            <w:noProof/>
            <w:webHidden/>
          </w:rPr>
          <w:tab/>
        </w:r>
        <w:r w:rsidR="001E4518">
          <w:rPr>
            <w:noProof/>
            <w:webHidden/>
          </w:rPr>
          <w:fldChar w:fldCharType="begin"/>
        </w:r>
        <w:r w:rsidR="001E4518">
          <w:rPr>
            <w:noProof/>
            <w:webHidden/>
          </w:rPr>
          <w:instrText xml:space="preserve"> PAGEREF _Toc87176893 \h </w:instrText>
        </w:r>
        <w:r w:rsidR="001E4518">
          <w:rPr>
            <w:noProof/>
            <w:webHidden/>
          </w:rPr>
        </w:r>
        <w:r w:rsidR="001E4518">
          <w:rPr>
            <w:noProof/>
            <w:webHidden/>
          </w:rPr>
          <w:fldChar w:fldCharType="separate"/>
        </w:r>
        <w:r w:rsidR="001E4518">
          <w:rPr>
            <w:noProof/>
            <w:webHidden/>
          </w:rPr>
          <w:t>101</w:t>
        </w:r>
        <w:r w:rsidR="001E4518">
          <w:rPr>
            <w:noProof/>
            <w:webHidden/>
          </w:rPr>
          <w:fldChar w:fldCharType="end"/>
        </w:r>
      </w:hyperlink>
    </w:p>
    <w:p w14:paraId="44FFF90E" w14:textId="5C4D834A" w:rsidR="001E4518" w:rsidRDefault="009D57B5">
      <w:pPr>
        <w:pStyle w:val="TableofFigures"/>
        <w:tabs>
          <w:tab w:val="right" w:leader="dot" w:pos="9061"/>
        </w:tabs>
        <w:rPr>
          <w:rFonts w:asciiTheme="minorHAnsi" w:eastAsiaTheme="minorEastAsia" w:hAnsiTheme="minorHAnsi"/>
          <w:noProof/>
          <w:sz w:val="22"/>
          <w:lang w:val="en-US"/>
        </w:rPr>
      </w:pPr>
      <w:hyperlink w:anchor="_Toc87176894" w:history="1">
        <w:r w:rsidR="001E4518" w:rsidRPr="005E3324">
          <w:rPr>
            <w:rStyle w:val="Hyperlink"/>
            <w:noProof/>
          </w:rPr>
          <w:t>Hình 4.35</w:t>
        </w:r>
        <w:r w:rsidR="001E4518" w:rsidRPr="005E3324">
          <w:rPr>
            <w:rStyle w:val="Hyperlink"/>
            <w:noProof/>
            <w:lang w:val="en-US"/>
          </w:rPr>
          <w:t xml:space="preserve"> Giao diện nhập kho</w:t>
        </w:r>
        <w:r w:rsidR="001E4518">
          <w:rPr>
            <w:noProof/>
            <w:webHidden/>
          </w:rPr>
          <w:tab/>
        </w:r>
        <w:r w:rsidR="001E4518">
          <w:rPr>
            <w:noProof/>
            <w:webHidden/>
          </w:rPr>
          <w:fldChar w:fldCharType="begin"/>
        </w:r>
        <w:r w:rsidR="001E4518">
          <w:rPr>
            <w:noProof/>
            <w:webHidden/>
          </w:rPr>
          <w:instrText xml:space="preserve"> PAGEREF _Toc87176894 \h </w:instrText>
        </w:r>
        <w:r w:rsidR="001E4518">
          <w:rPr>
            <w:noProof/>
            <w:webHidden/>
          </w:rPr>
        </w:r>
        <w:r w:rsidR="001E4518">
          <w:rPr>
            <w:noProof/>
            <w:webHidden/>
          </w:rPr>
          <w:fldChar w:fldCharType="separate"/>
        </w:r>
        <w:r w:rsidR="001E4518">
          <w:rPr>
            <w:noProof/>
            <w:webHidden/>
          </w:rPr>
          <w:t>102</w:t>
        </w:r>
        <w:r w:rsidR="001E4518">
          <w:rPr>
            <w:noProof/>
            <w:webHidden/>
          </w:rPr>
          <w:fldChar w:fldCharType="end"/>
        </w:r>
      </w:hyperlink>
    </w:p>
    <w:p w14:paraId="2B026408" w14:textId="42387FCC" w:rsidR="001E4518" w:rsidRDefault="009D57B5">
      <w:pPr>
        <w:pStyle w:val="TableofFigures"/>
        <w:tabs>
          <w:tab w:val="right" w:leader="dot" w:pos="9061"/>
        </w:tabs>
        <w:rPr>
          <w:rFonts w:asciiTheme="minorHAnsi" w:eastAsiaTheme="minorEastAsia" w:hAnsiTheme="minorHAnsi"/>
          <w:noProof/>
          <w:sz w:val="22"/>
          <w:lang w:val="en-US"/>
        </w:rPr>
      </w:pPr>
      <w:hyperlink w:anchor="_Toc87176895" w:history="1">
        <w:r w:rsidR="001E4518" w:rsidRPr="005E3324">
          <w:rPr>
            <w:rStyle w:val="Hyperlink"/>
            <w:noProof/>
          </w:rPr>
          <w:t>Hình 4.36</w:t>
        </w:r>
        <w:r w:rsidR="001E4518" w:rsidRPr="005E3324">
          <w:rPr>
            <w:rStyle w:val="Hyperlink"/>
            <w:noProof/>
            <w:lang w:val="en-US"/>
          </w:rPr>
          <w:t xml:space="preserve"> Giao diện cập nhật sản phẩm đang nhập kho</w:t>
        </w:r>
        <w:r w:rsidR="001E4518">
          <w:rPr>
            <w:noProof/>
            <w:webHidden/>
          </w:rPr>
          <w:tab/>
        </w:r>
        <w:r w:rsidR="001E4518">
          <w:rPr>
            <w:noProof/>
            <w:webHidden/>
          </w:rPr>
          <w:fldChar w:fldCharType="begin"/>
        </w:r>
        <w:r w:rsidR="001E4518">
          <w:rPr>
            <w:noProof/>
            <w:webHidden/>
          </w:rPr>
          <w:instrText xml:space="preserve"> PAGEREF _Toc87176895 \h </w:instrText>
        </w:r>
        <w:r w:rsidR="001E4518">
          <w:rPr>
            <w:noProof/>
            <w:webHidden/>
          </w:rPr>
        </w:r>
        <w:r w:rsidR="001E4518">
          <w:rPr>
            <w:noProof/>
            <w:webHidden/>
          </w:rPr>
          <w:fldChar w:fldCharType="separate"/>
        </w:r>
        <w:r w:rsidR="001E4518">
          <w:rPr>
            <w:noProof/>
            <w:webHidden/>
          </w:rPr>
          <w:t>102</w:t>
        </w:r>
        <w:r w:rsidR="001E4518">
          <w:rPr>
            <w:noProof/>
            <w:webHidden/>
          </w:rPr>
          <w:fldChar w:fldCharType="end"/>
        </w:r>
      </w:hyperlink>
    </w:p>
    <w:p w14:paraId="15C4477F" w14:textId="6A2EA2F2" w:rsidR="001E4518" w:rsidRDefault="009D57B5">
      <w:pPr>
        <w:pStyle w:val="TableofFigures"/>
        <w:tabs>
          <w:tab w:val="right" w:leader="dot" w:pos="9061"/>
        </w:tabs>
        <w:rPr>
          <w:rFonts w:asciiTheme="minorHAnsi" w:eastAsiaTheme="minorEastAsia" w:hAnsiTheme="minorHAnsi"/>
          <w:noProof/>
          <w:sz w:val="22"/>
          <w:lang w:val="en-US"/>
        </w:rPr>
      </w:pPr>
      <w:hyperlink w:anchor="_Toc87176896" w:history="1">
        <w:r w:rsidR="001E4518" w:rsidRPr="005E3324">
          <w:rPr>
            <w:rStyle w:val="Hyperlink"/>
            <w:noProof/>
          </w:rPr>
          <w:t>Hình 4.37</w:t>
        </w:r>
        <w:r w:rsidR="001E4518" w:rsidRPr="005E3324">
          <w:rPr>
            <w:rStyle w:val="Hyperlink"/>
            <w:noProof/>
            <w:lang w:val="en-US"/>
          </w:rPr>
          <w:t xml:space="preserve"> Giao diện hiển thị danh sách đã nhập kho</w:t>
        </w:r>
        <w:r w:rsidR="001E4518">
          <w:rPr>
            <w:noProof/>
            <w:webHidden/>
          </w:rPr>
          <w:tab/>
        </w:r>
        <w:r w:rsidR="001E4518">
          <w:rPr>
            <w:noProof/>
            <w:webHidden/>
          </w:rPr>
          <w:fldChar w:fldCharType="begin"/>
        </w:r>
        <w:r w:rsidR="001E4518">
          <w:rPr>
            <w:noProof/>
            <w:webHidden/>
          </w:rPr>
          <w:instrText xml:space="preserve"> PAGEREF _Toc87176896 \h </w:instrText>
        </w:r>
        <w:r w:rsidR="001E4518">
          <w:rPr>
            <w:noProof/>
            <w:webHidden/>
          </w:rPr>
        </w:r>
        <w:r w:rsidR="001E4518">
          <w:rPr>
            <w:noProof/>
            <w:webHidden/>
          </w:rPr>
          <w:fldChar w:fldCharType="separate"/>
        </w:r>
        <w:r w:rsidR="001E4518">
          <w:rPr>
            <w:noProof/>
            <w:webHidden/>
          </w:rPr>
          <w:t>103</w:t>
        </w:r>
        <w:r w:rsidR="001E4518">
          <w:rPr>
            <w:noProof/>
            <w:webHidden/>
          </w:rPr>
          <w:fldChar w:fldCharType="end"/>
        </w:r>
      </w:hyperlink>
    </w:p>
    <w:p w14:paraId="25F79CA5" w14:textId="7BD51C1B" w:rsidR="001E4518" w:rsidRDefault="009D57B5">
      <w:pPr>
        <w:pStyle w:val="TableofFigures"/>
        <w:tabs>
          <w:tab w:val="right" w:leader="dot" w:pos="9061"/>
        </w:tabs>
        <w:rPr>
          <w:rFonts w:asciiTheme="minorHAnsi" w:eastAsiaTheme="minorEastAsia" w:hAnsiTheme="minorHAnsi"/>
          <w:noProof/>
          <w:sz w:val="22"/>
          <w:lang w:val="en-US"/>
        </w:rPr>
      </w:pPr>
      <w:hyperlink w:anchor="_Toc87176897" w:history="1">
        <w:r w:rsidR="001E4518" w:rsidRPr="005E3324">
          <w:rPr>
            <w:rStyle w:val="Hyperlink"/>
            <w:noProof/>
          </w:rPr>
          <w:t>Hình 4.38</w:t>
        </w:r>
        <w:r w:rsidR="001E4518" w:rsidRPr="005E3324">
          <w:rPr>
            <w:rStyle w:val="Hyperlink"/>
            <w:noProof/>
            <w:lang w:val="en-US"/>
          </w:rPr>
          <w:t xml:space="preserve"> Giao diện của một đơn hàng sau khi nhập kho</w:t>
        </w:r>
        <w:r w:rsidR="001E4518">
          <w:rPr>
            <w:noProof/>
            <w:webHidden/>
          </w:rPr>
          <w:tab/>
        </w:r>
        <w:r w:rsidR="001E4518">
          <w:rPr>
            <w:noProof/>
            <w:webHidden/>
          </w:rPr>
          <w:fldChar w:fldCharType="begin"/>
        </w:r>
        <w:r w:rsidR="001E4518">
          <w:rPr>
            <w:noProof/>
            <w:webHidden/>
          </w:rPr>
          <w:instrText xml:space="preserve"> PAGEREF _Toc87176897 \h </w:instrText>
        </w:r>
        <w:r w:rsidR="001E4518">
          <w:rPr>
            <w:noProof/>
            <w:webHidden/>
          </w:rPr>
        </w:r>
        <w:r w:rsidR="001E4518">
          <w:rPr>
            <w:noProof/>
            <w:webHidden/>
          </w:rPr>
          <w:fldChar w:fldCharType="separate"/>
        </w:r>
        <w:r w:rsidR="001E4518">
          <w:rPr>
            <w:noProof/>
            <w:webHidden/>
          </w:rPr>
          <w:t>103</w:t>
        </w:r>
        <w:r w:rsidR="001E4518">
          <w:rPr>
            <w:noProof/>
            <w:webHidden/>
          </w:rPr>
          <w:fldChar w:fldCharType="end"/>
        </w:r>
      </w:hyperlink>
    </w:p>
    <w:p w14:paraId="274120B0" w14:textId="765E995B" w:rsidR="001E4518" w:rsidRDefault="009D57B5">
      <w:pPr>
        <w:pStyle w:val="TableofFigures"/>
        <w:tabs>
          <w:tab w:val="right" w:leader="dot" w:pos="9061"/>
        </w:tabs>
        <w:rPr>
          <w:rFonts w:asciiTheme="minorHAnsi" w:eastAsiaTheme="minorEastAsia" w:hAnsiTheme="minorHAnsi"/>
          <w:noProof/>
          <w:sz w:val="22"/>
          <w:lang w:val="en-US"/>
        </w:rPr>
      </w:pPr>
      <w:hyperlink w:anchor="_Toc87176898" w:history="1">
        <w:r w:rsidR="001E4518" w:rsidRPr="005E3324">
          <w:rPr>
            <w:rStyle w:val="Hyperlink"/>
            <w:noProof/>
          </w:rPr>
          <w:t>Hình 4.39</w:t>
        </w:r>
        <w:r w:rsidR="001E4518" w:rsidRPr="005E3324">
          <w:rPr>
            <w:rStyle w:val="Hyperlink"/>
            <w:noProof/>
            <w:lang w:val="en-US"/>
          </w:rPr>
          <w:t xml:space="preserve"> Giao diện cập nhật sản phẩm xuất kho</w:t>
        </w:r>
        <w:r w:rsidR="001E4518">
          <w:rPr>
            <w:noProof/>
            <w:webHidden/>
          </w:rPr>
          <w:tab/>
        </w:r>
        <w:r w:rsidR="001E4518">
          <w:rPr>
            <w:noProof/>
            <w:webHidden/>
          </w:rPr>
          <w:fldChar w:fldCharType="begin"/>
        </w:r>
        <w:r w:rsidR="001E4518">
          <w:rPr>
            <w:noProof/>
            <w:webHidden/>
          </w:rPr>
          <w:instrText xml:space="preserve"> PAGEREF _Toc87176898 \h </w:instrText>
        </w:r>
        <w:r w:rsidR="001E4518">
          <w:rPr>
            <w:noProof/>
            <w:webHidden/>
          </w:rPr>
        </w:r>
        <w:r w:rsidR="001E4518">
          <w:rPr>
            <w:noProof/>
            <w:webHidden/>
          </w:rPr>
          <w:fldChar w:fldCharType="separate"/>
        </w:r>
        <w:r w:rsidR="001E4518">
          <w:rPr>
            <w:noProof/>
            <w:webHidden/>
          </w:rPr>
          <w:t>104</w:t>
        </w:r>
        <w:r w:rsidR="001E4518">
          <w:rPr>
            <w:noProof/>
            <w:webHidden/>
          </w:rPr>
          <w:fldChar w:fldCharType="end"/>
        </w:r>
      </w:hyperlink>
    </w:p>
    <w:p w14:paraId="2672CEFF" w14:textId="088FC301" w:rsidR="00B333BA" w:rsidRPr="000756DE" w:rsidRDefault="001E4518" w:rsidP="00B333BA">
      <w:pPr>
        <w:ind w:firstLine="0"/>
        <w:jc w:val="left"/>
        <w:rPr>
          <w:lang w:val="en-US"/>
        </w:rPr>
        <w:sectPr w:rsidR="00B333BA" w:rsidRPr="000756DE" w:rsidSect="00AE0889">
          <w:pgSz w:w="11906" w:h="16838" w:code="9"/>
          <w:pgMar w:top="1134" w:right="1134" w:bottom="1134" w:left="1701" w:header="708" w:footer="708" w:gutter="0"/>
          <w:cols w:space="708"/>
          <w:docGrid w:linePitch="360"/>
        </w:sectPr>
      </w:pPr>
      <w:r>
        <w:rPr>
          <w:lang w:val="en-US"/>
        </w:rPr>
        <w:fldChar w:fldCharType="end"/>
      </w:r>
    </w:p>
    <w:p w14:paraId="1D7BD399" w14:textId="4A395C37" w:rsidR="001F7810" w:rsidRPr="000756DE" w:rsidRDefault="001F7810" w:rsidP="00CB191C">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0AB0F1E9" w14:textId="1E78834E" w:rsidR="00A37AF0" w:rsidRDefault="00A37AF0">
      <w:pPr>
        <w:pStyle w:val="TableofFigures"/>
        <w:tabs>
          <w:tab w:val="right" w:leader="dot" w:pos="9061"/>
        </w:tabs>
        <w:rPr>
          <w:rFonts w:asciiTheme="minorHAnsi" w:eastAsiaTheme="minorEastAsia" w:hAnsiTheme="minorHAnsi"/>
          <w:noProof/>
          <w:sz w:val="22"/>
          <w:lang w:val="en-US"/>
        </w:rPr>
      </w:pPr>
      <w:r>
        <w:fldChar w:fldCharType="begin"/>
      </w:r>
      <w:r>
        <w:instrText xml:space="preserve"> TOC \h \z \c "Bảng" </w:instrText>
      </w:r>
      <w:r>
        <w:fldChar w:fldCharType="separate"/>
      </w:r>
      <w:hyperlink w:anchor="_Toc87176906" w:history="1">
        <w:r w:rsidRPr="00080703">
          <w:rPr>
            <w:rStyle w:val="Hyperlink"/>
            <w:noProof/>
          </w:rPr>
          <w:t>Bảng 4.1</w:t>
        </w:r>
        <w:r w:rsidRPr="00080703">
          <w:rPr>
            <w:rStyle w:val="Hyperlink"/>
            <w:noProof/>
            <w:lang w:val="en-US"/>
          </w:rPr>
          <w:t xml:space="preserve"> Mô tả chi tiết use case của hệ thống</w:t>
        </w:r>
        <w:r>
          <w:rPr>
            <w:noProof/>
            <w:webHidden/>
          </w:rPr>
          <w:tab/>
        </w:r>
        <w:r>
          <w:rPr>
            <w:noProof/>
            <w:webHidden/>
          </w:rPr>
          <w:fldChar w:fldCharType="begin"/>
        </w:r>
        <w:r>
          <w:rPr>
            <w:noProof/>
            <w:webHidden/>
          </w:rPr>
          <w:instrText xml:space="preserve"> PAGEREF _Toc87176906 \h </w:instrText>
        </w:r>
        <w:r>
          <w:rPr>
            <w:noProof/>
            <w:webHidden/>
          </w:rPr>
        </w:r>
        <w:r>
          <w:rPr>
            <w:noProof/>
            <w:webHidden/>
          </w:rPr>
          <w:fldChar w:fldCharType="separate"/>
        </w:r>
        <w:r>
          <w:rPr>
            <w:noProof/>
            <w:webHidden/>
          </w:rPr>
          <w:t>82</w:t>
        </w:r>
        <w:r>
          <w:rPr>
            <w:noProof/>
            <w:webHidden/>
          </w:rPr>
          <w:fldChar w:fldCharType="end"/>
        </w:r>
      </w:hyperlink>
    </w:p>
    <w:p w14:paraId="413D3A2E" w14:textId="06E5E6FC" w:rsidR="00A37AF0" w:rsidRDefault="009D57B5">
      <w:pPr>
        <w:pStyle w:val="TableofFigures"/>
        <w:tabs>
          <w:tab w:val="right" w:leader="dot" w:pos="9061"/>
        </w:tabs>
        <w:rPr>
          <w:rFonts w:asciiTheme="minorHAnsi" w:eastAsiaTheme="minorEastAsia" w:hAnsiTheme="minorHAnsi"/>
          <w:noProof/>
          <w:sz w:val="22"/>
          <w:lang w:val="en-US"/>
        </w:rPr>
      </w:pPr>
      <w:hyperlink w:anchor="_Toc87176907" w:history="1">
        <w:r w:rsidR="00A37AF0" w:rsidRPr="00080703">
          <w:rPr>
            <w:rStyle w:val="Hyperlink"/>
            <w:noProof/>
          </w:rPr>
          <w:t>Bảng 4.2</w:t>
        </w:r>
        <w:r w:rsidR="00A37AF0" w:rsidRPr="00080703">
          <w:rPr>
            <w:rStyle w:val="Hyperlink"/>
            <w:noProof/>
            <w:lang w:val="en-US"/>
          </w:rPr>
          <w:t xml:space="preserve"> Đặc tả use case đăng nhập</w:t>
        </w:r>
        <w:r w:rsidR="00A37AF0">
          <w:rPr>
            <w:noProof/>
            <w:webHidden/>
          </w:rPr>
          <w:tab/>
        </w:r>
        <w:r w:rsidR="00A37AF0">
          <w:rPr>
            <w:noProof/>
            <w:webHidden/>
          </w:rPr>
          <w:fldChar w:fldCharType="begin"/>
        </w:r>
        <w:r w:rsidR="00A37AF0">
          <w:rPr>
            <w:noProof/>
            <w:webHidden/>
          </w:rPr>
          <w:instrText xml:space="preserve"> PAGEREF _Toc87176907 \h </w:instrText>
        </w:r>
        <w:r w:rsidR="00A37AF0">
          <w:rPr>
            <w:noProof/>
            <w:webHidden/>
          </w:rPr>
        </w:r>
        <w:r w:rsidR="00A37AF0">
          <w:rPr>
            <w:noProof/>
            <w:webHidden/>
          </w:rPr>
          <w:fldChar w:fldCharType="separate"/>
        </w:r>
        <w:r w:rsidR="00A37AF0">
          <w:rPr>
            <w:noProof/>
            <w:webHidden/>
          </w:rPr>
          <w:t>83</w:t>
        </w:r>
        <w:r w:rsidR="00A37AF0">
          <w:rPr>
            <w:noProof/>
            <w:webHidden/>
          </w:rPr>
          <w:fldChar w:fldCharType="end"/>
        </w:r>
      </w:hyperlink>
    </w:p>
    <w:p w14:paraId="64EDDBF0" w14:textId="00C49DC1" w:rsidR="00A37AF0" w:rsidRDefault="009D57B5">
      <w:pPr>
        <w:pStyle w:val="TableofFigures"/>
        <w:tabs>
          <w:tab w:val="right" w:leader="dot" w:pos="9061"/>
        </w:tabs>
        <w:rPr>
          <w:rFonts w:asciiTheme="minorHAnsi" w:eastAsiaTheme="minorEastAsia" w:hAnsiTheme="minorHAnsi"/>
          <w:noProof/>
          <w:sz w:val="22"/>
          <w:lang w:val="en-US"/>
        </w:rPr>
      </w:pPr>
      <w:hyperlink w:anchor="_Toc87176908" w:history="1">
        <w:r w:rsidR="00A37AF0" w:rsidRPr="00080703">
          <w:rPr>
            <w:rStyle w:val="Hyperlink"/>
            <w:noProof/>
          </w:rPr>
          <w:t>Bảng 4.3</w:t>
        </w:r>
        <w:r w:rsidR="00A37AF0" w:rsidRPr="00080703">
          <w:rPr>
            <w:rStyle w:val="Hyperlink"/>
            <w:noProof/>
            <w:lang w:val="en-US"/>
          </w:rPr>
          <w:t xml:space="preserve"> Đặc tả use case quản lý tài khoản</w:t>
        </w:r>
        <w:r w:rsidR="00A37AF0">
          <w:rPr>
            <w:noProof/>
            <w:webHidden/>
          </w:rPr>
          <w:tab/>
        </w:r>
        <w:r w:rsidR="00A37AF0">
          <w:rPr>
            <w:noProof/>
            <w:webHidden/>
          </w:rPr>
          <w:fldChar w:fldCharType="begin"/>
        </w:r>
        <w:r w:rsidR="00A37AF0">
          <w:rPr>
            <w:noProof/>
            <w:webHidden/>
          </w:rPr>
          <w:instrText xml:space="preserve"> PAGEREF _Toc87176908 \h </w:instrText>
        </w:r>
        <w:r w:rsidR="00A37AF0">
          <w:rPr>
            <w:noProof/>
            <w:webHidden/>
          </w:rPr>
        </w:r>
        <w:r w:rsidR="00A37AF0">
          <w:rPr>
            <w:noProof/>
            <w:webHidden/>
          </w:rPr>
          <w:fldChar w:fldCharType="separate"/>
        </w:r>
        <w:r w:rsidR="00A37AF0">
          <w:rPr>
            <w:noProof/>
            <w:webHidden/>
          </w:rPr>
          <w:t>84</w:t>
        </w:r>
        <w:r w:rsidR="00A37AF0">
          <w:rPr>
            <w:noProof/>
            <w:webHidden/>
          </w:rPr>
          <w:fldChar w:fldCharType="end"/>
        </w:r>
      </w:hyperlink>
    </w:p>
    <w:p w14:paraId="141B6F3D" w14:textId="3AFC8725" w:rsidR="00A37AF0" w:rsidRDefault="009D57B5">
      <w:pPr>
        <w:pStyle w:val="TableofFigures"/>
        <w:tabs>
          <w:tab w:val="right" w:leader="dot" w:pos="9061"/>
        </w:tabs>
        <w:rPr>
          <w:rFonts w:asciiTheme="minorHAnsi" w:eastAsiaTheme="minorEastAsia" w:hAnsiTheme="minorHAnsi"/>
          <w:noProof/>
          <w:sz w:val="22"/>
          <w:lang w:val="en-US"/>
        </w:rPr>
      </w:pPr>
      <w:hyperlink w:anchor="_Toc87176909" w:history="1">
        <w:r w:rsidR="00A37AF0" w:rsidRPr="00080703">
          <w:rPr>
            <w:rStyle w:val="Hyperlink"/>
            <w:noProof/>
          </w:rPr>
          <w:t>Bảng 4.4</w:t>
        </w:r>
        <w:r w:rsidR="00A37AF0" w:rsidRPr="00080703">
          <w:rPr>
            <w:rStyle w:val="Hyperlink"/>
            <w:noProof/>
            <w:lang w:val="en-US"/>
          </w:rPr>
          <w:t xml:space="preserve"> Đặc tả use case thống kê.</w:t>
        </w:r>
        <w:r w:rsidR="00A37AF0">
          <w:rPr>
            <w:noProof/>
            <w:webHidden/>
          </w:rPr>
          <w:tab/>
        </w:r>
        <w:r w:rsidR="00A37AF0">
          <w:rPr>
            <w:noProof/>
            <w:webHidden/>
          </w:rPr>
          <w:fldChar w:fldCharType="begin"/>
        </w:r>
        <w:r w:rsidR="00A37AF0">
          <w:rPr>
            <w:noProof/>
            <w:webHidden/>
          </w:rPr>
          <w:instrText xml:space="preserve"> PAGEREF _Toc87176909 \h </w:instrText>
        </w:r>
        <w:r w:rsidR="00A37AF0">
          <w:rPr>
            <w:noProof/>
            <w:webHidden/>
          </w:rPr>
        </w:r>
        <w:r w:rsidR="00A37AF0">
          <w:rPr>
            <w:noProof/>
            <w:webHidden/>
          </w:rPr>
          <w:fldChar w:fldCharType="separate"/>
        </w:r>
        <w:r w:rsidR="00A37AF0">
          <w:rPr>
            <w:noProof/>
            <w:webHidden/>
          </w:rPr>
          <w:t>85</w:t>
        </w:r>
        <w:r w:rsidR="00A37AF0">
          <w:rPr>
            <w:noProof/>
            <w:webHidden/>
          </w:rPr>
          <w:fldChar w:fldCharType="end"/>
        </w:r>
      </w:hyperlink>
    </w:p>
    <w:p w14:paraId="7B8743F5" w14:textId="238C8C85" w:rsidR="00A37AF0" w:rsidRDefault="009D57B5">
      <w:pPr>
        <w:pStyle w:val="TableofFigures"/>
        <w:tabs>
          <w:tab w:val="right" w:leader="dot" w:pos="9061"/>
        </w:tabs>
        <w:rPr>
          <w:rFonts w:asciiTheme="minorHAnsi" w:eastAsiaTheme="minorEastAsia" w:hAnsiTheme="minorHAnsi"/>
          <w:noProof/>
          <w:sz w:val="22"/>
          <w:lang w:val="en-US"/>
        </w:rPr>
      </w:pPr>
      <w:hyperlink w:anchor="_Toc87176910" w:history="1">
        <w:r w:rsidR="00A37AF0" w:rsidRPr="00080703">
          <w:rPr>
            <w:rStyle w:val="Hyperlink"/>
            <w:noProof/>
          </w:rPr>
          <w:t>Bảng 4.5</w:t>
        </w:r>
        <w:r w:rsidR="00A37AF0" w:rsidRPr="00080703">
          <w:rPr>
            <w:rStyle w:val="Hyperlink"/>
            <w:noProof/>
            <w:lang w:val="en-US"/>
          </w:rPr>
          <w:t xml:space="preserve"> Đặc tả use case quản lý sản phẩm</w:t>
        </w:r>
        <w:r w:rsidR="00A37AF0">
          <w:rPr>
            <w:noProof/>
            <w:webHidden/>
          </w:rPr>
          <w:tab/>
        </w:r>
        <w:r w:rsidR="00A37AF0">
          <w:rPr>
            <w:noProof/>
            <w:webHidden/>
          </w:rPr>
          <w:fldChar w:fldCharType="begin"/>
        </w:r>
        <w:r w:rsidR="00A37AF0">
          <w:rPr>
            <w:noProof/>
            <w:webHidden/>
          </w:rPr>
          <w:instrText xml:space="preserve"> PAGEREF _Toc87176910 \h </w:instrText>
        </w:r>
        <w:r w:rsidR="00A37AF0">
          <w:rPr>
            <w:noProof/>
            <w:webHidden/>
          </w:rPr>
        </w:r>
        <w:r w:rsidR="00A37AF0">
          <w:rPr>
            <w:noProof/>
            <w:webHidden/>
          </w:rPr>
          <w:fldChar w:fldCharType="separate"/>
        </w:r>
        <w:r w:rsidR="00A37AF0">
          <w:rPr>
            <w:noProof/>
            <w:webHidden/>
          </w:rPr>
          <w:t>87</w:t>
        </w:r>
        <w:r w:rsidR="00A37AF0">
          <w:rPr>
            <w:noProof/>
            <w:webHidden/>
          </w:rPr>
          <w:fldChar w:fldCharType="end"/>
        </w:r>
      </w:hyperlink>
    </w:p>
    <w:p w14:paraId="0F47152E" w14:textId="216CB3FA" w:rsidR="00A37AF0" w:rsidRDefault="009D57B5">
      <w:pPr>
        <w:pStyle w:val="TableofFigures"/>
        <w:tabs>
          <w:tab w:val="right" w:leader="dot" w:pos="9061"/>
        </w:tabs>
        <w:rPr>
          <w:rFonts w:asciiTheme="minorHAnsi" w:eastAsiaTheme="minorEastAsia" w:hAnsiTheme="minorHAnsi"/>
          <w:noProof/>
          <w:sz w:val="22"/>
          <w:lang w:val="en-US"/>
        </w:rPr>
      </w:pPr>
      <w:hyperlink w:anchor="_Toc87176911" w:history="1">
        <w:r w:rsidR="00A37AF0" w:rsidRPr="00080703">
          <w:rPr>
            <w:rStyle w:val="Hyperlink"/>
            <w:noProof/>
          </w:rPr>
          <w:t>Bảng 4.6</w:t>
        </w:r>
        <w:r w:rsidR="00A37AF0" w:rsidRPr="00080703">
          <w:rPr>
            <w:rStyle w:val="Hyperlink"/>
            <w:noProof/>
            <w:lang w:val="en-US"/>
          </w:rPr>
          <w:t xml:space="preserve"> Đặc tả use case tạo đơn hàng.</w:t>
        </w:r>
        <w:r w:rsidR="00A37AF0">
          <w:rPr>
            <w:noProof/>
            <w:webHidden/>
          </w:rPr>
          <w:tab/>
        </w:r>
        <w:r w:rsidR="00A37AF0">
          <w:rPr>
            <w:noProof/>
            <w:webHidden/>
          </w:rPr>
          <w:fldChar w:fldCharType="begin"/>
        </w:r>
        <w:r w:rsidR="00A37AF0">
          <w:rPr>
            <w:noProof/>
            <w:webHidden/>
          </w:rPr>
          <w:instrText xml:space="preserve"> PAGEREF _Toc87176911 \h </w:instrText>
        </w:r>
        <w:r w:rsidR="00A37AF0">
          <w:rPr>
            <w:noProof/>
            <w:webHidden/>
          </w:rPr>
        </w:r>
        <w:r w:rsidR="00A37AF0">
          <w:rPr>
            <w:noProof/>
            <w:webHidden/>
          </w:rPr>
          <w:fldChar w:fldCharType="separate"/>
        </w:r>
        <w:r w:rsidR="00A37AF0">
          <w:rPr>
            <w:noProof/>
            <w:webHidden/>
          </w:rPr>
          <w:t>87</w:t>
        </w:r>
        <w:r w:rsidR="00A37AF0">
          <w:rPr>
            <w:noProof/>
            <w:webHidden/>
          </w:rPr>
          <w:fldChar w:fldCharType="end"/>
        </w:r>
      </w:hyperlink>
    </w:p>
    <w:p w14:paraId="35042CE6" w14:textId="01E6019F" w:rsidR="00A37AF0" w:rsidRDefault="009D57B5">
      <w:pPr>
        <w:pStyle w:val="TableofFigures"/>
        <w:tabs>
          <w:tab w:val="right" w:leader="dot" w:pos="9061"/>
        </w:tabs>
        <w:rPr>
          <w:rFonts w:asciiTheme="minorHAnsi" w:eastAsiaTheme="minorEastAsia" w:hAnsiTheme="minorHAnsi"/>
          <w:noProof/>
          <w:sz w:val="22"/>
          <w:lang w:val="en-US"/>
        </w:rPr>
      </w:pPr>
      <w:hyperlink w:anchor="_Toc87176912" w:history="1">
        <w:r w:rsidR="00A37AF0" w:rsidRPr="00080703">
          <w:rPr>
            <w:rStyle w:val="Hyperlink"/>
            <w:noProof/>
          </w:rPr>
          <w:t>Bảng 4.7</w:t>
        </w:r>
        <w:r w:rsidR="00A37AF0" w:rsidRPr="00080703">
          <w:rPr>
            <w:rStyle w:val="Hyperlink"/>
            <w:noProof/>
            <w:lang w:val="en-US"/>
          </w:rPr>
          <w:t xml:space="preserve"> Đặc tả use case xóa đơn hàng</w:t>
        </w:r>
        <w:r w:rsidR="00A37AF0">
          <w:rPr>
            <w:noProof/>
            <w:webHidden/>
          </w:rPr>
          <w:tab/>
        </w:r>
        <w:r w:rsidR="00A37AF0">
          <w:rPr>
            <w:noProof/>
            <w:webHidden/>
          </w:rPr>
          <w:fldChar w:fldCharType="begin"/>
        </w:r>
        <w:r w:rsidR="00A37AF0">
          <w:rPr>
            <w:noProof/>
            <w:webHidden/>
          </w:rPr>
          <w:instrText xml:space="preserve"> PAGEREF _Toc87176912 \h </w:instrText>
        </w:r>
        <w:r w:rsidR="00A37AF0">
          <w:rPr>
            <w:noProof/>
            <w:webHidden/>
          </w:rPr>
        </w:r>
        <w:r w:rsidR="00A37AF0">
          <w:rPr>
            <w:noProof/>
            <w:webHidden/>
          </w:rPr>
          <w:fldChar w:fldCharType="separate"/>
        </w:r>
        <w:r w:rsidR="00A37AF0">
          <w:rPr>
            <w:noProof/>
            <w:webHidden/>
          </w:rPr>
          <w:t>88</w:t>
        </w:r>
        <w:r w:rsidR="00A37AF0">
          <w:rPr>
            <w:noProof/>
            <w:webHidden/>
          </w:rPr>
          <w:fldChar w:fldCharType="end"/>
        </w:r>
      </w:hyperlink>
    </w:p>
    <w:p w14:paraId="7C3B4D51" w14:textId="084B8D23" w:rsidR="00A37AF0" w:rsidRDefault="009D57B5">
      <w:pPr>
        <w:pStyle w:val="TableofFigures"/>
        <w:tabs>
          <w:tab w:val="right" w:leader="dot" w:pos="9061"/>
        </w:tabs>
        <w:rPr>
          <w:rFonts w:asciiTheme="minorHAnsi" w:eastAsiaTheme="minorEastAsia" w:hAnsiTheme="minorHAnsi"/>
          <w:noProof/>
          <w:sz w:val="22"/>
          <w:lang w:val="en-US"/>
        </w:rPr>
      </w:pPr>
      <w:hyperlink w:anchor="_Toc87176913" w:history="1">
        <w:r w:rsidR="00A37AF0" w:rsidRPr="00080703">
          <w:rPr>
            <w:rStyle w:val="Hyperlink"/>
            <w:noProof/>
          </w:rPr>
          <w:t>Bảng 4.8</w:t>
        </w:r>
        <w:r w:rsidR="00A37AF0" w:rsidRPr="00080703">
          <w:rPr>
            <w:rStyle w:val="Hyperlink"/>
            <w:noProof/>
            <w:lang w:val="en-US"/>
          </w:rPr>
          <w:t xml:space="preserve">  Đặc tả use case nhập hàng</w:t>
        </w:r>
        <w:r w:rsidR="00A37AF0">
          <w:rPr>
            <w:noProof/>
            <w:webHidden/>
          </w:rPr>
          <w:tab/>
        </w:r>
        <w:r w:rsidR="00A37AF0">
          <w:rPr>
            <w:noProof/>
            <w:webHidden/>
          </w:rPr>
          <w:fldChar w:fldCharType="begin"/>
        </w:r>
        <w:r w:rsidR="00A37AF0">
          <w:rPr>
            <w:noProof/>
            <w:webHidden/>
          </w:rPr>
          <w:instrText xml:space="preserve"> PAGEREF _Toc87176913 \h </w:instrText>
        </w:r>
        <w:r w:rsidR="00A37AF0">
          <w:rPr>
            <w:noProof/>
            <w:webHidden/>
          </w:rPr>
        </w:r>
        <w:r w:rsidR="00A37AF0">
          <w:rPr>
            <w:noProof/>
            <w:webHidden/>
          </w:rPr>
          <w:fldChar w:fldCharType="separate"/>
        </w:r>
        <w:r w:rsidR="00A37AF0">
          <w:rPr>
            <w:noProof/>
            <w:webHidden/>
          </w:rPr>
          <w:t>91</w:t>
        </w:r>
        <w:r w:rsidR="00A37AF0">
          <w:rPr>
            <w:noProof/>
            <w:webHidden/>
          </w:rPr>
          <w:fldChar w:fldCharType="end"/>
        </w:r>
      </w:hyperlink>
    </w:p>
    <w:p w14:paraId="0A120D7F" w14:textId="4FCA18D5" w:rsidR="00A37AF0" w:rsidRDefault="009D57B5">
      <w:pPr>
        <w:pStyle w:val="TableofFigures"/>
        <w:tabs>
          <w:tab w:val="right" w:leader="dot" w:pos="9061"/>
        </w:tabs>
        <w:rPr>
          <w:rFonts w:asciiTheme="minorHAnsi" w:eastAsiaTheme="minorEastAsia" w:hAnsiTheme="minorHAnsi"/>
          <w:noProof/>
          <w:sz w:val="22"/>
          <w:lang w:val="en-US"/>
        </w:rPr>
      </w:pPr>
      <w:hyperlink w:anchor="_Toc87176914" w:history="1">
        <w:r w:rsidR="00A37AF0" w:rsidRPr="00080703">
          <w:rPr>
            <w:rStyle w:val="Hyperlink"/>
            <w:noProof/>
          </w:rPr>
          <w:t>Bảng 4.9</w:t>
        </w:r>
        <w:r w:rsidR="00A37AF0" w:rsidRPr="00080703">
          <w:rPr>
            <w:rStyle w:val="Hyperlink"/>
            <w:noProof/>
            <w:lang w:val="en-US"/>
          </w:rPr>
          <w:t xml:space="preserve"> Đặc tả use case xuất hàng.</w:t>
        </w:r>
        <w:r w:rsidR="00A37AF0">
          <w:rPr>
            <w:noProof/>
            <w:webHidden/>
          </w:rPr>
          <w:tab/>
        </w:r>
        <w:r w:rsidR="00A37AF0">
          <w:rPr>
            <w:noProof/>
            <w:webHidden/>
          </w:rPr>
          <w:fldChar w:fldCharType="begin"/>
        </w:r>
        <w:r w:rsidR="00A37AF0">
          <w:rPr>
            <w:noProof/>
            <w:webHidden/>
          </w:rPr>
          <w:instrText xml:space="preserve"> PAGEREF _Toc87176914 \h </w:instrText>
        </w:r>
        <w:r w:rsidR="00A37AF0">
          <w:rPr>
            <w:noProof/>
            <w:webHidden/>
          </w:rPr>
        </w:r>
        <w:r w:rsidR="00A37AF0">
          <w:rPr>
            <w:noProof/>
            <w:webHidden/>
          </w:rPr>
          <w:fldChar w:fldCharType="separate"/>
        </w:r>
        <w:r w:rsidR="00A37AF0">
          <w:rPr>
            <w:noProof/>
            <w:webHidden/>
          </w:rPr>
          <w:t>92</w:t>
        </w:r>
        <w:r w:rsidR="00A37AF0">
          <w:rPr>
            <w:noProof/>
            <w:webHidden/>
          </w:rPr>
          <w:fldChar w:fldCharType="end"/>
        </w:r>
      </w:hyperlink>
    </w:p>
    <w:p w14:paraId="719C785B" w14:textId="491F9FFF" w:rsidR="00A37AF0" w:rsidRDefault="009D57B5">
      <w:pPr>
        <w:pStyle w:val="TableofFigures"/>
        <w:tabs>
          <w:tab w:val="right" w:leader="dot" w:pos="9061"/>
        </w:tabs>
        <w:rPr>
          <w:rFonts w:asciiTheme="minorHAnsi" w:eastAsiaTheme="minorEastAsia" w:hAnsiTheme="minorHAnsi"/>
          <w:noProof/>
          <w:sz w:val="22"/>
          <w:lang w:val="en-US"/>
        </w:rPr>
      </w:pPr>
      <w:hyperlink w:anchor="_Toc87176915" w:history="1">
        <w:r w:rsidR="00A37AF0" w:rsidRPr="00080703">
          <w:rPr>
            <w:rStyle w:val="Hyperlink"/>
            <w:noProof/>
          </w:rPr>
          <w:t>Bảng 4.10</w:t>
        </w:r>
        <w:r w:rsidR="00A37AF0" w:rsidRPr="00080703">
          <w:rPr>
            <w:rStyle w:val="Hyperlink"/>
            <w:noProof/>
            <w:lang w:val="en-US"/>
          </w:rPr>
          <w:t xml:space="preserve"> Đặc tả usecase quản lý biên lai</w:t>
        </w:r>
        <w:r w:rsidR="00A37AF0">
          <w:rPr>
            <w:noProof/>
            <w:webHidden/>
          </w:rPr>
          <w:tab/>
        </w:r>
        <w:r w:rsidR="00A37AF0">
          <w:rPr>
            <w:noProof/>
            <w:webHidden/>
          </w:rPr>
          <w:fldChar w:fldCharType="begin"/>
        </w:r>
        <w:r w:rsidR="00A37AF0">
          <w:rPr>
            <w:noProof/>
            <w:webHidden/>
          </w:rPr>
          <w:instrText xml:space="preserve"> PAGEREF _Toc87176915 \h </w:instrText>
        </w:r>
        <w:r w:rsidR="00A37AF0">
          <w:rPr>
            <w:noProof/>
            <w:webHidden/>
          </w:rPr>
        </w:r>
        <w:r w:rsidR="00A37AF0">
          <w:rPr>
            <w:noProof/>
            <w:webHidden/>
          </w:rPr>
          <w:fldChar w:fldCharType="separate"/>
        </w:r>
        <w:r w:rsidR="00A37AF0">
          <w:rPr>
            <w:noProof/>
            <w:webHidden/>
          </w:rPr>
          <w:t>93</w:t>
        </w:r>
        <w:r w:rsidR="00A37AF0">
          <w:rPr>
            <w:noProof/>
            <w:webHidden/>
          </w:rPr>
          <w:fldChar w:fldCharType="end"/>
        </w:r>
      </w:hyperlink>
    </w:p>
    <w:p w14:paraId="1DF1BD0F" w14:textId="1AC2363E" w:rsidR="00936BF9" w:rsidRPr="000756DE" w:rsidRDefault="00A37AF0" w:rsidP="00CB191C">
      <w:pPr>
        <w:pStyle w:val="SECTION"/>
      </w:pPr>
      <w: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4D2AE4">
      <w:pPr>
        <w:pStyle w:val="SECTION"/>
      </w:pPr>
      <w:r w:rsidRPr="000756DE">
        <w:lastRenderedPageBreak/>
        <w:t>MỞ ĐẦU</w:t>
      </w:r>
      <w:bookmarkEnd w:id="12"/>
      <w:bookmarkEnd w:id="13"/>
    </w:p>
    <w:p w14:paraId="2A863623" w14:textId="606ED688" w:rsidR="005E21FB" w:rsidRPr="000756DE" w:rsidRDefault="005E21FB" w:rsidP="005E21FB">
      <w:r w:rsidRPr="000756DE">
        <w:t>Trong thời kỳ của nền công nghiệp 4.0, thế giới đang đổ dồn vào các cuộc cách mạng phát triển nền công nghiệp mạnh mẽ, khiến cho cuộc</w:t>
      </w:r>
      <w:r w:rsidR="00423D8C" w:rsidRPr="0060159A">
        <w:rPr>
          <w:color w:val="FFFFFF" w:themeColor="background1"/>
          <w:sz w:val="20"/>
          <w:szCs w:val="20"/>
          <w:lang w:val="en-US"/>
        </w:rPr>
        <w:t>”</w:t>
      </w:r>
      <w:r w:rsidRPr="000756DE">
        <w:t>sống</w:t>
      </w:r>
      <w:r w:rsidR="00423D8C" w:rsidRPr="0060159A">
        <w:rPr>
          <w:color w:val="FFFFFF" w:themeColor="background1"/>
          <w:sz w:val="20"/>
          <w:szCs w:val="20"/>
          <w:lang w:val="en-US"/>
        </w:rPr>
        <w:t>”</w:t>
      </w:r>
      <w:r w:rsidRPr="000756DE">
        <w:t>con</w:t>
      </w:r>
      <w:r w:rsidR="00423D8C" w:rsidRPr="0060159A">
        <w:rPr>
          <w:color w:val="FFFFFF" w:themeColor="background1"/>
          <w:sz w:val="20"/>
          <w:szCs w:val="20"/>
          <w:lang w:val="en-US"/>
        </w:rPr>
        <w:t>”</w:t>
      </w:r>
      <w:r w:rsidRPr="000756DE">
        <w:t>người</w:t>
      </w:r>
      <w:r w:rsidR="00423D8C" w:rsidRPr="0060159A">
        <w:rPr>
          <w:color w:val="FFFFFF" w:themeColor="background1"/>
          <w:sz w:val="20"/>
          <w:szCs w:val="20"/>
          <w:lang w:val="en-US"/>
        </w:rPr>
        <w:t>”</w:t>
      </w:r>
      <w:r w:rsidRPr="000756DE">
        <w:t>được</w:t>
      </w:r>
      <w:r w:rsidR="00423D8C" w:rsidRPr="0060159A">
        <w:rPr>
          <w:color w:val="FFFFFF" w:themeColor="background1"/>
          <w:sz w:val="20"/>
          <w:szCs w:val="20"/>
          <w:lang w:val="en-US"/>
        </w:rPr>
        <w:t>”</w:t>
      </w:r>
      <w:r w:rsidRPr="000756DE">
        <w:t>nâng cao</w:t>
      </w:r>
      <w:r w:rsidR="00423D8C" w:rsidRPr="0060159A">
        <w:rPr>
          <w:color w:val="FFFFFF" w:themeColor="background1"/>
          <w:sz w:val="20"/>
          <w:szCs w:val="20"/>
          <w:lang w:val="en-US"/>
        </w:rPr>
        <w:t>”</w:t>
      </w:r>
      <w:r w:rsidRPr="000756DE">
        <w:t>và</w:t>
      </w:r>
      <w:r w:rsidR="00423D8C" w:rsidRPr="0060159A">
        <w:rPr>
          <w:color w:val="FFFFFF" w:themeColor="background1"/>
          <w:sz w:val="20"/>
          <w:szCs w:val="20"/>
          <w:lang w:val="en-US"/>
        </w:rPr>
        <w:t>”</w:t>
      </w:r>
      <w:r w:rsidRPr="000756DE">
        <w:t>cải</w:t>
      </w:r>
      <w:r w:rsidR="00423D8C" w:rsidRPr="0060159A">
        <w:rPr>
          <w:color w:val="FFFFFF" w:themeColor="background1"/>
          <w:sz w:val="20"/>
          <w:szCs w:val="20"/>
          <w:lang w:val="en-US"/>
        </w:rPr>
        <w:t>”</w:t>
      </w:r>
      <w:r w:rsidRPr="000756DE">
        <w:t>thiện</w:t>
      </w:r>
      <w:r w:rsidR="00423D8C" w:rsidRPr="0060159A">
        <w:rPr>
          <w:color w:val="FFFFFF" w:themeColor="background1"/>
          <w:sz w:val="20"/>
          <w:szCs w:val="20"/>
          <w:lang w:val="en-US"/>
        </w:rPr>
        <w:t>”</w:t>
      </w:r>
      <w:r w:rsidRPr="000756DE">
        <w:t>lên rất nhiều. Với sự thừa hưởng của nền công nghiệp mạnh mẽ này, con người đã trở</w:t>
      </w:r>
      <w:r w:rsidR="00407E69" w:rsidRPr="0060159A">
        <w:rPr>
          <w:color w:val="FFFFFF" w:themeColor="background1"/>
          <w:sz w:val="20"/>
          <w:szCs w:val="20"/>
          <w:lang w:val="en-US"/>
        </w:rPr>
        <w:t>”</w:t>
      </w:r>
      <w:r w:rsidRPr="000756DE">
        <w:t>nên gần</w:t>
      </w:r>
      <w:r w:rsidR="00407E69" w:rsidRPr="0060159A">
        <w:rPr>
          <w:color w:val="FFFFFF" w:themeColor="background1"/>
          <w:sz w:val="20"/>
          <w:szCs w:val="20"/>
          <w:lang w:val="en-US"/>
        </w:rPr>
        <w:t>”</w:t>
      </w:r>
      <w:r w:rsidRPr="000756DE">
        <w:t>gũi</w:t>
      </w:r>
      <w:r w:rsidR="00407E69" w:rsidRPr="0060159A">
        <w:rPr>
          <w:color w:val="FFFFFF" w:themeColor="background1"/>
          <w:sz w:val="20"/>
          <w:szCs w:val="20"/>
          <w:lang w:val="en-US"/>
        </w:rPr>
        <w:t>”</w:t>
      </w:r>
      <w:r w:rsidRPr="000756DE">
        <w:t>với</w:t>
      </w:r>
      <w:r w:rsidR="00407E69" w:rsidRPr="0060159A">
        <w:rPr>
          <w:color w:val="FFFFFF" w:themeColor="background1"/>
          <w:sz w:val="20"/>
          <w:szCs w:val="20"/>
          <w:lang w:val="en-US"/>
        </w:rPr>
        <w:t>”</w:t>
      </w:r>
      <w:r w:rsidRPr="000756DE">
        <w:t>nhau</w:t>
      </w:r>
      <w:r w:rsidR="00407E69" w:rsidRPr="0060159A">
        <w:rPr>
          <w:color w:val="FFFFFF" w:themeColor="background1"/>
          <w:sz w:val="20"/>
          <w:szCs w:val="20"/>
          <w:lang w:val="en-US"/>
        </w:rPr>
        <w:t>”</w:t>
      </w:r>
      <w:r w:rsidRPr="000756DE">
        <w:t>hơn</w:t>
      </w:r>
      <w:r w:rsidR="00407E69" w:rsidRPr="0060159A">
        <w:rPr>
          <w:color w:val="FFFFFF" w:themeColor="background1"/>
          <w:sz w:val="20"/>
          <w:szCs w:val="20"/>
          <w:lang w:val="en-US"/>
        </w:rPr>
        <w:t>”</w:t>
      </w:r>
      <w:r w:rsidRPr="000756DE">
        <w:t>rất</w:t>
      </w:r>
      <w:r w:rsidR="00411F8F" w:rsidRPr="0060159A">
        <w:rPr>
          <w:color w:val="FFFFFF" w:themeColor="background1"/>
          <w:sz w:val="20"/>
          <w:szCs w:val="20"/>
          <w:lang w:val="en-US"/>
        </w:rPr>
        <w:t>”</w:t>
      </w:r>
      <w:r w:rsidRPr="000756DE">
        <w:t>nhiều nhờ thông qua Internet, là một kiệt tác sáng tạo của nhân loại. Internet mang con người gần lại với nhau hơn, kết nối, chia sẻ một mạng lưới thông tin lớn một</w:t>
      </w:r>
      <w:r w:rsidR="008E5CC8" w:rsidRPr="0060159A">
        <w:rPr>
          <w:color w:val="FFFFFF" w:themeColor="background1"/>
          <w:sz w:val="20"/>
          <w:szCs w:val="20"/>
          <w:lang w:val="en-US"/>
        </w:rPr>
        <w:t>”</w:t>
      </w:r>
      <w:r w:rsidRPr="000756DE">
        <w:t>cách</w:t>
      </w:r>
      <w:r w:rsidR="008E5CC8" w:rsidRPr="0060159A">
        <w:rPr>
          <w:color w:val="FFFFFF" w:themeColor="background1"/>
          <w:sz w:val="20"/>
          <w:szCs w:val="20"/>
          <w:lang w:val="en-US"/>
        </w:rPr>
        <w:t>”</w:t>
      </w:r>
      <w:r w:rsidRPr="000756DE">
        <w:t>nhanh</w:t>
      </w:r>
      <w:r w:rsidR="008E5CC8" w:rsidRPr="0060159A">
        <w:rPr>
          <w:color w:val="FFFFFF" w:themeColor="background1"/>
          <w:sz w:val="20"/>
          <w:szCs w:val="20"/>
          <w:lang w:val="en-US"/>
        </w:rPr>
        <w:t>”</w:t>
      </w:r>
      <w:r w:rsidRPr="000756DE">
        <w:t>chóng</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an</w:t>
      </w:r>
      <w:r w:rsidR="008E5CC8" w:rsidRPr="0060159A">
        <w:rPr>
          <w:color w:val="FFFFFF" w:themeColor="background1"/>
          <w:sz w:val="20"/>
          <w:szCs w:val="20"/>
          <w:lang w:val="en-US"/>
        </w:rPr>
        <w:t>”</w:t>
      </w:r>
      <w:r w:rsidRPr="000756DE">
        <w:t>toàn,</w:t>
      </w:r>
      <w:r w:rsidR="008E5CC8" w:rsidRPr="008E5CC8">
        <w:rPr>
          <w:color w:val="FFFFFF" w:themeColor="background1"/>
          <w:sz w:val="20"/>
          <w:szCs w:val="20"/>
          <w:lang w:val="en-US"/>
        </w:rPr>
        <w:t xml:space="preserve"> </w:t>
      </w:r>
      <w:r w:rsidR="008E5CC8" w:rsidRPr="0060159A">
        <w:rPr>
          <w:color w:val="FFFFFF" w:themeColor="background1"/>
          <w:sz w:val="20"/>
          <w:szCs w:val="20"/>
          <w:lang w:val="en-US"/>
        </w:rPr>
        <w:t>”</w:t>
      </w:r>
      <w:r w:rsidRPr="000756DE">
        <w:t>đáng</w:t>
      </w:r>
      <w:r w:rsidR="008E5CC8" w:rsidRPr="0060159A">
        <w:rPr>
          <w:color w:val="FFFFFF" w:themeColor="background1"/>
          <w:sz w:val="20"/>
          <w:szCs w:val="20"/>
          <w:lang w:val="en-US"/>
        </w:rPr>
        <w:t>”</w:t>
      </w:r>
      <w:r w:rsidRPr="000756DE">
        <w:t>tin</w:t>
      </w:r>
      <w:r w:rsidR="008E5CC8" w:rsidRPr="0060159A">
        <w:rPr>
          <w:color w:val="FFFFFF" w:themeColor="background1"/>
          <w:sz w:val="20"/>
          <w:szCs w:val="20"/>
          <w:lang w:val="en-US"/>
        </w:rPr>
        <w:t>”</w:t>
      </w:r>
      <w:r w:rsidRPr="000756DE">
        <w:t>cậy. Bên cạnh đó nhờ vậy mà các trang web dần được hình thành qua mạng lưới thông tin khổng lồ này.</w:t>
      </w:r>
    </w:p>
    <w:p w14:paraId="79D7A218" w14:textId="6D693D98" w:rsidR="005E21FB" w:rsidRPr="000756DE" w:rsidRDefault="005E21FB" w:rsidP="005E21FB">
      <w:r w:rsidRPr="000756DE">
        <w:t>Với</w:t>
      </w:r>
      <w:r w:rsidR="008E5CC8" w:rsidRPr="0060159A">
        <w:rPr>
          <w:color w:val="FFFFFF" w:themeColor="background1"/>
          <w:sz w:val="20"/>
          <w:szCs w:val="20"/>
          <w:lang w:val="en-US"/>
        </w:rPr>
        <w:t>”</w:t>
      </w:r>
      <w:r w:rsidRPr="000756DE">
        <w:t>sự</w:t>
      </w:r>
      <w:r w:rsidR="008E5CC8" w:rsidRPr="0060159A">
        <w:rPr>
          <w:color w:val="FFFFFF" w:themeColor="background1"/>
          <w:sz w:val="20"/>
          <w:szCs w:val="20"/>
          <w:lang w:val="en-US"/>
        </w:rPr>
        <w:t>”</w:t>
      </w:r>
      <w:r w:rsidRPr="000756DE">
        <w:t>phát</w:t>
      </w:r>
      <w:r w:rsidR="008E5CC8" w:rsidRPr="0060159A">
        <w:rPr>
          <w:color w:val="FFFFFF" w:themeColor="background1"/>
          <w:sz w:val="20"/>
          <w:szCs w:val="20"/>
          <w:lang w:val="en-US"/>
        </w:rPr>
        <w:t>”</w:t>
      </w:r>
      <w:r w:rsidRPr="000756DE">
        <w:t>triển</w:t>
      </w:r>
      <w:r w:rsidR="008E5CC8" w:rsidRPr="0060159A">
        <w:rPr>
          <w:color w:val="FFFFFF" w:themeColor="background1"/>
          <w:sz w:val="20"/>
          <w:szCs w:val="20"/>
          <w:lang w:val="en-US"/>
        </w:rPr>
        <w:t>”</w:t>
      </w:r>
      <w:r w:rsidRPr="000756DE">
        <w:t>mạnh</w:t>
      </w:r>
      <w:r w:rsidR="008E5CC8" w:rsidRPr="0060159A">
        <w:rPr>
          <w:color w:val="FFFFFF" w:themeColor="background1"/>
          <w:sz w:val="20"/>
          <w:szCs w:val="20"/>
          <w:lang w:val="en-US"/>
        </w:rPr>
        <w:t>”</w:t>
      </w:r>
      <w:r w:rsidRPr="000756DE">
        <w:t>mẽ</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rộng</w:t>
      </w:r>
      <w:r w:rsidR="008E5CC8" w:rsidRPr="0060159A">
        <w:rPr>
          <w:color w:val="FFFFFF" w:themeColor="background1"/>
          <w:sz w:val="20"/>
          <w:szCs w:val="20"/>
          <w:lang w:val="en-US"/>
        </w:rPr>
        <w:t>”</w:t>
      </w:r>
      <w:r w:rsidRPr="000756DE">
        <w:t>lớn, các trang web dần được</w:t>
      </w:r>
      <w:r w:rsidR="008E5CC8" w:rsidRPr="0060159A">
        <w:rPr>
          <w:color w:val="FFFFFF" w:themeColor="background1"/>
          <w:sz w:val="20"/>
          <w:szCs w:val="20"/>
          <w:lang w:val="en-US"/>
        </w:rPr>
        <w:t>”</w:t>
      </w:r>
      <w:r w:rsidRPr="000756DE">
        <w:t>hình</w:t>
      </w:r>
      <w:r w:rsidR="008E5CC8" w:rsidRPr="0060159A">
        <w:rPr>
          <w:color w:val="FFFFFF" w:themeColor="background1"/>
          <w:sz w:val="20"/>
          <w:szCs w:val="20"/>
          <w:lang w:val="en-US"/>
        </w:rPr>
        <w:t>”</w:t>
      </w:r>
      <w:r w:rsidRPr="000756DE">
        <w:t>thành</w:t>
      </w:r>
      <w:r w:rsidR="008E5CC8" w:rsidRPr="0060159A">
        <w:rPr>
          <w:color w:val="FFFFFF" w:themeColor="background1"/>
          <w:sz w:val="20"/>
          <w:szCs w:val="20"/>
          <w:lang w:val="en-US"/>
        </w:rPr>
        <w:t>”</w:t>
      </w:r>
      <w:r w:rsidRPr="000756DE">
        <w:t>và đóng</w:t>
      </w:r>
      <w:r w:rsidR="008E5CC8" w:rsidRPr="0060159A">
        <w:rPr>
          <w:color w:val="FFFFFF" w:themeColor="background1"/>
          <w:sz w:val="20"/>
          <w:szCs w:val="20"/>
          <w:lang w:val="en-US"/>
        </w:rPr>
        <w:t>”</w:t>
      </w:r>
      <w:r w:rsidRPr="000756DE">
        <w:t>một</w:t>
      </w:r>
      <w:r w:rsidR="008E5CC8" w:rsidRPr="0060159A">
        <w:rPr>
          <w:color w:val="FFFFFF" w:themeColor="background1"/>
          <w:sz w:val="20"/>
          <w:szCs w:val="20"/>
          <w:lang w:val="en-US"/>
        </w:rPr>
        <w:t>”</w:t>
      </w:r>
      <w:r w:rsidRPr="000756DE">
        <w:t>vai</w:t>
      </w:r>
      <w:r w:rsidR="008E5CC8" w:rsidRPr="0060159A">
        <w:rPr>
          <w:color w:val="FFFFFF" w:themeColor="background1"/>
          <w:sz w:val="20"/>
          <w:szCs w:val="20"/>
          <w:lang w:val="en-US"/>
        </w:rPr>
        <w:t>”</w:t>
      </w:r>
      <w:r w:rsidRPr="000756DE">
        <w:t>trò</w:t>
      </w:r>
      <w:r w:rsidR="008E5CC8" w:rsidRPr="0060159A">
        <w:rPr>
          <w:color w:val="FFFFFF" w:themeColor="background1"/>
          <w:sz w:val="20"/>
          <w:szCs w:val="20"/>
          <w:lang w:val="en-US"/>
        </w:rPr>
        <w:t>”</w:t>
      </w:r>
      <w:r w:rsidRPr="000756DE">
        <w:t>hết</w:t>
      </w:r>
      <w:r w:rsidR="008E5CC8" w:rsidRPr="0060159A">
        <w:rPr>
          <w:color w:val="FFFFFF" w:themeColor="background1"/>
          <w:sz w:val="20"/>
          <w:szCs w:val="20"/>
          <w:lang w:val="en-US"/>
        </w:rPr>
        <w:t>”</w:t>
      </w:r>
      <w:r w:rsidRPr="000756DE">
        <w:t>sức</w:t>
      </w:r>
      <w:r w:rsidR="008E5CC8" w:rsidRPr="0060159A">
        <w:rPr>
          <w:color w:val="FFFFFF" w:themeColor="background1"/>
          <w:sz w:val="20"/>
          <w:szCs w:val="20"/>
          <w:lang w:val="en-US"/>
        </w:rPr>
        <w:t>”</w:t>
      </w:r>
      <w:r w:rsidRPr="000756DE">
        <w:t>quan</w:t>
      </w:r>
      <w:r w:rsidR="00593EAB" w:rsidRPr="0060159A">
        <w:rPr>
          <w:color w:val="FFFFFF" w:themeColor="background1"/>
          <w:sz w:val="20"/>
          <w:szCs w:val="20"/>
          <w:lang w:val="en-US"/>
        </w:rPr>
        <w:t>”</w:t>
      </w:r>
      <w:r w:rsidRPr="000756DE">
        <w:t>trọng</w:t>
      </w:r>
      <w:r w:rsidR="00593EAB" w:rsidRPr="0060159A">
        <w:rPr>
          <w:color w:val="FFFFFF" w:themeColor="background1"/>
          <w:sz w:val="20"/>
          <w:szCs w:val="20"/>
          <w:lang w:val="en-US"/>
        </w:rPr>
        <w:t>”</w:t>
      </w:r>
      <w:r w:rsidRPr="000756DE">
        <w:t>trong việc sẻ chia dữ liệu của  mọi người với nhau. Thao tác trên giao diện, hiệu quả, năng suất giao dịch, chia</w:t>
      </w:r>
      <w:r w:rsidR="002437D3" w:rsidRPr="0060159A">
        <w:rPr>
          <w:color w:val="FFFFFF" w:themeColor="background1"/>
          <w:sz w:val="20"/>
          <w:szCs w:val="20"/>
          <w:lang w:val="en-US"/>
        </w:rPr>
        <w:t>”</w:t>
      </w:r>
      <w:r w:rsidRPr="000756DE">
        <w:t>sẻ</w:t>
      </w:r>
      <w:r w:rsidR="002437D3" w:rsidRPr="0060159A">
        <w:rPr>
          <w:color w:val="FFFFFF" w:themeColor="background1"/>
          <w:sz w:val="20"/>
          <w:szCs w:val="20"/>
          <w:lang w:val="en-US"/>
        </w:rPr>
        <w:t>”</w:t>
      </w:r>
      <w:r w:rsidRPr="000756DE">
        <w:t>thông</w:t>
      </w:r>
      <w:r w:rsidR="002437D3" w:rsidRPr="0060159A">
        <w:rPr>
          <w:color w:val="FFFFFF" w:themeColor="background1"/>
          <w:sz w:val="20"/>
          <w:szCs w:val="20"/>
          <w:lang w:val="en-US"/>
        </w:rPr>
        <w:t>”</w:t>
      </w:r>
      <w:r w:rsidRPr="000756DE">
        <w:t>tin</w:t>
      </w:r>
      <w:r w:rsidR="002437D3" w:rsidRPr="0060159A">
        <w:rPr>
          <w:color w:val="FFFFFF" w:themeColor="background1"/>
          <w:sz w:val="20"/>
          <w:szCs w:val="20"/>
          <w:lang w:val="en-US"/>
        </w:rPr>
        <w:t>”</w:t>
      </w:r>
      <w:r w:rsidRPr="000756DE">
        <w:t>nhanh chóng, các trang web đơn giản đáp ứng gần như đủ nhu cầu cho một ứng dụng cơ bản hiện nay. Không chỉ thế, việc sử dụng trang web được đánh giá cao là vì có</w:t>
      </w:r>
      <w:r w:rsidR="002437D3" w:rsidRPr="0060159A">
        <w:rPr>
          <w:color w:val="FFFFFF" w:themeColor="background1"/>
          <w:sz w:val="20"/>
          <w:szCs w:val="20"/>
          <w:lang w:val="en-US"/>
        </w:rPr>
        <w:t>”</w:t>
      </w:r>
      <w:r w:rsidRPr="000756DE">
        <w:t>thể</w:t>
      </w:r>
      <w:r w:rsidR="002437D3" w:rsidRPr="0060159A">
        <w:rPr>
          <w:color w:val="FFFFFF" w:themeColor="background1"/>
          <w:sz w:val="20"/>
          <w:szCs w:val="20"/>
          <w:lang w:val="en-US"/>
        </w:rPr>
        <w:t>”</w:t>
      </w:r>
      <w:r w:rsidRPr="000756DE">
        <w:t>truy</w:t>
      </w:r>
      <w:r w:rsidR="002437D3" w:rsidRPr="0060159A">
        <w:rPr>
          <w:color w:val="FFFFFF" w:themeColor="background1"/>
          <w:sz w:val="20"/>
          <w:szCs w:val="20"/>
          <w:lang w:val="en-US"/>
        </w:rPr>
        <w:t>”</w:t>
      </w:r>
      <w:r w:rsidRPr="000756DE">
        <w:t xml:space="preserve">cập ở bất cứ đâu nhanh chóng và không phải bị giới hạn về dung lượng phần cứng hay thời gian lắp đặt phần mềm đối với người dùng. </w:t>
      </w:r>
    </w:p>
    <w:p w14:paraId="60727A90" w14:textId="3C0500FC" w:rsidR="005E21FB" w:rsidRPr="000756DE" w:rsidRDefault="005E21FB" w:rsidP="005E21FB">
      <w:r w:rsidRPr="000756DE">
        <w:t>Với những tiện dụng và lợi ích của trang</w:t>
      </w:r>
      <w:r w:rsidR="002437D3" w:rsidRPr="0060159A">
        <w:rPr>
          <w:color w:val="FFFFFF" w:themeColor="background1"/>
          <w:sz w:val="20"/>
          <w:szCs w:val="20"/>
          <w:lang w:val="en-US"/>
        </w:rPr>
        <w:t>”</w:t>
      </w:r>
      <w:r w:rsidRPr="000756DE">
        <w:t>web,</w:t>
      </w:r>
      <w:r w:rsidR="002437D3" w:rsidRPr="002437D3">
        <w:rPr>
          <w:color w:val="FFFFFF" w:themeColor="background1"/>
          <w:sz w:val="20"/>
          <w:szCs w:val="20"/>
          <w:lang w:val="en-US"/>
        </w:rPr>
        <w:t xml:space="preserve"> </w:t>
      </w:r>
      <w:r w:rsidR="002437D3" w:rsidRPr="0060159A">
        <w:rPr>
          <w:color w:val="FFFFFF" w:themeColor="background1"/>
          <w:sz w:val="20"/>
          <w:szCs w:val="20"/>
          <w:lang w:val="en-US"/>
        </w:rPr>
        <w:t>”</w:t>
      </w:r>
      <w:r w:rsidRPr="000756DE">
        <w:t>đối</w:t>
      </w:r>
      <w:r w:rsidR="002437D3" w:rsidRPr="0060159A">
        <w:rPr>
          <w:color w:val="FFFFFF" w:themeColor="background1"/>
          <w:sz w:val="20"/>
          <w:szCs w:val="20"/>
          <w:lang w:val="en-US"/>
        </w:rPr>
        <w:t>”</w:t>
      </w:r>
      <w:r w:rsidRPr="000756DE">
        <w:t>với</w:t>
      </w:r>
      <w:r w:rsidR="002437D3" w:rsidRPr="0060159A">
        <w:rPr>
          <w:color w:val="FFFFFF" w:themeColor="background1"/>
          <w:sz w:val="20"/>
          <w:szCs w:val="20"/>
          <w:lang w:val="en-US"/>
        </w:rPr>
        <w:t>”</w:t>
      </w:r>
      <w:r w:rsidRPr="000756DE">
        <w:t>một</w:t>
      </w:r>
      <w:r w:rsidR="002437D3" w:rsidRPr="0060159A">
        <w:rPr>
          <w:color w:val="FFFFFF" w:themeColor="background1"/>
          <w:sz w:val="20"/>
          <w:szCs w:val="20"/>
          <w:lang w:val="en-US"/>
        </w:rPr>
        <w:t>”</w:t>
      </w:r>
      <w:r w:rsidRPr="000756DE">
        <w:t>doanh</w:t>
      </w:r>
      <w:r w:rsidR="002437D3" w:rsidRPr="0060159A">
        <w:rPr>
          <w:color w:val="FFFFFF" w:themeColor="background1"/>
          <w:sz w:val="20"/>
          <w:szCs w:val="20"/>
          <w:lang w:val="en-US"/>
        </w:rPr>
        <w:t>”</w:t>
      </w:r>
      <w:r w:rsidRPr="000756DE">
        <w:t>nghiệp, việc sở hữu một</w:t>
      </w:r>
      <w:r w:rsidR="002D0A71" w:rsidRPr="0060159A">
        <w:rPr>
          <w:color w:val="FFFFFF" w:themeColor="background1"/>
          <w:sz w:val="20"/>
          <w:szCs w:val="20"/>
          <w:lang w:val="en-US"/>
        </w:rPr>
        <w:t>”</w:t>
      </w:r>
      <w:r w:rsidRPr="000756DE">
        <w:t>tra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hay</w:t>
      </w:r>
      <w:r w:rsidR="002D0A71" w:rsidRPr="0060159A">
        <w:rPr>
          <w:color w:val="FFFFFF" w:themeColor="background1"/>
          <w:sz w:val="20"/>
          <w:szCs w:val="20"/>
          <w:lang w:val="en-US"/>
        </w:rPr>
        <w:t>”</w:t>
      </w:r>
      <w:r w:rsidRPr="000756DE">
        <w:t>một</w:t>
      </w:r>
      <w:r w:rsidR="002D0A71" w:rsidRPr="0060159A">
        <w:rPr>
          <w:color w:val="FFFFFF" w:themeColor="background1"/>
          <w:sz w:val="20"/>
          <w:szCs w:val="20"/>
          <w:lang w:val="en-US"/>
        </w:rPr>
        <w:t>”</w:t>
      </w:r>
      <w:r w:rsidRPr="000756DE">
        <w:t>ứng</w:t>
      </w:r>
      <w:r w:rsidR="002D0A71" w:rsidRPr="0060159A">
        <w:rPr>
          <w:color w:val="FFFFFF" w:themeColor="background1"/>
          <w:sz w:val="20"/>
          <w:szCs w:val="20"/>
          <w:lang w:val="en-US"/>
        </w:rPr>
        <w:t>”</w:t>
      </w:r>
      <w:r w:rsidRPr="000756DE">
        <w:t>dụ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để</w:t>
      </w:r>
      <w:r w:rsidR="002D0A71" w:rsidRPr="0060159A">
        <w:rPr>
          <w:color w:val="FFFFFF" w:themeColor="background1"/>
          <w:sz w:val="20"/>
          <w:szCs w:val="20"/>
          <w:lang w:val="en-US"/>
        </w:rPr>
        <w:t>”</w:t>
      </w:r>
      <w:r w:rsidRPr="000756DE">
        <w:t>quảng</w:t>
      </w:r>
      <w:r w:rsidR="002D0A71" w:rsidRPr="0060159A">
        <w:rPr>
          <w:color w:val="FFFFFF" w:themeColor="background1"/>
          <w:sz w:val="20"/>
          <w:szCs w:val="20"/>
          <w:lang w:val="en-US"/>
        </w:rPr>
        <w:t>”</w:t>
      </w:r>
      <w:r w:rsidRPr="000756DE">
        <w:t>bá</w:t>
      </w:r>
      <w:r w:rsidR="002D0A71" w:rsidRPr="0060159A">
        <w:rPr>
          <w:color w:val="FFFFFF" w:themeColor="background1"/>
          <w:sz w:val="20"/>
          <w:szCs w:val="20"/>
          <w:lang w:val="en-US"/>
        </w:rPr>
        <w:t>”</w:t>
      </w:r>
      <w:r w:rsidRPr="000756DE">
        <w:t>sản</w:t>
      </w:r>
      <w:r w:rsidR="002D0A71" w:rsidRPr="0060159A">
        <w:rPr>
          <w:color w:val="FFFFFF" w:themeColor="background1"/>
          <w:sz w:val="20"/>
          <w:szCs w:val="20"/>
          <w:lang w:val="en-US"/>
        </w:rPr>
        <w:t>”</w:t>
      </w:r>
      <w:r w:rsidRPr="000756DE">
        <w:t>phẩm hay phục vụ cho nhu công việc là một việc hết sức cần thiết. Việc truy cập và quản lý nhân viên, đơn hàng, hay chỉ đơn giản là xem các báo cáo công việc thường ngày thì một trang ứng dụng</w:t>
      </w:r>
      <w:r w:rsidR="00B76C5B" w:rsidRPr="0060159A">
        <w:rPr>
          <w:color w:val="FFFFFF" w:themeColor="background1"/>
          <w:sz w:val="20"/>
          <w:szCs w:val="20"/>
          <w:lang w:val="en-US"/>
        </w:rPr>
        <w:t>”</w:t>
      </w:r>
      <w:r w:rsidRPr="000756DE">
        <w:t>web</w:t>
      </w:r>
      <w:r w:rsidR="00B76C5B" w:rsidRPr="0060159A">
        <w:rPr>
          <w:color w:val="FFFFFF" w:themeColor="background1"/>
          <w:sz w:val="20"/>
          <w:szCs w:val="20"/>
          <w:lang w:val="en-US"/>
        </w:rPr>
        <w:t>”</w:t>
      </w:r>
      <w:r w:rsidRPr="000756DE">
        <w:t>phục</w:t>
      </w:r>
      <w:r w:rsidR="00B76C5B" w:rsidRPr="0060159A">
        <w:rPr>
          <w:color w:val="FFFFFF" w:themeColor="background1"/>
          <w:sz w:val="20"/>
          <w:szCs w:val="20"/>
          <w:lang w:val="en-US"/>
        </w:rPr>
        <w:t>”</w:t>
      </w:r>
      <w:r w:rsidRPr="000756DE">
        <w:t>vụ</w:t>
      </w:r>
      <w:r w:rsidR="00B76C5B" w:rsidRPr="0060159A">
        <w:rPr>
          <w:color w:val="FFFFFF" w:themeColor="background1"/>
          <w:sz w:val="20"/>
          <w:szCs w:val="20"/>
          <w:lang w:val="en-US"/>
        </w:rPr>
        <w:t>”</w:t>
      </w:r>
      <w:r w:rsidRPr="000756DE">
        <w:t>cho</w:t>
      </w:r>
      <w:r w:rsidR="00F22751" w:rsidRPr="0060159A">
        <w:rPr>
          <w:color w:val="FFFFFF" w:themeColor="background1"/>
          <w:sz w:val="20"/>
          <w:szCs w:val="20"/>
          <w:lang w:val="en-US"/>
        </w:rPr>
        <w:t>”</w:t>
      </w:r>
      <w:r w:rsidRPr="000756DE">
        <w:t>các công việc đó đang ngày càng nhiều và phổ biến trong các công</w:t>
      </w:r>
      <w:r w:rsidR="007A738C" w:rsidRPr="0060159A">
        <w:rPr>
          <w:color w:val="FFFFFF" w:themeColor="background1"/>
          <w:sz w:val="20"/>
          <w:szCs w:val="20"/>
          <w:lang w:val="en-US"/>
        </w:rPr>
        <w:t>”</w:t>
      </w:r>
      <w:r w:rsidRPr="000756DE">
        <w:t>ty</w:t>
      </w:r>
      <w:r w:rsidR="007A738C" w:rsidRPr="0060159A">
        <w:rPr>
          <w:color w:val="FFFFFF" w:themeColor="background1"/>
          <w:sz w:val="20"/>
          <w:szCs w:val="20"/>
          <w:lang w:val="en-US"/>
        </w:rPr>
        <w:t>”</w:t>
      </w:r>
      <w:r w:rsidRPr="000756DE">
        <w:t>kể</w:t>
      </w:r>
      <w:r w:rsidR="007A738C" w:rsidRPr="0060159A">
        <w:rPr>
          <w:color w:val="FFFFFF" w:themeColor="background1"/>
          <w:sz w:val="20"/>
          <w:szCs w:val="20"/>
          <w:lang w:val="en-US"/>
        </w:rPr>
        <w:t>”</w:t>
      </w:r>
      <w:r w:rsidRPr="000756DE">
        <w:t>cả</w:t>
      </w:r>
      <w:r w:rsidR="007A738C" w:rsidRPr="0060159A">
        <w:rPr>
          <w:color w:val="FFFFFF" w:themeColor="background1"/>
          <w:sz w:val="20"/>
          <w:szCs w:val="20"/>
          <w:lang w:val="en-US"/>
        </w:rPr>
        <w:t>”</w:t>
      </w:r>
      <w:r w:rsidRPr="000756DE">
        <w:t>trong</w:t>
      </w:r>
      <w:r w:rsidR="007A738C" w:rsidRPr="0060159A">
        <w:rPr>
          <w:color w:val="FFFFFF" w:themeColor="background1"/>
          <w:sz w:val="20"/>
          <w:szCs w:val="20"/>
          <w:lang w:val="en-US"/>
        </w:rPr>
        <w:t>”</w:t>
      </w:r>
      <w:r w:rsidRPr="000756DE">
        <w:t>và</w:t>
      </w:r>
      <w:r w:rsidR="007A738C" w:rsidRPr="0060159A">
        <w:rPr>
          <w:color w:val="FFFFFF" w:themeColor="background1"/>
          <w:sz w:val="20"/>
          <w:szCs w:val="20"/>
          <w:lang w:val="en-US"/>
        </w:rPr>
        <w:t>”</w:t>
      </w:r>
      <w:r w:rsidRPr="000756DE">
        <w:t>ngoài</w:t>
      </w:r>
      <w:r w:rsidR="007A738C" w:rsidRPr="0060159A">
        <w:rPr>
          <w:color w:val="FFFFFF" w:themeColor="background1"/>
          <w:sz w:val="20"/>
          <w:szCs w:val="20"/>
          <w:lang w:val="en-US"/>
        </w:rPr>
        <w:t>”</w:t>
      </w:r>
      <w:r w:rsidRPr="000756DE">
        <w:t xml:space="preserve">nước. </w:t>
      </w:r>
    </w:p>
    <w:p w14:paraId="08AE4BD9" w14:textId="576DA4E9" w:rsidR="00C05CE5" w:rsidRPr="000756DE" w:rsidRDefault="005E21FB" w:rsidP="005E21FB">
      <w:pPr>
        <w:rPr>
          <w:rStyle w:val="Heading1Char"/>
          <w:rFonts w:eastAsiaTheme="minorHAnsi"/>
        </w:rPr>
      </w:pPr>
      <w:r w:rsidRPr="000756DE">
        <w:t>Với việc đáp</w:t>
      </w:r>
      <w:r w:rsidR="001F4325" w:rsidRPr="0060159A">
        <w:rPr>
          <w:color w:val="FFFFFF" w:themeColor="background1"/>
          <w:sz w:val="20"/>
          <w:szCs w:val="20"/>
          <w:lang w:val="en-US"/>
        </w:rPr>
        <w:t>”</w:t>
      </w:r>
      <w:r w:rsidRPr="000756DE">
        <w:t>ứng</w:t>
      </w:r>
      <w:r w:rsidR="001F4325" w:rsidRPr="0060159A">
        <w:rPr>
          <w:color w:val="FFFFFF" w:themeColor="background1"/>
          <w:sz w:val="20"/>
          <w:szCs w:val="20"/>
          <w:lang w:val="en-US"/>
        </w:rPr>
        <w:t>”</w:t>
      </w:r>
      <w:r w:rsidRPr="000756DE">
        <w:t>nhu</w:t>
      </w:r>
      <w:r w:rsidR="001F4325" w:rsidRPr="0060159A">
        <w:rPr>
          <w:color w:val="FFFFFF" w:themeColor="background1"/>
          <w:sz w:val="20"/>
          <w:szCs w:val="20"/>
          <w:lang w:val="en-US"/>
        </w:rPr>
        <w:t>”</w:t>
      </w:r>
      <w:r w:rsidRPr="000756DE">
        <w:t>cầu riêng của từng công ty, đặc</w:t>
      </w:r>
      <w:r w:rsidR="005451CA" w:rsidRPr="0060159A">
        <w:rPr>
          <w:color w:val="FFFFFF" w:themeColor="background1"/>
          <w:sz w:val="20"/>
          <w:szCs w:val="20"/>
          <w:lang w:val="en-US"/>
        </w:rPr>
        <w:t>”</w:t>
      </w:r>
      <w:r w:rsidRPr="000756DE">
        <w:t>biệt</w:t>
      </w:r>
      <w:r w:rsidR="005451CA" w:rsidRPr="0060159A">
        <w:rPr>
          <w:color w:val="FFFFFF" w:themeColor="background1"/>
          <w:sz w:val="20"/>
          <w:szCs w:val="20"/>
          <w:lang w:val="en-US"/>
        </w:rPr>
        <w:t>”</w:t>
      </w:r>
      <w:r w:rsidRPr="000756DE">
        <w:t>là</w:t>
      </w:r>
      <w:r w:rsidR="005451CA" w:rsidRPr="0060159A">
        <w:rPr>
          <w:color w:val="FFFFFF" w:themeColor="background1"/>
          <w:sz w:val="20"/>
          <w:szCs w:val="20"/>
          <w:lang w:val="en-US"/>
        </w:rPr>
        <w:t>”</w:t>
      </w:r>
      <w:r w:rsidRPr="000756DE">
        <w:t>các công ty logistic, trước đây, đa số các công ty doanh nghiệp dùng những ứng dụng phần mềm offline tại kho hàng, thì nay với việc đáp</w:t>
      </w:r>
      <w:r w:rsidR="00DC0364" w:rsidRPr="0060159A">
        <w:rPr>
          <w:color w:val="FFFFFF" w:themeColor="background1"/>
          <w:sz w:val="20"/>
          <w:szCs w:val="20"/>
          <w:lang w:val="en-US"/>
        </w:rPr>
        <w:t>”</w:t>
      </w:r>
      <w:r w:rsidRPr="000756DE">
        <w:t>ứng</w:t>
      </w:r>
      <w:r w:rsidR="00DC0364" w:rsidRPr="0060159A">
        <w:rPr>
          <w:color w:val="FFFFFF" w:themeColor="background1"/>
          <w:sz w:val="20"/>
          <w:szCs w:val="20"/>
          <w:lang w:val="en-US"/>
        </w:rPr>
        <w:t>”</w:t>
      </w:r>
      <w:r w:rsidRPr="000756DE">
        <w:t>nhu</w:t>
      </w:r>
      <w:r w:rsidR="00DC0364" w:rsidRPr="0060159A">
        <w:rPr>
          <w:color w:val="FFFFFF" w:themeColor="background1"/>
          <w:sz w:val="20"/>
          <w:szCs w:val="20"/>
          <w:lang w:val="en-US"/>
        </w:rPr>
        <w:t>”</w:t>
      </w:r>
      <w:r w:rsidRPr="000756DE">
        <w:t>cầu mở rộng kho lẫm, cũng như đáp ứng việc tương tác với khách</w:t>
      </w:r>
      <w:r w:rsidR="00C0509B" w:rsidRPr="0060159A">
        <w:rPr>
          <w:color w:val="FFFFFF" w:themeColor="background1"/>
          <w:sz w:val="20"/>
          <w:szCs w:val="20"/>
          <w:lang w:val="en-US"/>
        </w:rPr>
        <w:t>”</w:t>
      </w:r>
      <w:r w:rsidRPr="000756DE">
        <w:t>hàng</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và</w:t>
      </w:r>
      <w:r w:rsidR="00C0509B" w:rsidRPr="0060159A">
        <w:rPr>
          <w:color w:val="FFFFFF" w:themeColor="background1"/>
          <w:sz w:val="20"/>
          <w:szCs w:val="20"/>
          <w:lang w:val="en-US"/>
        </w:rPr>
        <w:t>”</w:t>
      </w:r>
      <w:r w:rsidRPr="000756DE">
        <w:t>ngoài</w:t>
      </w:r>
      <w:r w:rsidR="00C0509B" w:rsidRPr="0060159A">
        <w:rPr>
          <w:color w:val="FFFFFF" w:themeColor="background1"/>
          <w:sz w:val="20"/>
          <w:szCs w:val="20"/>
          <w:lang w:val="en-US"/>
        </w:rPr>
        <w:t>”</w:t>
      </w:r>
      <w:r w:rsidRPr="000756DE">
        <w:t>nước</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tương</w:t>
      </w:r>
      <w:r w:rsidR="00C0509B" w:rsidRPr="0060159A">
        <w:rPr>
          <w:color w:val="FFFFFF" w:themeColor="background1"/>
          <w:sz w:val="20"/>
          <w:szCs w:val="20"/>
          <w:lang w:val="en-US"/>
        </w:rPr>
        <w:t>”</w:t>
      </w:r>
      <w:r w:rsidRPr="000756DE">
        <w:t>lai, áp dụng triển khai xây dựng trang web phục vụ là việc</w:t>
      </w:r>
      <w:r w:rsidR="001557A0" w:rsidRPr="0060159A">
        <w:rPr>
          <w:color w:val="FFFFFF" w:themeColor="background1"/>
          <w:sz w:val="20"/>
          <w:szCs w:val="20"/>
          <w:lang w:val="en-US"/>
        </w:rPr>
        <w:t>”</w:t>
      </w:r>
      <w:r w:rsidRPr="000756DE">
        <w:t>làm</w:t>
      </w:r>
      <w:r w:rsidR="001557A0" w:rsidRPr="0060159A">
        <w:rPr>
          <w:color w:val="FFFFFF" w:themeColor="background1"/>
          <w:sz w:val="20"/>
          <w:szCs w:val="20"/>
          <w:lang w:val="en-US"/>
        </w:rPr>
        <w:t>”</w:t>
      </w:r>
      <w:r w:rsidRPr="000756DE">
        <w:t>cần</w:t>
      </w:r>
      <w:r w:rsidR="001557A0" w:rsidRPr="0060159A">
        <w:rPr>
          <w:color w:val="FFFFFF" w:themeColor="background1"/>
          <w:sz w:val="20"/>
          <w:szCs w:val="20"/>
          <w:lang w:val="en-US"/>
        </w:rPr>
        <w:t>”</w:t>
      </w:r>
      <w:r w:rsidRPr="000756DE">
        <w:t>thiết</w:t>
      </w:r>
      <w:r w:rsidR="001557A0" w:rsidRPr="0060159A">
        <w:rPr>
          <w:color w:val="FFFFFF" w:themeColor="background1"/>
          <w:sz w:val="20"/>
          <w:szCs w:val="20"/>
          <w:lang w:val="en-US"/>
        </w:rPr>
        <w:t>”</w:t>
      </w:r>
      <w:r w:rsidRPr="000756DE">
        <w:t>cho</w:t>
      </w:r>
      <w:r w:rsidR="001557A0" w:rsidRPr="0060159A">
        <w:rPr>
          <w:color w:val="FFFFFF" w:themeColor="background1"/>
          <w:sz w:val="20"/>
          <w:szCs w:val="20"/>
          <w:lang w:val="en-US"/>
        </w:rPr>
        <w:t>”</w:t>
      </w:r>
      <w:r w:rsidRPr="000756DE">
        <w:t>hiện tại mà</w:t>
      </w:r>
      <w:r w:rsidR="00984EF3" w:rsidRPr="0060159A">
        <w:rPr>
          <w:color w:val="FFFFFF" w:themeColor="background1"/>
          <w:sz w:val="20"/>
          <w:szCs w:val="20"/>
          <w:lang w:val="en-US"/>
        </w:rPr>
        <w:t>”</w:t>
      </w:r>
      <w:r w:rsidRPr="000756DE">
        <w:t>các</w:t>
      </w:r>
      <w:r w:rsidR="00984EF3" w:rsidRPr="0060159A">
        <w:rPr>
          <w:color w:val="FFFFFF" w:themeColor="background1"/>
          <w:sz w:val="20"/>
          <w:szCs w:val="20"/>
          <w:lang w:val="en-US"/>
        </w:rPr>
        <w:t>”</w:t>
      </w:r>
      <w:r w:rsidRPr="000756DE">
        <w:t>doanh nghiệp</w:t>
      </w:r>
      <w:r w:rsidR="00984EF3" w:rsidRPr="0060159A">
        <w:rPr>
          <w:color w:val="FFFFFF" w:themeColor="background1"/>
          <w:sz w:val="20"/>
          <w:szCs w:val="20"/>
          <w:lang w:val="en-US"/>
        </w:rPr>
        <w:t>”</w:t>
      </w:r>
      <w:r w:rsidRPr="000756DE">
        <w:t>đang</w:t>
      </w:r>
      <w:r w:rsidR="00984EF3" w:rsidRPr="0060159A">
        <w:rPr>
          <w:color w:val="FFFFFF" w:themeColor="background1"/>
          <w:sz w:val="20"/>
          <w:szCs w:val="20"/>
          <w:lang w:val="en-US"/>
        </w:rPr>
        <w:t>”</w:t>
      </w:r>
      <w:r w:rsidRPr="000756DE">
        <w:t>hướng</w:t>
      </w:r>
      <w:r w:rsidR="002161DE" w:rsidRPr="0060159A">
        <w:rPr>
          <w:color w:val="FFFFFF" w:themeColor="background1"/>
          <w:sz w:val="20"/>
          <w:szCs w:val="20"/>
          <w:lang w:val="en-US"/>
        </w:rPr>
        <w:t>”</w:t>
      </w:r>
      <w:r w:rsidRPr="000756DE">
        <w:t>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w:t>
      </w:r>
      <w:r w:rsidR="002B26CA" w:rsidRPr="0060159A">
        <w:rPr>
          <w:color w:val="FFFFFF" w:themeColor="background1"/>
          <w:sz w:val="20"/>
          <w:szCs w:val="20"/>
          <w:lang w:val="en-US"/>
        </w:rPr>
        <w:t>”</w:t>
      </w:r>
      <w:r w:rsidRPr="000756DE">
        <w:t>nước</w:t>
      </w:r>
      <w:r w:rsidR="002B26CA" w:rsidRPr="0060159A">
        <w:rPr>
          <w:color w:val="FFFFFF" w:themeColor="background1"/>
          <w:sz w:val="20"/>
          <w:szCs w:val="20"/>
          <w:lang w:val="en-US"/>
        </w:rPr>
        <w:t>”</w:t>
      </w:r>
      <w:r w:rsidRPr="000756DE">
        <w:t>và</w:t>
      </w:r>
      <w:r w:rsidR="002B26CA" w:rsidRPr="0060159A">
        <w:rPr>
          <w:color w:val="FFFFFF" w:themeColor="background1"/>
          <w:sz w:val="20"/>
          <w:szCs w:val="20"/>
          <w:lang w:val="en-US"/>
        </w:rPr>
        <w:t>”</w:t>
      </w:r>
      <w:r w:rsidRPr="000756DE">
        <w:t>quốc</w:t>
      </w:r>
      <w:r w:rsidR="002B26CA" w:rsidRPr="0060159A">
        <w:rPr>
          <w:color w:val="FFFFFF" w:themeColor="background1"/>
          <w:sz w:val="20"/>
          <w:szCs w:val="20"/>
          <w:lang w:val="en-US"/>
        </w:rPr>
        <w:t>”</w:t>
      </w:r>
      <w:r w:rsidRPr="000756DE">
        <w:t>tế.</w:t>
      </w:r>
      <w:r w:rsidR="00C05CE5" w:rsidRPr="000756DE">
        <w:rPr>
          <w:szCs w:val="26"/>
        </w:rPr>
        <w:br w:type="page"/>
      </w:r>
    </w:p>
    <w:p w14:paraId="4944213B" w14:textId="2A80129B" w:rsidR="000E5E73" w:rsidRPr="000756DE" w:rsidRDefault="000E5E73" w:rsidP="000E5E73">
      <w:pPr>
        <w:pStyle w:val="Heading1"/>
      </w:pPr>
      <w:bookmarkStart w:id="14" w:name="_Toc87014886"/>
      <w:r w:rsidRPr="000756DE">
        <w:rPr>
          <w:rStyle w:val="Heading1Char"/>
          <w:rFonts w:eastAsiaTheme="minorHAnsi"/>
        </w:rPr>
        <w:lastRenderedPageBreak/>
        <w:t>Tổng quan đề tài</w:t>
      </w:r>
      <w:bookmarkEnd w:id="14"/>
    </w:p>
    <w:p w14:paraId="21A07523" w14:textId="58DE4FCA" w:rsidR="00C05CE5" w:rsidRPr="000756DE" w:rsidRDefault="0064614E" w:rsidP="00C0589D">
      <w:pPr>
        <w:pStyle w:val="Heading2"/>
        <w:rPr>
          <w:color w:val="auto"/>
        </w:rPr>
      </w:pPr>
      <w:bookmarkStart w:id="15" w:name="_Toc87014887"/>
      <w:r w:rsidRPr="000756DE">
        <w:rPr>
          <w:color w:val="auto"/>
        </w:rPr>
        <w:t>Giới thiệu đề tài</w:t>
      </w:r>
      <w:bookmarkEnd w:id="15"/>
    </w:p>
    <w:p w14:paraId="2EF5F435" w14:textId="45035B21" w:rsidR="00D30247" w:rsidRPr="000756DE" w:rsidRDefault="00D30247" w:rsidP="00D30247">
      <w:r w:rsidRPr="000756DE">
        <w:t>Trong</w:t>
      </w:r>
      <w:r w:rsidR="002F16B8" w:rsidRPr="0060159A">
        <w:rPr>
          <w:color w:val="FFFFFF" w:themeColor="background1"/>
          <w:sz w:val="20"/>
          <w:szCs w:val="20"/>
          <w:lang w:val="en-US"/>
        </w:rPr>
        <w:t>”</w:t>
      </w:r>
      <w:r w:rsidRPr="000756DE">
        <w:t>thời</w:t>
      </w:r>
      <w:r w:rsidR="002F16B8" w:rsidRPr="0060159A">
        <w:rPr>
          <w:color w:val="FFFFFF" w:themeColor="background1"/>
          <w:sz w:val="20"/>
          <w:szCs w:val="20"/>
          <w:lang w:val="en-US"/>
        </w:rPr>
        <w:t>”</w:t>
      </w:r>
      <w:r w:rsidRPr="000756DE">
        <w:t>đại</w:t>
      </w:r>
      <w:r w:rsidR="002F16B8" w:rsidRPr="0060159A">
        <w:rPr>
          <w:color w:val="FFFFFF" w:themeColor="background1"/>
          <w:sz w:val="20"/>
          <w:szCs w:val="20"/>
          <w:lang w:val="en-US"/>
        </w:rPr>
        <w:t>”</w:t>
      </w:r>
      <w:r w:rsidRPr="000756DE">
        <w:t>công</w:t>
      </w:r>
      <w:r w:rsidR="002F16B8" w:rsidRPr="0060159A">
        <w:rPr>
          <w:color w:val="FFFFFF" w:themeColor="background1"/>
          <w:sz w:val="20"/>
          <w:szCs w:val="20"/>
          <w:lang w:val="en-US"/>
        </w:rPr>
        <w:t>”</w:t>
      </w:r>
      <w:r w:rsidRPr="000756DE">
        <w:t>nghiệp</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hiện</w:t>
      </w:r>
      <w:r w:rsidR="002F16B8" w:rsidRPr="0060159A">
        <w:rPr>
          <w:color w:val="FFFFFF" w:themeColor="background1"/>
          <w:sz w:val="20"/>
          <w:szCs w:val="20"/>
          <w:lang w:val="en-US"/>
        </w:rPr>
        <w:t>”</w:t>
      </w:r>
      <w:r w:rsidRPr="000756DE">
        <w:t>đại</w:t>
      </w:r>
      <w:r w:rsidR="002F16B8">
        <w:rPr>
          <w:lang w:val="en-US"/>
        </w:rPr>
        <w:t xml:space="preserve"> hóa</w:t>
      </w:r>
      <w:r w:rsidR="002F16B8" w:rsidRPr="0060159A">
        <w:rPr>
          <w:color w:val="FFFFFF" w:themeColor="background1"/>
          <w:sz w:val="20"/>
          <w:szCs w:val="20"/>
          <w:lang w:val="en-US"/>
        </w:rPr>
        <w:t>”</w:t>
      </w:r>
      <w:r w:rsidRPr="000756DE">
        <w:t>ngày nay việc trao</w:t>
      </w:r>
      <w:r w:rsidR="002F16B8" w:rsidRPr="0060159A">
        <w:rPr>
          <w:color w:val="FFFFFF" w:themeColor="background1"/>
          <w:sz w:val="20"/>
          <w:szCs w:val="20"/>
          <w:lang w:val="en-US"/>
        </w:rPr>
        <w:t>”</w:t>
      </w:r>
      <w:r w:rsidRPr="000756DE">
        <w:t>đổi</w:t>
      </w:r>
      <w:r w:rsidR="002F16B8" w:rsidRPr="0060159A">
        <w:rPr>
          <w:color w:val="FFFFFF" w:themeColor="background1"/>
          <w:sz w:val="20"/>
          <w:szCs w:val="20"/>
          <w:lang w:val="en-US"/>
        </w:rPr>
        <w:t>”</w:t>
      </w:r>
      <w:r w:rsidRPr="000756DE">
        <w:t>mua</w:t>
      </w:r>
      <w:r w:rsidR="002F16B8" w:rsidRPr="0060159A">
        <w:rPr>
          <w:color w:val="FFFFFF" w:themeColor="background1"/>
          <w:sz w:val="20"/>
          <w:szCs w:val="20"/>
          <w:lang w:val="en-US"/>
        </w:rPr>
        <w:t>”</w:t>
      </w:r>
      <w:r w:rsidRPr="000756DE">
        <w:t>bán hàng</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đã</w:t>
      </w:r>
      <w:r w:rsidR="002F16B8" w:rsidRPr="0060159A">
        <w:rPr>
          <w:color w:val="FFFFFF" w:themeColor="background1"/>
          <w:sz w:val="20"/>
          <w:szCs w:val="20"/>
          <w:lang w:val="en-US"/>
        </w:rPr>
        <w:t>”</w:t>
      </w:r>
      <w:r w:rsidRPr="000756DE">
        <w:t>quá</w:t>
      </w:r>
      <w:r w:rsidR="002F16B8" w:rsidRPr="0060159A">
        <w:rPr>
          <w:color w:val="FFFFFF" w:themeColor="background1"/>
          <w:sz w:val="20"/>
          <w:szCs w:val="20"/>
          <w:lang w:val="en-US"/>
        </w:rPr>
        <w:t>”</w:t>
      </w:r>
      <w:r w:rsidRPr="000756DE">
        <w:t>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w:t>
      </w:r>
      <w:r w:rsidR="006225AC" w:rsidRPr="0060159A">
        <w:rPr>
          <w:color w:val="FFFFFF" w:themeColor="background1"/>
          <w:sz w:val="20"/>
          <w:szCs w:val="20"/>
          <w:lang w:val="en-US"/>
        </w:rPr>
        <w:t>”</w:t>
      </w:r>
      <w:r w:rsidRPr="000756DE">
        <w:t>lợi</w:t>
      </w:r>
      <w:r w:rsidR="006225AC" w:rsidRPr="0060159A">
        <w:rPr>
          <w:color w:val="FFFFFF" w:themeColor="background1"/>
          <w:sz w:val="20"/>
          <w:szCs w:val="20"/>
          <w:lang w:val="en-US"/>
        </w:rPr>
        <w:t>”</w:t>
      </w:r>
      <w:r w:rsidRPr="000756DE">
        <w:t>và</w:t>
      </w:r>
      <w:r w:rsidR="006225AC" w:rsidRPr="0060159A">
        <w:rPr>
          <w:color w:val="FFFFFF" w:themeColor="background1"/>
          <w:sz w:val="20"/>
          <w:szCs w:val="20"/>
          <w:lang w:val="en-US"/>
        </w:rPr>
        <w:t>”</w:t>
      </w:r>
      <w:r w:rsidRPr="000756DE">
        <w:t>hiệu</w:t>
      </w:r>
      <w:r w:rsidR="006225AC" w:rsidRPr="0060159A">
        <w:rPr>
          <w:color w:val="FFFFFF" w:themeColor="background1"/>
          <w:sz w:val="20"/>
          <w:szCs w:val="20"/>
          <w:lang w:val="en-US"/>
        </w:rPr>
        <w:t>”</w:t>
      </w:r>
      <w:r w:rsidRPr="000756DE">
        <w:t>quả</w:t>
      </w:r>
      <w:r w:rsidR="006225AC" w:rsidRPr="0060159A">
        <w:rPr>
          <w:color w:val="FFFFFF" w:themeColor="background1"/>
          <w:sz w:val="20"/>
          <w:szCs w:val="20"/>
          <w:lang w:val="en-US"/>
        </w:rPr>
        <w:t>”</w:t>
      </w:r>
      <w:r w:rsidRPr="000756DE">
        <w:t>cao</w:t>
      </w:r>
      <w:r w:rsidR="006225AC" w:rsidRPr="0060159A">
        <w:rPr>
          <w:color w:val="FFFFFF" w:themeColor="background1"/>
          <w:sz w:val="20"/>
          <w:szCs w:val="20"/>
          <w:lang w:val="en-US"/>
        </w:rPr>
        <w:t>”</w:t>
      </w:r>
      <w:r w:rsidRPr="000756DE">
        <w:t>trong</w:t>
      </w:r>
      <w:r w:rsidR="006225AC" w:rsidRPr="0060159A">
        <w:rPr>
          <w:color w:val="FFFFFF" w:themeColor="background1"/>
          <w:sz w:val="20"/>
          <w:szCs w:val="20"/>
          <w:lang w:val="en-US"/>
        </w:rPr>
        <w:t>”</w:t>
      </w:r>
      <w:r w:rsidRPr="000756DE">
        <w:t>công</w:t>
      </w:r>
      <w:r w:rsidR="00E76ED1" w:rsidRPr="0060159A">
        <w:rPr>
          <w:color w:val="FFFFFF" w:themeColor="background1"/>
          <w:sz w:val="20"/>
          <w:szCs w:val="20"/>
          <w:lang w:val="en-US"/>
        </w:rPr>
        <w:t>”</w:t>
      </w:r>
      <w:r w:rsidRPr="000756DE">
        <w:t>việc. Vì</w:t>
      </w:r>
      <w:r w:rsidR="00E76ED1" w:rsidRPr="0060159A">
        <w:rPr>
          <w:color w:val="FFFFFF" w:themeColor="background1"/>
          <w:sz w:val="20"/>
          <w:szCs w:val="20"/>
          <w:lang w:val="en-US"/>
        </w:rPr>
        <w:t>”</w:t>
      </w:r>
      <w:r w:rsidRPr="000756DE">
        <w:t>vậy chúng em chọn làm một website để giúp giải quyết những vấn đề về quản lý kho hàng. Chúng em đã xem và nghiên cứu nhiều công nghệ và chúng em quyết định chọn nghiên</w:t>
      </w:r>
      <w:r w:rsidR="008429B5" w:rsidRPr="0060159A">
        <w:rPr>
          <w:color w:val="FFFFFF" w:themeColor="background1"/>
          <w:sz w:val="20"/>
          <w:szCs w:val="20"/>
          <w:lang w:val="en-US"/>
        </w:rPr>
        <w:t>”</w:t>
      </w:r>
      <w:r w:rsidRPr="000756DE">
        <w:t>cứu,</w:t>
      </w:r>
      <w:r w:rsidR="008429B5" w:rsidRPr="008429B5">
        <w:rPr>
          <w:color w:val="FFFFFF" w:themeColor="background1"/>
          <w:sz w:val="20"/>
          <w:szCs w:val="20"/>
          <w:lang w:val="en-US"/>
        </w:rPr>
        <w:t xml:space="preserve"> </w:t>
      </w:r>
      <w:r w:rsidR="008429B5" w:rsidRPr="0060159A">
        <w:rPr>
          <w:color w:val="FFFFFF" w:themeColor="background1"/>
          <w:sz w:val="20"/>
          <w:szCs w:val="20"/>
          <w:lang w:val="en-US"/>
        </w:rPr>
        <w:t>”</w:t>
      </w:r>
      <w:r w:rsidRPr="000756DE">
        <w:t>tìm</w:t>
      </w:r>
      <w:r w:rsidR="008429B5" w:rsidRPr="0060159A">
        <w:rPr>
          <w:color w:val="FFFFFF" w:themeColor="background1"/>
          <w:sz w:val="20"/>
          <w:szCs w:val="20"/>
          <w:lang w:val="en-US"/>
        </w:rPr>
        <w:t>”</w:t>
      </w:r>
      <w:r w:rsidRPr="000756DE">
        <w:t>hiểu về thư</w:t>
      </w:r>
      <w:r w:rsidR="008429B5" w:rsidRPr="0060159A">
        <w:rPr>
          <w:color w:val="FFFFFF" w:themeColor="background1"/>
          <w:sz w:val="20"/>
          <w:szCs w:val="20"/>
          <w:lang w:val="en-US"/>
        </w:rPr>
        <w:t>”</w:t>
      </w:r>
      <w:r w:rsidRPr="000756DE">
        <w:t>viện thiết kế giao diện phổ</w:t>
      </w:r>
      <w:r w:rsidR="00C001D8" w:rsidRPr="0060159A">
        <w:rPr>
          <w:color w:val="FFFFFF" w:themeColor="background1"/>
          <w:sz w:val="20"/>
          <w:szCs w:val="20"/>
          <w:lang w:val="en-US"/>
        </w:rPr>
        <w:t>”</w:t>
      </w:r>
      <w:r w:rsidRPr="000756DE">
        <w:t>biến</w:t>
      </w:r>
      <w:r w:rsidR="00C001D8" w:rsidRPr="0060159A">
        <w:rPr>
          <w:color w:val="FFFFFF" w:themeColor="background1"/>
          <w:sz w:val="20"/>
          <w:szCs w:val="20"/>
          <w:lang w:val="en-US"/>
        </w:rPr>
        <w:t>”</w:t>
      </w:r>
      <w:r w:rsidRPr="000756DE">
        <w:t>hiện</w:t>
      </w:r>
      <w:r w:rsidR="00C001D8" w:rsidRPr="0060159A">
        <w:rPr>
          <w:color w:val="FFFFFF" w:themeColor="background1"/>
          <w:sz w:val="20"/>
          <w:szCs w:val="20"/>
          <w:lang w:val="en-US"/>
        </w:rPr>
        <w:t>”</w:t>
      </w:r>
      <w:r w:rsidRPr="000756DE">
        <w:t>nay</w:t>
      </w:r>
      <w:r w:rsidR="00C001D8" w:rsidRPr="0060159A">
        <w:rPr>
          <w:color w:val="FFFFFF" w:themeColor="background1"/>
          <w:sz w:val="20"/>
          <w:szCs w:val="20"/>
          <w:lang w:val="en-US"/>
        </w:rPr>
        <w:t>”</w:t>
      </w:r>
      <w:r w:rsidRPr="000756DE">
        <w:t>là</w:t>
      </w:r>
      <w:r w:rsidR="00C001D8" w:rsidRPr="0060159A">
        <w:rPr>
          <w:color w:val="FFFFFF" w:themeColor="background1"/>
          <w:sz w:val="20"/>
          <w:szCs w:val="20"/>
          <w:lang w:val="en-US"/>
        </w:rPr>
        <w:t>”</w:t>
      </w:r>
      <w:r w:rsidRPr="000756DE">
        <w:t>ReactJS và thư viện hỗ trợ viết API là Django Rest, kết hợp cả hai thư viện này để xây dựng website quản lý kho hàng mang tên WMS.PY</w:t>
      </w:r>
    </w:p>
    <w:p w14:paraId="05FD3244" w14:textId="324446FB" w:rsidR="00C05CE5" w:rsidRPr="000756DE" w:rsidRDefault="00641033" w:rsidP="009B5768">
      <w:pPr>
        <w:pStyle w:val="Heading3"/>
      </w:pPr>
      <w:bookmarkStart w:id="16" w:name="_Toc87014888"/>
      <w:r w:rsidRPr="000756DE">
        <w:t>Lý do chọn đề tài.</w:t>
      </w:r>
      <w:bookmarkEnd w:id="16"/>
    </w:p>
    <w:p w14:paraId="7A7BE901" w14:textId="22567C2B" w:rsidR="00D30247" w:rsidRPr="000756DE" w:rsidRDefault="00D30247" w:rsidP="00D30247">
      <w:r w:rsidRPr="000756DE">
        <w:t>Về phần thực tế đời sống: Để giúp</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do</w:t>
      </w:r>
      <w:r w:rsidR="00901AF0" w:rsidRPr="000756DE">
        <w:rPr>
          <w:lang w:val="en-US"/>
        </w:rPr>
        <w:t>a</w:t>
      </w:r>
      <w:r w:rsidRPr="000756DE">
        <w:t>nh</w:t>
      </w:r>
      <w:r w:rsidR="00821087" w:rsidRPr="0060159A">
        <w:rPr>
          <w:color w:val="FFFFFF" w:themeColor="background1"/>
          <w:sz w:val="20"/>
          <w:szCs w:val="20"/>
          <w:lang w:val="en-US"/>
        </w:rPr>
        <w:t>”</w:t>
      </w:r>
      <w:r w:rsidRPr="000756DE">
        <w:t>nghiệp</w:t>
      </w:r>
      <w:r w:rsidR="00821087" w:rsidRPr="0060159A">
        <w:rPr>
          <w:color w:val="FFFFFF" w:themeColor="background1"/>
          <w:sz w:val="20"/>
          <w:szCs w:val="20"/>
          <w:lang w:val="en-US"/>
        </w:rPr>
        <w:t>”</w:t>
      </w:r>
      <w:r w:rsidRPr="000756DE">
        <w:t>giải</w:t>
      </w:r>
      <w:r w:rsidR="00821087" w:rsidRPr="0060159A">
        <w:rPr>
          <w:color w:val="FFFFFF" w:themeColor="background1"/>
          <w:sz w:val="20"/>
          <w:szCs w:val="20"/>
          <w:lang w:val="en-US"/>
        </w:rPr>
        <w:t>”</w:t>
      </w:r>
      <w:r w:rsidRPr="000756DE">
        <w:t>quyết</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vấn</w:t>
      </w:r>
      <w:r w:rsidR="00821087" w:rsidRPr="0060159A">
        <w:rPr>
          <w:color w:val="FFFFFF" w:themeColor="background1"/>
          <w:sz w:val="20"/>
          <w:szCs w:val="20"/>
          <w:lang w:val="en-US"/>
        </w:rPr>
        <w:t>”</w:t>
      </w:r>
      <w:r w:rsidRPr="000756DE">
        <w:t>đề</w:t>
      </w:r>
      <w:r w:rsidR="00821087" w:rsidRPr="0060159A">
        <w:rPr>
          <w:color w:val="FFFFFF" w:themeColor="background1"/>
          <w:sz w:val="20"/>
          <w:szCs w:val="20"/>
          <w:lang w:val="en-US"/>
        </w:rPr>
        <w:t>”</w:t>
      </w:r>
      <w:r w:rsidRPr="000756DE">
        <w:t>khó khăn về logistic, mang lại sự tiện lợi, nhanh chóng, linh động về sản phẩm, thời gian…website cho</w:t>
      </w:r>
      <w:r w:rsidR="0005478D" w:rsidRPr="0060159A">
        <w:rPr>
          <w:color w:val="FFFFFF" w:themeColor="background1"/>
          <w:sz w:val="20"/>
          <w:szCs w:val="20"/>
          <w:lang w:val="en-US"/>
        </w:rPr>
        <w:t>”</w:t>
      </w:r>
      <w:r w:rsidRPr="000756DE">
        <w:t>phép</w:t>
      </w:r>
      <w:r w:rsidR="0005478D" w:rsidRPr="0060159A">
        <w:rPr>
          <w:color w:val="FFFFFF" w:themeColor="background1"/>
          <w:sz w:val="20"/>
          <w:szCs w:val="20"/>
          <w:lang w:val="en-US"/>
        </w:rPr>
        <w:t>”</w:t>
      </w:r>
      <w:r w:rsidRPr="000756DE">
        <w:t>người</w:t>
      </w:r>
      <w:r w:rsidR="0005478D" w:rsidRPr="0060159A">
        <w:rPr>
          <w:color w:val="FFFFFF" w:themeColor="background1"/>
          <w:sz w:val="20"/>
          <w:szCs w:val="20"/>
          <w:lang w:val="en-US"/>
        </w:rPr>
        <w:t>”</w:t>
      </w:r>
      <w:r w:rsidRPr="000756DE">
        <w:t>dùng</w:t>
      </w:r>
      <w:r w:rsidR="0005478D" w:rsidRPr="0060159A">
        <w:rPr>
          <w:color w:val="FFFFFF" w:themeColor="background1"/>
          <w:sz w:val="20"/>
          <w:szCs w:val="20"/>
          <w:lang w:val="en-US"/>
        </w:rPr>
        <w:t>”</w:t>
      </w:r>
      <w:r w:rsidRPr="000756DE">
        <w:t>thực</w:t>
      </w:r>
      <w:r w:rsidR="0005478D" w:rsidRPr="0060159A">
        <w:rPr>
          <w:color w:val="FFFFFF" w:themeColor="background1"/>
          <w:sz w:val="20"/>
          <w:szCs w:val="20"/>
          <w:lang w:val="en-US"/>
        </w:rPr>
        <w:t>”</w:t>
      </w:r>
      <w:r w:rsidRPr="000756DE">
        <w:t>hiện</w:t>
      </w:r>
      <w:r w:rsidR="0005478D" w:rsidRPr="0060159A">
        <w:rPr>
          <w:color w:val="FFFFFF" w:themeColor="background1"/>
          <w:sz w:val="20"/>
          <w:szCs w:val="20"/>
          <w:lang w:val="en-US"/>
        </w:rPr>
        <w:t>”</w:t>
      </w:r>
      <w:r w:rsidRPr="000756DE">
        <w:t>các</w:t>
      </w:r>
      <w:r w:rsidR="0005478D" w:rsidRPr="0060159A">
        <w:rPr>
          <w:color w:val="FFFFFF" w:themeColor="background1"/>
          <w:sz w:val="20"/>
          <w:szCs w:val="20"/>
          <w:lang w:val="en-US"/>
        </w:rPr>
        <w:t>”</w:t>
      </w:r>
      <w:r w:rsidRPr="000756DE">
        <w:t>thao</w:t>
      </w:r>
      <w:r w:rsidR="0005478D" w:rsidRPr="0060159A">
        <w:rPr>
          <w:color w:val="FFFFFF" w:themeColor="background1"/>
          <w:sz w:val="20"/>
          <w:szCs w:val="20"/>
          <w:lang w:val="en-US"/>
        </w:rPr>
        <w:t>”</w:t>
      </w:r>
      <w:r w:rsidRPr="000756DE">
        <w:t>tác</w:t>
      </w:r>
      <w:r w:rsidR="0005478D" w:rsidRPr="0060159A">
        <w:rPr>
          <w:color w:val="FFFFFF" w:themeColor="background1"/>
          <w:sz w:val="20"/>
          <w:szCs w:val="20"/>
          <w:lang w:val="en-US"/>
        </w:rPr>
        <w:t>”</w:t>
      </w:r>
      <w:r w:rsidRPr="000756DE">
        <w:t>nhanh, dễ sử dụng cho cả nhà cung cấp hàng hóa và chủ nhà kho. Người dùng chỉ cần đăng</w:t>
      </w:r>
      <w:r w:rsidR="004E0FE8" w:rsidRPr="0060159A">
        <w:rPr>
          <w:color w:val="FFFFFF" w:themeColor="background1"/>
          <w:sz w:val="20"/>
          <w:szCs w:val="20"/>
          <w:lang w:val="en-US"/>
        </w:rPr>
        <w:t>”</w:t>
      </w:r>
      <w:r w:rsidRPr="000756DE">
        <w:t>nhập</w:t>
      </w:r>
      <w:r w:rsidR="004E0FE8" w:rsidRPr="0060159A">
        <w:rPr>
          <w:color w:val="FFFFFF" w:themeColor="background1"/>
          <w:sz w:val="20"/>
          <w:szCs w:val="20"/>
          <w:lang w:val="en-US"/>
        </w:rPr>
        <w:t>”</w:t>
      </w:r>
      <w:r w:rsidRPr="000756DE">
        <w:t>và</w:t>
      </w:r>
      <w:r w:rsidR="004E0FE8" w:rsidRPr="0060159A">
        <w:rPr>
          <w:color w:val="FFFFFF" w:themeColor="background1"/>
          <w:sz w:val="20"/>
          <w:szCs w:val="20"/>
          <w:lang w:val="en-US"/>
        </w:rPr>
        <w:t>”</w:t>
      </w:r>
      <w:r w:rsidRPr="000756DE">
        <w:t>thực</w:t>
      </w:r>
      <w:r w:rsidR="004E0FE8" w:rsidRPr="0060159A">
        <w:rPr>
          <w:color w:val="FFFFFF" w:themeColor="background1"/>
          <w:sz w:val="20"/>
          <w:szCs w:val="20"/>
          <w:lang w:val="en-US"/>
        </w:rPr>
        <w:t>”</w:t>
      </w:r>
      <w:r w:rsidRPr="000756DE">
        <w:t>hiện</w:t>
      </w:r>
      <w:r w:rsidR="004E0FE8" w:rsidRPr="0060159A">
        <w:rPr>
          <w:color w:val="FFFFFF" w:themeColor="background1"/>
          <w:sz w:val="20"/>
          <w:szCs w:val="20"/>
          <w:lang w:val="en-US"/>
        </w:rPr>
        <w:t>”</w:t>
      </w:r>
      <w:r w:rsidRPr="000756DE">
        <w:t>các thao</w:t>
      </w:r>
      <w:r w:rsidR="004E0FE8" w:rsidRPr="0060159A">
        <w:rPr>
          <w:color w:val="FFFFFF" w:themeColor="background1"/>
          <w:sz w:val="20"/>
          <w:szCs w:val="20"/>
          <w:lang w:val="en-US"/>
        </w:rPr>
        <w:t>”</w:t>
      </w:r>
      <w:r w:rsidRPr="000756DE">
        <w:t>tác</w:t>
      </w:r>
      <w:r w:rsidR="004E0FE8" w:rsidRPr="0060159A">
        <w:rPr>
          <w:color w:val="FFFFFF" w:themeColor="background1"/>
          <w:sz w:val="20"/>
          <w:szCs w:val="20"/>
          <w:lang w:val="en-US"/>
        </w:rPr>
        <w:t>”</w:t>
      </w:r>
      <w:r w:rsidRPr="000756DE">
        <w:t>đơn</w:t>
      </w:r>
      <w:r w:rsidR="004E0FE8" w:rsidRPr="0060159A">
        <w:rPr>
          <w:color w:val="FFFFFF" w:themeColor="background1"/>
          <w:sz w:val="20"/>
          <w:szCs w:val="20"/>
          <w:lang w:val="en-US"/>
        </w:rPr>
        <w:t>”</w:t>
      </w:r>
      <w:r w:rsidRPr="000756DE">
        <w:t>giản để làm việc.</w:t>
      </w:r>
    </w:p>
    <w:p w14:paraId="7EA6B4B5" w14:textId="658A6273" w:rsidR="00D30247" w:rsidRPr="000756DE" w:rsidRDefault="00D30247" w:rsidP="00D30247">
      <w:r w:rsidRPr="000756DE">
        <w:t>Về phần lý thuyết: ReactJS là một thư viện phổ biến hiện nay giúp việc thiết kế giao diện dễ dàng hơn, mang lại nhiều hiệu quả cao. Django để</w:t>
      </w:r>
      <w:r w:rsidR="00075587" w:rsidRPr="0060159A">
        <w:rPr>
          <w:color w:val="FFFFFF" w:themeColor="background1"/>
          <w:sz w:val="20"/>
          <w:szCs w:val="20"/>
          <w:lang w:val="en-US"/>
        </w:rPr>
        <w:t>”</w:t>
      </w:r>
      <w:r w:rsidRPr="000756DE">
        <w:t>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 thống phía backend vì Django để 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w:t>
      </w:r>
      <w:r w:rsidR="00075587" w:rsidRPr="0060159A">
        <w:rPr>
          <w:color w:val="FFFFFF" w:themeColor="background1"/>
          <w:sz w:val="20"/>
          <w:szCs w:val="20"/>
          <w:lang w:val="en-US"/>
        </w:rPr>
        <w:t>”</w:t>
      </w:r>
      <w:r w:rsidRPr="000756DE">
        <w:t>thống</w:t>
      </w:r>
      <w:r w:rsidR="00075587" w:rsidRPr="0060159A">
        <w:rPr>
          <w:color w:val="FFFFFF" w:themeColor="background1"/>
          <w:sz w:val="20"/>
          <w:szCs w:val="20"/>
          <w:lang w:val="en-US"/>
        </w:rPr>
        <w:t>”</w:t>
      </w:r>
      <w:r w:rsidRPr="000756DE">
        <w:t>phía backend vì Django là một</w:t>
      </w:r>
      <w:r w:rsidR="00AB315C" w:rsidRPr="0060159A">
        <w:rPr>
          <w:color w:val="FFFFFF" w:themeColor="background1"/>
          <w:sz w:val="20"/>
          <w:szCs w:val="20"/>
          <w:lang w:val="en-US"/>
        </w:rPr>
        <w:t>”</w:t>
      </w:r>
      <w:r w:rsidRPr="000756DE">
        <w:t>trong</w:t>
      </w:r>
      <w:r w:rsidR="00AB315C" w:rsidRPr="0060159A">
        <w:rPr>
          <w:color w:val="FFFFFF" w:themeColor="background1"/>
          <w:sz w:val="20"/>
          <w:szCs w:val="20"/>
          <w:lang w:val="en-US"/>
        </w:rPr>
        <w:t>”</w:t>
      </w:r>
      <w:r w:rsidRPr="000756DE">
        <w:t>những web framework mạnh mẽ và</w:t>
      </w:r>
      <w:r w:rsidR="00CF16C1" w:rsidRPr="0060159A">
        <w:rPr>
          <w:color w:val="FFFFFF" w:themeColor="background1"/>
          <w:sz w:val="20"/>
          <w:szCs w:val="20"/>
          <w:lang w:val="en-US"/>
        </w:rPr>
        <w:t>”</w:t>
      </w:r>
      <w:r w:rsidRPr="000756DE">
        <w:t>phổ</w:t>
      </w:r>
      <w:r w:rsidR="00CF16C1" w:rsidRPr="0060159A">
        <w:rPr>
          <w:color w:val="FFFFFF" w:themeColor="background1"/>
          <w:sz w:val="20"/>
          <w:szCs w:val="20"/>
          <w:lang w:val="en-US"/>
        </w:rPr>
        <w:t>”</w:t>
      </w:r>
      <w:r w:rsidRPr="000756DE">
        <w:t>biến</w:t>
      </w:r>
      <w:r w:rsidR="00CF16C1" w:rsidRPr="0060159A">
        <w:rPr>
          <w:color w:val="FFFFFF" w:themeColor="background1"/>
          <w:sz w:val="20"/>
          <w:szCs w:val="20"/>
          <w:lang w:val="en-US"/>
        </w:rPr>
        <w:t>”</w:t>
      </w:r>
      <w:r w:rsidRPr="000756DE">
        <w:t>nhất</w:t>
      </w:r>
      <w:r w:rsidR="00CF16C1" w:rsidRPr="0060159A">
        <w:rPr>
          <w:color w:val="FFFFFF" w:themeColor="background1"/>
          <w:sz w:val="20"/>
          <w:szCs w:val="20"/>
          <w:lang w:val="en-US"/>
        </w:rPr>
        <w:t>”</w:t>
      </w:r>
      <w:r w:rsidRPr="000756DE">
        <w:t>hiện</w:t>
      </w:r>
      <w:r w:rsidR="00CF16C1" w:rsidRPr="0060159A">
        <w:rPr>
          <w:color w:val="FFFFFF" w:themeColor="background1"/>
          <w:sz w:val="20"/>
          <w:szCs w:val="20"/>
          <w:lang w:val="en-US"/>
        </w:rPr>
        <w:t>”</w:t>
      </w:r>
      <w:r w:rsidRPr="000756DE">
        <w:t>nay.</w:t>
      </w:r>
      <w:r w:rsidR="00CF16C1" w:rsidRPr="00CF16C1">
        <w:rPr>
          <w:color w:val="FFFFFF" w:themeColor="background1"/>
          <w:sz w:val="20"/>
          <w:szCs w:val="20"/>
          <w:lang w:val="en-US"/>
        </w:rPr>
        <w:t xml:space="preserve"> </w:t>
      </w:r>
      <w:r w:rsidR="00CF16C1" w:rsidRPr="0060159A">
        <w:rPr>
          <w:color w:val="FFFFFF" w:themeColor="background1"/>
          <w:sz w:val="20"/>
          <w:szCs w:val="20"/>
          <w:lang w:val="en-US"/>
        </w:rPr>
        <w:t>”</w:t>
      </w:r>
      <w:r w:rsidRPr="000756DE">
        <w:t>Kết</w:t>
      </w:r>
      <w:r w:rsidR="00CF16C1" w:rsidRPr="0060159A">
        <w:rPr>
          <w:color w:val="FFFFFF" w:themeColor="background1"/>
          <w:sz w:val="20"/>
          <w:szCs w:val="20"/>
          <w:lang w:val="en-US"/>
        </w:rPr>
        <w:t>”</w:t>
      </w:r>
      <w:r w:rsidRPr="000756DE">
        <w:t>hợp</w:t>
      </w:r>
      <w:r w:rsidR="00CF16C1" w:rsidRPr="0060159A">
        <w:rPr>
          <w:color w:val="FFFFFF" w:themeColor="background1"/>
          <w:sz w:val="20"/>
          <w:szCs w:val="20"/>
          <w:lang w:val="en-US"/>
        </w:rPr>
        <w:t>”</w:t>
      </w:r>
      <w:r w:rsidRPr="000756DE">
        <w:t>với Django Rest Framework để tạo ra bộ API cho mình với năng suất và hiệu quả cao.</w:t>
      </w:r>
    </w:p>
    <w:p w14:paraId="49A4D8DB" w14:textId="1C80659B" w:rsidR="00C05CE5" w:rsidRPr="000756DE" w:rsidRDefault="001765A6" w:rsidP="009B5768">
      <w:pPr>
        <w:pStyle w:val="Heading3"/>
      </w:pPr>
      <w:bookmarkStart w:id="17" w:name="_Toc87014889"/>
      <w:r w:rsidRPr="000756DE">
        <w:t>Mục tiêu</w:t>
      </w:r>
      <w:bookmarkEnd w:id="17"/>
    </w:p>
    <w:p w14:paraId="499A2D5A" w14:textId="5A5DF3EC" w:rsidR="00CA6A7B" w:rsidRPr="000756DE" w:rsidRDefault="00CA6A7B" w:rsidP="00CA6A7B">
      <w:bookmarkStart w:id="18" w:name="_Toc140297269"/>
      <w:bookmarkStart w:id="19" w:name="_Toc142813558"/>
      <w:r w:rsidRPr="000756DE">
        <w:t>Mục tiêu của chúng em tìm hiểu xây dựng một hệ thống quản lý kho hàng đầy</w:t>
      </w:r>
      <w:r w:rsidR="006D089F" w:rsidRPr="0060159A">
        <w:rPr>
          <w:color w:val="FFFFFF" w:themeColor="background1"/>
          <w:sz w:val="20"/>
          <w:szCs w:val="20"/>
          <w:lang w:val="en-US"/>
        </w:rPr>
        <w:t>”</w:t>
      </w:r>
      <w:r w:rsidRPr="000756DE">
        <w:t>đủ</w:t>
      </w:r>
      <w:r w:rsidR="006D089F" w:rsidRPr="0060159A">
        <w:rPr>
          <w:color w:val="FFFFFF" w:themeColor="background1"/>
          <w:sz w:val="20"/>
          <w:szCs w:val="20"/>
          <w:lang w:val="en-US"/>
        </w:rPr>
        <w:t>”</w:t>
      </w:r>
      <w:r w:rsidRPr="000756DE">
        <w:t>các</w:t>
      </w:r>
      <w:r w:rsidR="006D089F" w:rsidRPr="0060159A">
        <w:rPr>
          <w:color w:val="FFFFFF" w:themeColor="background1"/>
          <w:sz w:val="20"/>
          <w:szCs w:val="20"/>
          <w:lang w:val="en-US"/>
        </w:rPr>
        <w:t>”</w:t>
      </w:r>
      <w:r w:rsidRPr="000756DE">
        <w:t>chức</w:t>
      </w:r>
      <w:r w:rsidR="006D089F" w:rsidRPr="0060159A">
        <w:rPr>
          <w:color w:val="FFFFFF" w:themeColor="background1"/>
          <w:sz w:val="20"/>
          <w:szCs w:val="20"/>
          <w:lang w:val="en-US"/>
        </w:rPr>
        <w:t>”</w:t>
      </w:r>
      <w:r w:rsidRPr="000756DE">
        <w:t>năng</w:t>
      </w:r>
      <w:r w:rsidR="006D089F" w:rsidRPr="0060159A">
        <w:rPr>
          <w:color w:val="FFFFFF" w:themeColor="background1"/>
          <w:sz w:val="20"/>
          <w:szCs w:val="20"/>
          <w:lang w:val="en-US"/>
        </w:rPr>
        <w:t>”</w:t>
      </w:r>
      <w:r w:rsidRPr="000756DE">
        <w:t>cần</w:t>
      </w:r>
      <w:r w:rsidR="006D089F" w:rsidRPr="0060159A">
        <w:rPr>
          <w:color w:val="FFFFFF" w:themeColor="background1"/>
          <w:sz w:val="20"/>
          <w:szCs w:val="20"/>
          <w:lang w:val="en-US"/>
        </w:rPr>
        <w:t>”</w:t>
      </w:r>
      <w:r w:rsidRPr="000756DE">
        <w:t>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9B5768">
      <w:pPr>
        <w:pStyle w:val="Heading3"/>
      </w:pPr>
      <w:bookmarkStart w:id="20" w:name="_Toc87014890"/>
      <w:r w:rsidRPr="000756DE">
        <w:t>Phạm vi nghiên cứu</w:t>
      </w:r>
      <w:bookmarkEnd w:id="20"/>
    </w:p>
    <w:p w14:paraId="0C3A3491" w14:textId="77777777"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 em còn tìm hiểu về các Hook của ReactJS, tìm hiểu về Redux, sử dụng thêm thư viện Material-UI để hỗ trợ phần giao diện thêm linh động và tiện dụng hơn.</w:t>
      </w:r>
    </w:p>
    <w:p w14:paraId="2FFF6183" w14:textId="291E00DD"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w:t>
      </w:r>
      <w:r w:rsidR="00D85F5F" w:rsidRPr="0060159A">
        <w:rPr>
          <w:color w:val="FFFFFF" w:themeColor="background1"/>
          <w:sz w:val="20"/>
          <w:szCs w:val="20"/>
          <w:lang w:val="en-US"/>
        </w:rPr>
        <w:t>”</w:t>
      </w:r>
      <w:r w:rsidRPr="000756DE">
        <w:t>tiêu</w:t>
      </w:r>
      <w:r w:rsidR="00D85F5F" w:rsidRPr="0060159A">
        <w:rPr>
          <w:color w:val="FFFFFF" w:themeColor="background1"/>
          <w:sz w:val="20"/>
          <w:szCs w:val="20"/>
          <w:lang w:val="en-US"/>
        </w:rPr>
        <w:t>”</w:t>
      </w:r>
      <w:r w:rsidRPr="000756DE">
        <w:t>được</w:t>
      </w:r>
      <w:r w:rsidR="00D85F5F" w:rsidRPr="0060159A">
        <w:rPr>
          <w:color w:val="FFFFFF" w:themeColor="background1"/>
          <w:sz w:val="20"/>
          <w:szCs w:val="20"/>
          <w:lang w:val="en-US"/>
        </w:rPr>
        <w:t>”</w:t>
      </w:r>
      <w:r w:rsidRPr="000756DE">
        <w:t>đề</w:t>
      </w:r>
      <w:r w:rsidR="00D85F5F" w:rsidRPr="0060159A">
        <w:rPr>
          <w:color w:val="FFFFFF" w:themeColor="background1"/>
          <w:sz w:val="20"/>
          <w:szCs w:val="20"/>
          <w:lang w:val="en-US"/>
        </w:rPr>
        <w:t>”</w:t>
      </w:r>
      <w:r w:rsidRPr="000756DE">
        <w:t>ra</w:t>
      </w:r>
      <w:r w:rsidR="00D85F5F" w:rsidRPr="0060159A">
        <w:rPr>
          <w:color w:val="FFFFFF" w:themeColor="background1"/>
          <w:sz w:val="20"/>
          <w:szCs w:val="20"/>
          <w:lang w:val="en-US"/>
        </w:rPr>
        <w:t>”</w:t>
      </w:r>
      <w:r w:rsidRPr="000756DE">
        <w:t>trong</w:t>
      </w:r>
      <w:r w:rsidR="00D85F5F" w:rsidRPr="0060159A">
        <w:rPr>
          <w:color w:val="FFFFFF" w:themeColor="background1"/>
          <w:sz w:val="20"/>
          <w:szCs w:val="20"/>
          <w:lang w:val="en-US"/>
        </w:rPr>
        <w:t>”</w:t>
      </w:r>
      <w:r w:rsidRPr="000756DE">
        <w:t>quá</w:t>
      </w:r>
      <w:r w:rsidR="00D85F5F" w:rsidRPr="0060159A">
        <w:rPr>
          <w:color w:val="FFFFFF" w:themeColor="background1"/>
          <w:sz w:val="20"/>
          <w:szCs w:val="20"/>
          <w:lang w:val="en-US"/>
        </w:rPr>
        <w:t>”</w:t>
      </w:r>
      <w:r w:rsidRPr="000756DE">
        <w:t>trình</w:t>
      </w:r>
      <w:r w:rsidR="00D85F5F" w:rsidRPr="0060159A">
        <w:rPr>
          <w:color w:val="FFFFFF" w:themeColor="background1"/>
          <w:sz w:val="20"/>
          <w:szCs w:val="20"/>
          <w:lang w:val="en-US"/>
        </w:rPr>
        <w:t>”</w:t>
      </w:r>
      <w:r w:rsidRPr="000756DE">
        <w:t>làm</w:t>
      </w:r>
      <w:r w:rsidR="00D85F5F" w:rsidRPr="0060159A">
        <w:rPr>
          <w:color w:val="FFFFFF" w:themeColor="background1"/>
          <w:sz w:val="20"/>
          <w:szCs w:val="20"/>
          <w:lang w:val="en-US"/>
        </w:rPr>
        <w:t>”</w:t>
      </w:r>
      <w:r w:rsidRPr="000756DE">
        <w:t>đồ</w:t>
      </w:r>
      <w:r w:rsidR="00D85F5F" w:rsidRPr="0060159A">
        <w:rPr>
          <w:color w:val="FFFFFF" w:themeColor="background1"/>
          <w:sz w:val="20"/>
          <w:szCs w:val="20"/>
          <w:lang w:val="en-US"/>
        </w:rPr>
        <w:t>”</w:t>
      </w:r>
      <w:r w:rsidRPr="000756DE">
        <w:t>án</w:t>
      </w:r>
      <w:r w:rsidR="00D85F5F" w:rsidRPr="0060159A">
        <w:rPr>
          <w:color w:val="FFFFFF" w:themeColor="background1"/>
          <w:sz w:val="20"/>
          <w:szCs w:val="20"/>
          <w:lang w:val="en-US"/>
        </w:rPr>
        <w:t>”</w:t>
      </w:r>
      <w:r w:rsidRPr="000756DE">
        <w:t>của chúng</w:t>
      </w:r>
      <w:r w:rsidR="00D85F5F" w:rsidRPr="0060159A">
        <w:rPr>
          <w:color w:val="FFFFFF" w:themeColor="background1"/>
          <w:sz w:val="20"/>
          <w:szCs w:val="20"/>
          <w:lang w:val="en-US"/>
        </w:rPr>
        <w:t>”</w:t>
      </w:r>
      <w:r w:rsidRPr="000756DE">
        <w:t>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502A4512" w:rsidR="00C05CE5" w:rsidRPr="000756DE" w:rsidRDefault="00832F12" w:rsidP="000E5E73">
      <w:pPr>
        <w:pStyle w:val="Heading1"/>
      </w:pPr>
      <w:bookmarkStart w:id="21" w:name="_Toc87014891"/>
      <w:bookmarkEnd w:id="18"/>
      <w:bookmarkEnd w:id="19"/>
      <w:r w:rsidRPr="000756DE">
        <w:lastRenderedPageBreak/>
        <w:t>Cơ sở lý thuyết</w:t>
      </w:r>
      <w:r w:rsidR="000B1B65" w:rsidRPr="000756DE">
        <w:t xml:space="preserve"> ReactJS</w:t>
      </w:r>
      <w:bookmarkEnd w:id="21"/>
    </w:p>
    <w:p w14:paraId="286C3E9E" w14:textId="759D4941" w:rsidR="0005475D" w:rsidRPr="000756DE" w:rsidRDefault="00D263CD" w:rsidP="00C0589D">
      <w:pPr>
        <w:pStyle w:val="Heading2"/>
        <w:rPr>
          <w:color w:val="auto"/>
        </w:rPr>
      </w:pPr>
      <w:bookmarkStart w:id="22" w:name="_Toc87014892"/>
      <w:r w:rsidRPr="000756DE">
        <w:rPr>
          <w:color w:val="auto"/>
        </w:rPr>
        <w:t>Lý thuyết về React</w:t>
      </w:r>
      <w:bookmarkEnd w:id="22"/>
    </w:p>
    <w:p w14:paraId="6D7D3B1A" w14:textId="00BC6B36" w:rsidR="00D263CD" w:rsidRPr="000756DE" w:rsidRDefault="00D263CD" w:rsidP="009B5768">
      <w:pPr>
        <w:pStyle w:val="Heading3"/>
      </w:pPr>
      <w:bookmarkStart w:id="23" w:name="_Toc87014893"/>
      <w:r w:rsidRPr="000756DE">
        <w:t>Giới thiệu React</w:t>
      </w:r>
      <w:bookmarkEnd w:id="23"/>
    </w:p>
    <w:p w14:paraId="0F35D1F7" w14:textId="6AEF7C70" w:rsidR="00E229BC" w:rsidRPr="000756DE" w:rsidRDefault="009D57B5" w:rsidP="00E229BC">
      <w:pPr>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736CB98E" w:rsidR="00E229BC" w:rsidRPr="000756DE" w:rsidRDefault="00E229BC" w:rsidP="00E229BC">
      <w:r w:rsidRPr="000756DE">
        <w:rPr>
          <w:highlight w:val="white"/>
        </w:rPr>
        <w:t xml:space="preserve">React sử dụng phổ biến bởi nhiều công ty lớn như: </w:t>
      </w:r>
      <w:r w:rsidRPr="000756DE">
        <w:t>Netflix, Airbnb, Americann Express, Facebook, WhatsApp, eBay và Innstagram.</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p>
    <w:p w14:paraId="4695B573" w14:textId="32C0BE27" w:rsidR="00D263CD" w:rsidRPr="000756DE" w:rsidRDefault="00D263CD" w:rsidP="009B5768">
      <w:pPr>
        <w:pStyle w:val="Heading3"/>
      </w:pPr>
      <w:bookmarkStart w:id="24" w:name="_Toc87014894"/>
      <w:r w:rsidRPr="000756DE">
        <w:t>Ưu điểm, khuyết điểm React</w:t>
      </w:r>
      <w:bookmarkEnd w:id="24"/>
    </w:p>
    <w:p w14:paraId="06F82C3D" w14:textId="77777777" w:rsidR="00722E40" w:rsidRPr="000756DE" w:rsidRDefault="00722E40" w:rsidP="00722E40">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722E40">
      <w:pPr>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color w:val="auto"/>
          <w:shd w:val="clear" w:color="auto" w:fill="FFFFFF"/>
        </w:rPr>
      </w:pPr>
      <w:bookmarkStart w:id="25" w:name="_Toc87014895"/>
      <w:r w:rsidRPr="000756DE">
        <w:rPr>
          <w:color w:val="auto"/>
          <w:shd w:val="clear" w:color="auto" w:fill="FFFFFF"/>
        </w:rPr>
        <w:t>Lý thuyết về ReactJS</w:t>
      </w:r>
      <w:bookmarkEnd w:id="25"/>
    </w:p>
    <w:p w14:paraId="3D1E4977" w14:textId="0E066C45" w:rsidR="00EE23FE" w:rsidRPr="000756DE" w:rsidRDefault="00EE23FE" w:rsidP="009B5768">
      <w:pPr>
        <w:pStyle w:val="Heading3"/>
      </w:pPr>
      <w:bookmarkStart w:id="26" w:name="_Toc87014896"/>
      <w:r w:rsidRPr="000756DE">
        <w:t>ReactJS là gì</w:t>
      </w:r>
      <w:bookmarkEnd w:id="26"/>
    </w:p>
    <w:p w14:paraId="46DF81A6" w14:textId="5122B641" w:rsidR="00667B9C" w:rsidRPr="000756DE" w:rsidRDefault="00667B9C" w:rsidP="00667B9C">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Vậy ReactJs là gì?, Và tại sao nó lại phổ biến như vậy?</w:t>
      </w:r>
    </w:p>
    <w:p w14:paraId="077DA5AF" w14:textId="38B4AE48" w:rsidR="00667B9C" w:rsidRPr="000756DE" w:rsidRDefault="00667B9C" w:rsidP="00667B9C">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ReactJS sử dụng cho cả hai phía client và server, tập trung giải quyết phần View </w:t>
      </w:r>
      <w:r w:rsidRPr="000756DE">
        <w:t>MVC (Model-View-</w:t>
      </w:r>
      <w:r w:rsidRPr="000756DE">
        <w:lastRenderedPageBreak/>
        <w:t>Controller).  ReactJS là một Single Page Application nó có thể giúp chỉnh sửa dữ liệu của trang mà không cần nạp lại trang.</w:t>
      </w:r>
    </w:p>
    <w:p w14:paraId="7A49DF05" w14:textId="77777777" w:rsidR="00667B9C" w:rsidRPr="000756DE" w:rsidRDefault="00667B9C" w:rsidP="00667B9C">
      <w:r w:rsidRPr="000756DE">
        <w:t>Hoạt động của ReactJS hoạt động dựa trên HTML và Javascript. ReactJS dùng các component để chạy vào trình duyệt, sử dụng Javascript để xử lý các chức năng liên quan đến. React sử dụng DOM ảo hiển thị các component mang lại hiệu năng cao.</w:t>
      </w:r>
    </w:p>
    <w:p w14:paraId="6925DFDC" w14:textId="4C14A61A" w:rsidR="00D71908" w:rsidRPr="000756DE" w:rsidRDefault="00D71908" w:rsidP="009B5768">
      <w:pPr>
        <w:pStyle w:val="Heading3"/>
      </w:pPr>
      <w:bookmarkStart w:id="27" w:name="_Toc87014897"/>
      <w:r w:rsidRPr="000756DE">
        <w:t>Cài đặt</w:t>
      </w:r>
      <w:bookmarkEnd w:id="27"/>
    </w:p>
    <w:p w14:paraId="4F350916" w14:textId="52F01949" w:rsidR="00D71908" w:rsidRPr="000756DE" w:rsidRDefault="00D71908" w:rsidP="00D71908">
      <w:pPr>
        <w:ind w:firstLine="227"/>
        <w:rPr>
          <w:lang w:val="en-US"/>
        </w:rPr>
      </w:pPr>
      <w:r w:rsidRPr="000756DE">
        <w:rPr>
          <w:lang w:val="en-US"/>
        </w:rPr>
        <w:t>Cài đặt môi trường:</w:t>
      </w:r>
    </w:p>
    <w:p w14:paraId="6006EEA4" w14:textId="6B48634B" w:rsidR="00D71908" w:rsidRPr="000756DE" w:rsidRDefault="00D71908" w:rsidP="00A2372B">
      <w:pPr>
        <w:pStyle w:val="ListParagraph"/>
        <w:numPr>
          <w:ilvl w:val="0"/>
          <w:numId w:val="2"/>
        </w:numPr>
        <w:spacing w:line="360" w:lineRule="auto"/>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A2372B">
      <w:pPr>
        <w:pStyle w:val="ListParagraph"/>
        <w:numPr>
          <w:ilvl w:val="0"/>
          <w:numId w:val="2"/>
        </w:numPr>
        <w:spacing w:line="360" w:lineRule="auto"/>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356EE9E3" w14:textId="5E3D5E8F" w:rsidR="003616C5" w:rsidRPr="000756DE" w:rsidRDefault="00C86E3A" w:rsidP="003616C5">
      <w:pPr>
        <w:pStyle w:val="ListParagraph"/>
        <w:spacing w:line="360" w:lineRule="auto"/>
        <w:ind w:left="947" w:firstLine="0"/>
      </w:pPr>
      <w:r w:rsidRPr="000756DE">
        <w:t>sau khi tạo thư mục</w:t>
      </w:r>
      <w:r w:rsidR="006C0F7A" w:rsidRPr="000756DE">
        <w:t xml:space="preserve"> và file</w:t>
      </w:r>
      <w:r w:rsidRPr="000756DE">
        <w:t xml:space="preserve"> sẽ được tạo sau:</w:t>
      </w:r>
    </w:p>
    <w:p w14:paraId="5DE45278" w14:textId="725698B7" w:rsidR="00C86E3A" w:rsidRPr="000756DE" w:rsidRDefault="006334CA" w:rsidP="003616C5">
      <w:pPr>
        <w:pStyle w:val="ListParagraph"/>
        <w:spacing w:line="360" w:lineRule="auto"/>
        <w:ind w:left="947" w:firstLine="0"/>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24185EC9" w:rsidR="006334CA" w:rsidRPr="000756DE" w:rsidRDefault="006334CA" w:rsidP="006334CA">
      <w:pPr>
        <w:pStyle w:val="Caption"/>
        <w:rPr>
          <w:lang w:val="en-US"/>
        </w:rPr>
      </w:pPr>
      <w:bookmarkStart w:id="28" w:name="Hình_2_1"/>
      <w:bookmarkStart w:id="29" w:name="_Hlk87015210"/>
      <w:bookmarkStart w:id="30" w:name="_Toc87023690"/>
      <w:bookmarkStart w:id="31" w:name="_Toc87176843"/>
      <w:r w:rsidRPr="000756DE">
        <w:t xml:space="preserve">Hình </w:t>
      </w:r>
      <w:fldSimple w:instr=" STYLEREF 1 \s ">
        <w:r w:rsidR="00643B2D">
          <w:rPr>
            <w:noProof/>
          </w:rPr>
          <w:t>2</w:t>
        </w:r>
      </w:fldSimple>
      <w:r w:rsidR="00643B2D">
        <w:t>.</w:t>
      </w:r>
      <w:fldSimple w:instr=" SEQ Hình \* ARABIC \s 1 ">
        <w:r w:rsidR="00643B2D">
          <w:rPr>
            <w:noProof/>
          </w:rPr>
          <w:t>1</w:t>
        </w:r>
      </w:fldSimple>
      <w:bookmarkEnd w:id="28"/>
      <w:r w:rsidRPr="000756DE">
        <w:rPr>
          <w:lang w:val="en-US"/>
        </w:rPr>
        <w:t>. Dự án ReactJS được tạo thành công</w:t>
      </w:r>
      <w:bookmarkEnd w:id="29"/>
      <w:r w:rsidRPr="000756DE">
        <w:rPr>
          <w:lang w:val="en-US"/>
        </w:rPr>
        <w:t>.</w:t>
      </w:r>
      <w:bookmarkEnd w:id="30"/>
      <w:bookmarkEnd w:id="31"/>
    </w:p>
    <w:p w14:paraId="60B603E8" w14:textId="1315B93B" w:rsidR="006334CA" w:rsidRPr="000756DE" w:rsidRDefault="00AE090C" w:rsidP="006334CA">
      <w:pPr>
        <w:rPr>
          <w:lang w:val="en-US"/>
        </w:rPr>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701D98F9" w:rsidR="006C3D92" w:rsidRPr="000756DE" w:rsidRDefault="006C3D92" w:rsidP="00A2372B">
      <w:pPr>
        <w:pStyle w:val="ListParagraph"/>
        <w:numPr>
          <w:ilvl w:val="0"/>
          <w:numId w:val="2"/>
        </w:numPr>
        <w:spacing w:line="360" w:lineRule="auto"/>
      </w:pPr>
      <w:r w:rsidRPr="000756DE">
        <w:t>Chạy ứng dụng bằng lệnh</w:t>
      </w:r>
    </w:p>
    <w:p w14:paraId="43D5CFBB" w14:textId="77777777" w:rsidR="003B55B1" w:rsidRPr="000756DE" w:rsidRDefault="003B55B1" w:rsidP="003B55B1">
      <w:pPr>
        <w:pStyle w:val="code2"/>
        <w:rPr>
          <w:color w:val="auto"/>
        </w:rPr>
      </w:pPr>
      <w:r w:rsidRPr="000756DE">
        <w:rPr>
          <w:color w:val="auto"/>
        </w:rPr>
        <w:t>  npm start</w:t>
      </w:r>
    </w:p>
    <w:p w14:paraId="3A8281B1" w14:textId="77777777" w:rsidR="006C3D92" w:rsidRPr="000756DE" w:rsidRDefault="006C3D92" w:rsidP="006C3D92">
      <w:pPr>
        <w:pStyle w:val="ListParagraph"/>
        <w:spacing w:line="360" w:lineRule="auto"/>
        <w:ind w:left="947" w:firstLine="0"/>
      </w:pPr>
    </w:p>
    <w:p w14:paraId="7C0D8B79" w14:textId="77777777" w:rsidR="007655BF" w:rsidRPr="000756DE" w:rsidRDefault="007655BF" w:rsidP="003616C5">
      <w:pPr>
        <w:ind w:left="587" w:firstLine="0"/>
      </w:pPr>
    </w:p>
    <w:p w14:paraId="1E909D64" w14:textId="5950D90E" w:rsidR="0020524A" w:rsidRPr="000756DE" w:rsidRDefault="0042324A" w:rsidP="009B5768">
      <w:pPr>
        <w:pStyle w:val="Heading3"/>
      </w:pPr>
      <w:bookmarkStart w:id="32" w:name="_Toc87014898"/>
      <w:r w:rsidRPr="000756DE">
        <w:lastRenderedPageBreak/>
        <w:t>JSX</w:t>
      </w:r>
      <w:bookmarkEnd w:id="32"/>
    </w:p>
    <w:p w14:paraId="63B6BAEB" w14:textId="77777777" w:rsidR="00FE2E14" w:rsidRPr="000756DE" w:rsidRDefault="00FE2E14" w:rsidP="00FE2E1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3"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a:stretch>
                      <a:fillRect/>
                    </a:stretch>
                  </pic:blipFill>
                  <pic:spPr>
                    <a:xfrm>
                      <a:off x="0" y="0"/>
                      <a:ext cx="5760085" cy="3187065"/>
                    </a:xfrm>
                    <a:prstGeom prst="rect">
                      <a:avLst/>
                    </a:prstGeom>
                  </pic:spPr>
                </pic:pic>
              </a:graphicData>
            </a:graphic>
          </wp:inline>
        </w:drawing>
      </w:r>
      <w:bookmarkEnd w:id="33"/>
    </w:p>
    <w:p w14:paraId="76498115" w14:textId="71C885E9" w:rsidR="004633D5" w:rsidRPr="000756DE" w:rsidRDefault="004633D5" w:rsidP="000B7380">
      <w:pPr>
        <w:pStyle w:val="Caption"/>
      </w:pPr>
      <w:bookmarkStart w:id="34" w:name="_Toc87023691"/>
      <w:bookmarkStart w:id="35" w:name="_Toc87176844"/>
      <w:bookmarkStart w:id="36" w:name="_Hlk87016192"/>
      <w:r w:rsidRPr="000756DE">
        <w:t xml:space="preserve">Hình </w:t>
      </w:r>
      <w:fldSimple w:instr=" STYLEREF 1 \s ">
        <w:r w:rsidR="00643B2D">
          <w:rPr>
            <w:noProof/>
          </w:rPr>
          <w:t>2</w:t>
        </w:r>
      </w:fldSimple>
      <w:r w:rsidR="00643B2D">
        <w:t>.</w:t>
      </w:r>
      <w:fldSimple w:instr=" SEQ Hình \* ARABIC \s 1 ">
        <w:r w:rsidR="00643B2D">
          <w:rPr>
            <w:noProof/>
          </w:rPr>
          <w:t>2</w:t>
        </w:r>
      </w:fldSimple>
      <w:r w:rsidRPr="000756DE">
        <w:t xml:space="preserve">. </w:t>
      </w:r>
      <w:bookmarkStart w:id="37" w:name="_Hlk87016268"/>
      <w:r w:rsidR="00BA4595" w:rsidRPr="000756DE">
        <w:t>DOM</w:t>
      </w:r>
      <w:r w:rsidR="007553CB" w:rsidRPr="000756DE">
        <w:t xml:space="preserve"> </w:t>
      </w:r>
      <w:r w:rsidR="000B7380" w:rsidRPr="000756DE">
        <w:t>(Nguồn ảnh: https://www.w3schools.com/js/js_htmldom.asp)</w:t>
      </w:r>
      <w:bookmarkEnd w:id="34"/>
      <w:bookmarkEnd w:id="35"/>
      <w:bookmarkEnd w:id="37"/>
    </w:p>
    <w:bookmarkEnd w:id="36"/>
    <w:p w14:paraId="0B595213" w14:textId="77777777" w:rsidR="004633D5" w:rsidRPr="000756DE" w:rsidRDefault="004633D5" w:rsidP="007107C3">
      <w:pPr>
        <w:rPr>
          <w:lang w:val="en-US"/>
        </w:rPr>
      </w:pPr>
    </w:p>
    <w:p w14:paraId="115755C0" w14:textId="77777777" w:rsidR="00A3216A" w:rsidRPr="000756DE" w:rsidRDefault="00A3216A" w:rsidP="00A3216A">
      <w:r w:rsidRPr="000756DE">
        <w:t xml:space="preserve">JSX  (JavaScript Syntax Extension – JS XML) là một cú pháp mở rộng của Javascript cho phép viết HTML bên trong Javascript, các thẻ HTML được thành các component của ReactJS. </w:t>
      </w:r>
    </w:p>
    <w:p w14:paraId="5E817161" w14:textId="77777777" w:rsidR="00A3216A" w:rsidRPr="000756DE" w:rsidRDefault="00A3216A" w:rsidP="00A3216A">
      <w:r w:rsidRPr="000756DE">
        <w:t>Các thuộc tính trong JSX được đặt theo quy tắt quy tắc lowerCamelCase, ví dụ className. Khi trả về nhiều thành phần cần bọc lại trong một thành phần container</w:t>
      </w:r>
    </w:p>
    <w:p w14:paraId="26E76CC8" w14:textId="77777777" w:rsidR="00A3216A" w:rsidRPr="000756DE" w:rsidRDefault="00A3216A" w:rsidP="00A3216A">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E8A79FF" w14:textId="161829DC" w:rsidR="00DB2001" w:rsidRPr="000756DE" w:rsidRDefault="00DB2001" w:rsidP="0037375E">
      <w:pPr>
        <w:ind w:firstLine="0"/>
        <w:rPr>
          <w:lang w:val="en-US"/>
        </w:rPr>
      </w:pPr>
    </w:p>
    <w:p w14:paraId="07BCF1AB" w14:textId="77777777" w:rsidR="000F04A9" w:rsidRPr="000756DE" w:rsidRDefault="000F04A9" w:rsidP="000F04A9">
      <w:pPr>
        <w:ind w:firstLine="0"/>
      </w:pPr>
      <w:r w:rsidRPr="000756DE">
        <w:lastRenderedPageBreak/>
        <w:t>Ngoài ra có thể dùng trong các câu lệnh điều kiện, vòng lặp…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697589">
      <w:pPr>
        <w:pStyle w:val="code2"/>
        <w:rPr>
          <w:color w:val="auto"/>
        </w:rPr>
      </w:pPr>
      <w:r w:rsidRPr="000756DE">
        <w:rPr>
          <w:color w:val="auto"/>
        </w:rPr>
        <w:t>import React from "react";</w:t>
      </w:r>
    </w:p>
    <w:p w14:paraId="14BF2E8F" w14:textId="77777777" w:rsidR="00697589" w:rsidRPr="000756DE" w:rsidRDefault="00697589" w:rsidP="00697589">
      <w:pPr>
        <w:pStyle w:val="code2"/>
        <w:rPr>
          <w:color w:val="auto"/>
        </w:rPr>
      </w:pPr>
      <w:r w:rsidRPr="000756DE">
        <w:rPr>
          <w:color w:val="auto"/>
        </w:rPr>
        <w:t>const Students = () =&gt; {</w:t>
      </w:r>
    </w:p>
    <w:p w14:paraId="0569EFB5" w14:textId="77777777" w:rsidR="00697589" w:rsidRPr="000756DE" w:rsidRDefault="00697589" w:rsidP="00697589">
      <w:pPr>
        <w:pStyle w:val="code2"/>
        <w:rPr>
          <w:color w:val="auto"/>
        </w:rPr>
      </w:pPr>
      <w:r w:rsidRPr="000756DE">
        <w:rPr>
          <w:color w:val="auto"/>
        </w:rPr>
        <w:t>  const students = [</w:t>
      </w:r>
    </w:p>
    <w:p w14:paraId="4C1D985E" w14:textId="77777777" w:rsidR="00697589" w:rsidRPr="000756DE" w:rsidRDefault="00697589" w:rsidP="00697589">
      <w:pPr>
        <w:pStyle w:val="code2"/>
        <w:rPr>
          <w:color w:val="auto"/>
        </w:rPr>
      </w:pPr>
      <w:r w:rsidRPr="000756DE">
        <w:rPr>
          <w:color w:val="auto"/>
        </w:rPr>
        <w:t>    { id: 1, name: "Kim Yến" },</w:t>
      </w:r>
    </w:p>
    <w:p w14:paraId="266B2F08" w14:textId="77777777" w:rsidR="00697589" w:rsidRPr="000756DE" w:rsidRDefault="00697589" w:rsidP="00697589">
      <w:pPr>
        <w:pStyle w:val="code2"/>
        <w:rPr>
          <w:color w:val="auto"/>
        </w:rPr>
      </w:pPr>
      <w:r w:rsidRPr="000756DE">
        <w:rPr>
          <w:color w:val="auto"/>
        </w:rPr>
        <w:t>    { id: 2, name: "Hữu Phước" },</w:t>
      </w:r>
    </w:p>
    <w:p w14:paraId="78F81A6C" w14:textId="77777777" w:rsidR="00697589" w:rsidRPr="000756DE" w:rsidRDefault="00697589" w:rsidP="00697589">
      <w:pPr>
        <w:pStyle w:val="code2"/>
        <w:rPr>
          <w:color w:val="auto"/>
        </w:rPr>
      </w:pPr>
      <w:r w:rsidRPr="000756DE">
        <w:rPr>
          <w:color w:val="auto"/>
        </w:rPr>
        <w:t>  ];</w:t>
      </w:r>
    </w:p>
    <w:p w14:paraId="611A9D3D" w14:textId="77777777" w:rsidR="00697589" w:rsidRPr="000756DE" w:rsidRDefault="00697589" w:rsidP="00697589">
      <w:pPr>
        <w:pStyle w:val="code2"/>
        <w:rPr>
          <w:color w:val="auto"/>
        </w:rPr>
      </w:pPr>
      <w:r w:rsidRPr="000756DE">
        <w:rPr>
          <w:color w:val="auto"/>
        </w:rPr>
        <w:t>  return (</w:t>
      </w:r>
    </w:p>
    <w:p w14:paraId="550F1EAD" w14:textId="77777777" w:rsidR="00697589" w:rsidRPr="000756DE" w:rsidRDefault="00697589" w:rsidP="00697589">
      <w:pPr>
        <w:pStyle w:val="code2"/>
        <w:rPr>
          <w:color w:val="auto"/>
        </w:rPr>
      </w:pPr>
      <w:r w:rsidRPr="000756DE">
        <w:rPr>
          <w:color w:val="auto"/>
        </w:rPr>
        <w:t>    &lt;div&gt;</w:t>
      </w:r>
    </w:p>
    <w:p w14:paraId="4018B3CE" w14:textId="77777777" w:rsidR="00697589" w:rsidRPr="000756DE" w:rsidRDefault="00697589" w:rsidP="00697589">
      <w:pPr>
        <w:pStyle w:val="code2"/>
        <w:rPr>
          <w:color w:val="auto"/>
        </w:rPr>
      </w:pPr>
      <w:r w:rsidRPr="000756DE">
        <w:rPr>
          <w:color w:val="auto"/>
        </w:rPr>
        <w:t>      {students.length &gt; 0</w:t>
      </w:r>
    </w:p>
    <w:p w14:paraId="0EB6C154" w14:textId="77777777" w:rsidR="00697589" w:rsidRPr="000756DE" w:rsidRDefault="00697589" w:rsidP="00697589">
      <w:pPr>
        <w:pStyle w:val="code2"/>
        <w:rPr>
          <w:color w:val="auto"/>
        </w:rPr>
      </w:pPr>
      <w:r w:rsidRPr="000756DE">
        <w:rPr>
          <w:color w:val="auto"/>
        </w:rPr>
        <w:t>        ? students.map((item) =&gt; {</w:t>
      </w:r>
    </w:p>
    <w:p w14:paraId="14235EAD" w14:textId="77777777" w:rsidR="00697589" w:rsidRPr="000756DE" w:rsidRDefault="00697589" w:rsidP="00697589">
      <w:pPr>
        <w:pStyle w:val="code2"/>
        <w:rPr>
          <w:color w:val="auto"/>
        </w:rPr>
      </w:pPr>
      <w:r w:rsidRPr="000756DE">
        <w:rPr>
          <w:color w:val="auto"/>
        </w:rPr>
        <w:t>            return &lt;h1&gt;{item.name}&lt;/h1&gt;;</w:t>
      </w:r>
    </w:p>
    <w:p w14:paraId="2BF3DE4D" w14:textId="77777777" w:rsidR="00697589" w:rsidRPr="000756DE" w:rsidRDefault="00697589" w:rsidP="00697589">
      <w:pPr>
        <w:pStyle w:val="code2"/>
        <w:rPr>
          <w:color w:val="auto"/>
        </w:rPr>
      </w:pPr>
      <w:r w:rsidRPr="000756DE">
        <w:rPr>
          <w:color w:val="auto"/>
        </w:rPr>
        <w:t>          })</w:t>
      </w:r>
    </w:p>
    <w:p w14:paraId="45A40671" w14:textId="77777777" w:rsidR="00697589" w:rsidRPr="000756DE" w:rsidRDefault="00697589" w:rsidP="00697589">
      <w:pPr>
        <w:pStyle w:val="code2"/>
        <w:rPr>
          <w:color w:val="auto"/>
        </w:rPr>
      </w:pPr>
      <w:r w:rsidRPr="000756DE">
        <w:rPr>
          <w:color w:val="auto"/>
        </w:rPr>
        <w:t>        : "Danh sách rỗng"}</w:t>
      </w:r>
    </w:p>
    <w:p w14:paraId="4097E80E" w14:textId="77777777" w:rsidR="00697589" w:rsidRPr="000756DE" w:rsidRDefault="00697589" w:rsidP="00697589">
      <w:pPr>
        <w:pStyle w:val="code2"/>
        <w:rPr>
          <w:color w:val="auto"/>
        </w:rPr>
      </w:pPr>
      <w:r w:rsidRPr="000756DE">
        <w:rPr>
          <w:color w:val="auto"/>
        </w:rPr>
        <w:t>    &lt;/div&gt;</w:t>
      </w:r>
    </w:p>
    <w:p w14:paraId="1EAE341C" w14:textId="77777777" w:rsidR="00697589" w:rsidRPr="000756DE" w:rsidRDefault="00697589" w:rsidP="00697589">
      <w:pPr>
        <w:pStyle w:val="code2"/>
        <w:rPr>
          <w:color w:val="auto"/>
        </w:rPr>
      </w:pPr>
      <w:r w:rsidRPr="000756DE">
        <w:rPr>
          <w:color w:val="auto"/>
        </w:rPr>
        <w:t>  );</w:t>
      </w:r>
    </w:p>
    <w:p w14:paraId="1C11D38A" w14:textId="77777777" w:rsidR="00697589" w:rsidRPr="000756DE" w:rsidRDefault="00697589" w:rsidP="00697589">
      <w:pPr>
        <w:pStyle w:val="code2"/>
        <w:rPr>
          <w:color w:val="auto"/>
        </w:rPr>
      </w:pPr>
      <w:r w:rsidRPr="000756DE">
        <w:rPr>
          <w:color w:val="auto"/>
        </w:rPr>
        <w:t>};</w:t>
      </w:r>
    </w:p>
    <w:p w14:paraId="72ED25E7" w14:textId="77777777" w:rsidR="00697589" w:rsidRPr="000756DE" w:rsidRDefault="00697589" w:rsidP="00697589">
      <w:pPr>
        <w:pStyle w:val="code2"/>
        <w:rPr>
          <w:color w:val="auto"/>
        </w:rPr>
      </w:pPr>
      <w:r w:rsidRPr="000756DE">
        <w:rPr>
          <w:color w:val="auto"/>
        </w:rPr>
        <w:t>export default Students;</w:t>
      </w:r>
    </w:p>
    <w:p w14:paraId="6E43D183" w14:textId="77777777" w:rsidR="00461DD6" w:rsidRPr="000756DE" w:rsidRDefault="00461DD6" w:rsidP="0037375E">
      <w:pPr>
        <w:ind w:firstLine="0"/>
        <w:rPr>
          <w:lang w:val="en-US"/>
        </w:rPr>
      </w:pPr>
    </w:p>
    <w:p w14:paraId="75F44148" w14:textId="77777777" w:rsidR="009D568A" w:rsidRPr="000756DE" w:rsidRDefault="009D568A" w:rsidP="009D568A">
      <w:pPr>
        <w:ind w:firstLine="0"/>
      </w:pPr>
      <w:r w:rsidRPr="000756DE">
        <w:t>Lợi ích dùng JSX</w:t>
      </w:r>
    </w:p>
    <w:p w14:paraId="367952AE" w14:textId="77777777" w:rsidR="009D568A" w:rsidRPr="000756DE" w:rsidRDefault="009D568A" w:rsidP="00A2372B">
      <w:pPr>
        <w:numPr>
          <w:ilvl w:val="0"/>
          <w:numId w:val="6"/>
        </w:numPr>
        <w:pBdr>
          <w:top w:val="nil"/>
          <w:left w:val="nil"/>
          <w:bottom w:val="nil"/>
          <w:right w:val="nil"/>
          <w:between w:val="nil"/>
        </w:pBdr>
        <w:spacing w:after="0"/>
        <w:jc w:val="left"/>
      </w:pPr>
      <w:r w:rsidRPr="000756DE">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0756DE" w:rsidRDefault="009D568A" w:rsidP="00A2372B">
      <w:pPr>
        <w:numPr>
          <w:ilvl w:val="0"/>
          <w:numId w:val="6"/>
        </w:numPr>
        <w:pBdr>
          <w:top w:val="nil"/>
          <w:left w:val="nil"/>
          <w:bottom w:val="nil"/>
          <w:right w:val="nil"/>
          <w:between w:val="nil"/>
        </w:pBdr>
        <w:spacing w:after="0"/>
        <w:jc w:val="left"/>
      </w:pPr>
      <w:r w:rsidRPr="000756DE">
        <w:t>JSX không làm thay đổi ngữ nghĩa của Javascript.</w:t>
      </w:r>
    </w:p>
    <w:p w14:paraId="42325628" w14:textId="77777777" w:rsidR="009D568A" w:rsidRPr="000756DE" w:rsidRDefault="009D568A" w:rsidP="00A2372B">
      <w:pPr>
        <w:numPr>
          <w:ilvl w:val="0"/>
          <w:numId w:val="6"/>
        </w:numPr>
        <w:pBdr>
          <w:top w:val="nil"/>
          <w:left w:val="nil"/>
          <w:bottom w:val="nil"/>
          <w:right w:val="nil"/>
          <w:between w:val="nil"/>
        </w:pBdr>
        <w:spacing w:after="0"/>
        <w:jc w:val="left"/>
      </w:pPr>
      <w:r w:rsidRPr="000756DE">
        <w:t>Cú pháp đơn giản gần giống HTML.</w:t>
      </w:r>
    </w:p>
    <w:p w14:paraId="20201254" w14:textId="77777777" w:rsidR="009D568A" w:rsidRPr="000756DE" w:rsidRDefault="009D568A" w:rsidP="00A2372B">
      <w:pPr>
        <w:numPr>
          <w:ilvl w:val="0"/>
          <w:numId w:val="6"/>
        </w:numPr>
        <w:pBdr>
          <w:top w:val="nil"/>
          <w:left w:val="nil"/>
          <w:bottom w:val="nil"/>
          <w:right w:val="nil"/>
          <w:between w:val="nil"/>
        </w:pBdr>
        <w:spacing w:after="0"/>
        <w:jc w:val="left"/>
      </w:pPr>
      <w:r w:rsidRPr="000756DE">
        <w:t>Có thể phát hiện các lỗi khi chương trình biên dịch mang đến sự an toàn.</w:t>
      </w:r>
    </w:p>
    <w:p w14:paraId="096BD32C" w14:textId="77777777" w:rsidR="009D568A" w:rsidRPr="000756DE" w:rsidRDefault="009D568A" w:rsidP="00A2372B">
      <w:pPr>
        <w:numPr>
          <w:ilvl w:val="0"/>
          <w:numId w:val="6"/>
        </w:numPr>
        <w:pBdr>
          <w:top w:val="nil"/>
          <w:left w:val="nil"/>
          <w:bottom w:val="nil"/>
          <w:right w:val="nil"/>
          <w:between w:val="nil"/>
        </w:pBdr>
        <w:spacing w:after="0"/>
        <w:jc w:val="left"/>
      </w:pPr>
      <w:r w:rsidRPr="000756DE">
        <w:t>Dễ tái sử dụng, mở rộng và bảo trì khi tập trung các component lại.</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9B5768">
      <w:pPr>
        <w:pStyle w:val="Heading3"/>
      </w:pPr>
      <w:bookmarkStart w:id="38" w:name="_Toc87014899"/>
      <w:r w:rsidRPr="000756DE">
        <w:t>Virtual DOM</w:t>
      </w:r>
      <w:bookmarkEnd w:id="38"/>
    </w:p>
    <w:p w14:paraId="223D02EB" w14:textId="77777777" w:rsidR="006768E5" w:rsidRPr="000756DE" w:rsidRDefault="006768E5" w:rsidP="006768E5">
      <w:bookmarkStart w:id="39"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w:t>
      </w:r>
      <w:r w:rsidRPr="000756DE">
        <w:lastRenderedPageBreak/>
        <w:t xml:space="preserve">vào tính năng. Các nhà phát triển của ReactJS nhận ra điều này và họ dùng sử dụng DOM ảo (virtual DOM) để cải thiện hiệu năng vì dùng DOM thật như truyền thống. </w:t>
      </w:r>
    </w:p>
    <w:bookmarkEnd w:id="39"/>
    <w:p w14:paraId="19A5B928" w14:textId="77777777" w:rsidR="006768E5" w:rsidRPr="000756DE" w:rsidRDefault="006768E5" w:rsidP="006768E5">
      <w:r w:rsidRPr="000756DE">
        <w:t>Tổng quát DOM ảo có các tính chất như DOM thật nhưng nó trực tiếp tương tác lên màn như DOM thật. Trong DOM ảo khi một node trong DOM thay đổi thì nó tìm được node đó bằng cách so sánh giữa DOM  và DOM ảo khi tìm thấy nó sẽ thay đổi node đó mà không ảnh hưởng tới các node khác. Hoạt động như vậy mang lại hiệu suất cao và website mượt mà hơn.</w:t>
      </w:r>
    </w:p>
    <w:p w14:paraId="1B22A0B6" w14:textId="49CF6FAB" w:rsidR="00D71908" w:rsidRPr="000756DE" w:rsidRDefault="00D71908" w:rsidP="00D71908">
      <w:pPr>
        <w:ind w:firstLine="0"/>
        <w:rPr>
          <w:lang w:val="en-US"/>
        </w:rPr>
      </w:pPr>
      <w:bookmarkStart w:id="40" w:name="Hình_2_3"/>
      <w:r w:rsidRPr="000756DE">
        <w:rPr>
          <w:noProof/>
        </w:rPr>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7"/>
                    <a:stretch>
                      <a:fillRect/>
                    </a:stretch>
                  </pic:blipFill>
                  <pic:spPr>
                    <a:xfrm>
                      <a:off x="0" y="0"/>
                      <a:ext cx="5760085" cy="3117215"/>
                    </a:xfrm>
                    <a:prstGeom prst="rect">
                      <a:avLst/>
                    </a:prstGeom>
                  </pic:spPr>
                </pic:pic>
              </a:graphicData>
            </a:graphic>
          </wp:inline>
        </w:drawing>
      </w:r>
      <w:bookmarkEnd w:id="40"/>
    </w:p>
    <w:p w14:paraId="35FBC71E" w14:textId="171D2B18" w:rsidR="00D71908" w:rsidRPr="000756DE" w:rsidRDefault="00D71908" w:rsidP="00D71908">
      <w:pPr>
        <w:pStyle w:val="Caption"/>
        <w:rPr>
          <w:lang w:val="en-US"/>
        </w:rPr>
      </w:pPr>
      <w:bookmarkStart w:id="41" w:name="_Toc87023692"/>
      <w:bookmarkStart w:id="42" w:name="_Toc87176845"/>
      <w:r w:rsidRPr="000756DE">
        <w:t xml:space="preserve">Hình </w:t>
      </w:r>
      <w:fldSimple w:instr=" STYLEREF 1 \s ">
        <w:r w:rsidR="00643B2D">
          <w:rPr>
            <w:noProof/>
          </w:rPr>
          <w:t>2</w:t>
        </w:r>
      </w:fldSimple>
      <w:r w:rsidR="00643B2D">
        <w:t>.</w:t>
      </w:r>
      <w:fldSimple w:instr=" SEQ Hình \* ARABIC \s 1 ">
        <w:r w:rsidR="00643B2D">
          <w:rPr>
            <w:noProof/>
          </w:rPr>
          <w:t>3</w:t>
        </w:r>
      </w:fldSimple>
      <w:r w:rsidRPr="000756DE">
        <w:rPr>
          <w:lang w:val="en-US"/>
        </w:rPr>
        <w:t xml:space="preserve">  </w:t>
      </w:r>
      <w:bookmarkStart w:id="43" w:name="_Hlk87016298"/>
      <w:r w:rsidRPr="000756DE">
        <w:rPr>
          <w:lang w:val="en-US"/>
        </w:rPr>
        <w:t>Virtual DOM trong ReactJS</w:t>
      </w:r>
      <w:bookmarkEnd w:id="41"/>
      <w:bookmarkEnd w:id="42"/>
      <w:bookmarkEnd w:id="43"/>
    </w:p>
    <w:p w14:paraId="4D3DF6B4" w14:textId="4DD89BC4" w:rsidR="008D4394" w:rsidRPr="000756DE" w:rsidRDefault="008D4394" w:rsidP="009B5768">
      <w:pPr>
        <w:pStyle w:val="Heading3"/>
      </w:pPr>
      <w:bookmarkStart w:id="44" w:name="_Toc87014900"/>
      <w:r w:rsidRPr="000756DE">
        <w:t>Component</w:t>
      </w:r>
      <w:bookmarkEnd w:id="44"/>
    </w:p>
    <w:p w14:paraId="09DC94C9" w14:textId="252897F2" w:rsidR="008D4394" w:rsidRPr="000756DE" w:rsidRDefault="006B2709" w:rsidP="001601B0">
      <w:pPr>
        <w:rPr>
          <w:lang w:val="en-US"/>
        </w:rPr>
      </w:pPr>
      <w:r w:rsidRPr="000756DE">
        <w:t>Component trong ReactJS là các View được chia nhỏ ra. Component làm cho việc tổ chức giao diện người dùng dễ dàng hơn và khả năng tái sử dụng cao. Component giúp quản lý và bảo trì được diễn ra đơn giản hơn. Component giống như hàm trả về các thành phần HTML. Có hai loại component 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9C04FD">
      <w:pPr>
        <w:ind w:firstLine="0"/>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2DD6ECD" w14:textId="77777777" w:rsidR="008221EF" w:rsidRPr="000756DE" w:rsidRDefault="008221EF" w:rsidP="008221EF">
      <w:pPr>
        <w:pStyle w:val="code2"/>
        <w:rPr>
          <w:color w:val="auto"/>
        </w:rPr>
      </w:pPr>
      <w:r w:rsidRPr="000756DE">
        <w:rPr>
          <w:color w:val="auto"/>
        </w:rPr>
        <w:t>import React from "react";</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lastRenderedPageBreak/>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t>Class Component</w:t>
      </w:r>
    </w:p>
    <w:p w14:paraId="44324BA3" w14:textId="77777777" w:rsidR="005A6310" w:rsidRPr="000756DE" w:rsidRDefault="005A6310" w:rsidP="005A6310">
      <w:r w:rsidRPr="000756DE">
        <w:t xml:space="preserve">Class Component là một class trong ES6 chúng phức tạp hơn function component về nhiều thứ như: các phương thức khởi tạo, vòng đời (life-cycle), hàm render, quản lý các state. Một component trong class phải được kế thừa từ thành phần React.Component và bắt buộc phải có hàm render() trả về các thành phần HTML. Ví dụ: </w:t>
      </w:r>
    </w:p>
    <w:p w14:paraId="4898D1D7" w14:textId="77777777" w:rsidR="00CD6A19" w:rsidRPr="000756DE" w:rsidRDefault="00CD6A19" w:rsidP="00CD6A19">
      <w:pPr>
        <w:pStyle w:val="code2"/>
        <w:rPr>
          <w:color w:val="auto"/>
        </w:rPr>
      </w:pPr>
      <w:r w:rsidRPr="000756DE">
        <w:rPr>
          <w:color w:val="auto"/>
        </w:rPr>
        <w:t>import React from "react";</w:t>
      </w:r>
    </w:p>
    <w:p w14:paraId="29B6F85A" w14:textId="77777777" w:rsidR="00CD6A19" w:rsidRPr="000756DE" w:rsidRDefault="00CD6A19" w:rsidP="00CD6A19">
      <w:pPr>
        <w:pStyle w:val="code2"/>
        <w:rPr>
          <w:color w:val="auto"/>
        </w:rPr>
      </w:pPr>
      <w:r w:rsidRPr="000756DE">
        <w:rPr>
          <w:color w:val="auto"/>
        </w:rPr>
        <w:t>class Example 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77777777" w:rsidR="00CD6A19" w:rsidRPr="000756DE" w:rsidRDefault="00CD6A19" w:rsidP="00CD6A19">
      <w:pPr>
        <w:pStyle w:val="code2"/>
        <w:rPr>
          <w:color w:val="auto"/>
        </w:rPr>
      </w:pPr>
      <w:r w:rsidRPr="000756DE">
        <w:rPr>
          <w:color w:val="auto"/>
        </w:rPr>
        <w:t>    return &lt;h1&gt;Xin Chào, tôi là class Component&lt;/h1&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77777777" w:rsidR="00CD6A19" w:rsidRPr="000756DE" w:rsidRDefault="00CD6A19" w:rsidP="00CD6A19">
      <w:pPr>
        <w:pStyle w:val="code2"/>
        <w:rPr>
          <w:color w:val="auto"/>
        </w:rPr>
      </w:pPr>
      <w:r w:rsidRPr="000756DE">
        <w:rPr>
          <w:color w:val="auto"/>
        </w:rPr>
        <w:t>export default Example;</w:t>
      </w:r>
    </w:p>
    <w:p w14:paraId="0A994246" w14:textId="6FC29763" w:rsidR="00CD6A19" w:rsidRPr="000756DE" w:rsidRDefault="00CD6A19" w:rsidP="00C65DCA">
      <w:pPr>
        <w:rPr>
          <w:lang w:val="en-US"/>
        </w:rPr>
      </w:pPr>
    </w:p>
    <w:p w14:paraId="1736A242" w14:textId="0FD4C51A" w:rsidR="00CD6A19" w:rsidRPr="000756DE" w:rsidRDefault="00CD6A19" w:rsidP="009B5768">
      <w:pPr>
        <w:pStyle w:val="Heading3"/>
      </w:pPr>
      <w:bookmarkStart w:id="45" w:name="_Toc87014901"/>
      <w:r w:rsidRPr="000756DE">
        <w:t xml:space="preserve">Vòng đời </w:t>
      </w:r>
      <w:r w:rsidR="00E84830" w:rsidRPr="000756DE">
        <w:t>của component</w:t>
      </w:r>
      <w:bookmarkEnd w:id="45"/>
    </w:p>
    <w:p w14:paraId="4924BBB0" w14:textId="77777777" w:rsidR="00226F65" w:rsidRPr="000756DE" w:rsidRDefault="00226F65" w:rsidP="00CE202C">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 có 3 giai đoạn: Mounting, Updating và Unmounting.</w:t>
      </w:r>
    </w:p>
    <w:p w14:paraId="02A35100" w14:textId="77777777" w:rsidR="00A912BF" w:rsidRPr="000756DE" w:rsidRDefault="00691458" w:rsidP="00A912BF">
      <w:pPr>
        <w:keepNext/>
        <w:ind w:firstLine="0"/>
      </w:pPr>
      <w:bookmarkStart w:id="46" w:name="Hình_2_4"/>
      <w:r w:rsidRPr="000756DE">
        <w:rPr>
          <w:noProof/>
        </w:rPr>
        <w:lastRenderedPageBreak/>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18"/>
                    <a:stretch>
                      <a:fillRect/>
                    </a:stretch>
                  </pic:blipFill>
                  <pic:spPr>
                    <a:xfrm>
                      <a:off x="0" y="0"/>
                      <a:ext cx="5760085" cy="2552700"/>
                    </a:xfrm>
                    <a:prstGeom prst="rect">
                      <a:avLst/>
                    </a:prstGeom>
                  </pic:spPr>
                </pic:pic>
              </a:graphicData>
            </a:graphic>
          </wp:inline>
        </w:drawing>
      </w:r>
      <w:bookmarkEnd w:id="46"/>
    </w:p>
    <w:p w14:paraId="7BEF31DA" w14:textId="753D4C55" w:rsidR="00691458" w:rsidRPr="000756DE" w:rsidRDefault="00A912BF" w:rsidP="0058234F">
      <w:pPr>
        <w:pStyle w:val="Caption"/>
        <w:rPr>
          <w:lang w:val="en-US"/>
        </w:rPr>
      </w:pPr>
      <w:bookmarkStart w:id="47" w:name="_Toc87023693"/>
      <w:bookmarkStart w:id="48" w:name="_Toc87176846"/>
      <w:r w:rsidRPr="000756DE">
        <w:t xml:space="preserve">Hình </w:t>
      </w:r>
      <w:fldSimple w:instr=" STYLEREF 1 \s ">
        <w:r w:rsidR="00643B2D">
          <w:rPr>
            <w:noProof/>
          </w:rPr>
          <w:t>2</w:t>
        </w:r>
      </w:fldSimple>
      <w:r w:rsidR="00643B2D">
        <w:t>.</w:t>
      </w:r>
      <w:fldSimple w:instr=" SEQ Hình \* ARABIC \s 1 ">
        <w:r w:rsidR="00643B2D">
          <w:rPr>
            <w:noProof/>
          </w:rPr>
          <w:t>4</w:t>
        </w:r>
      </w:fldSimple>
      <w:r w:rsidR="0058234F" w:rsidRPr="000756DE">
        <w:rPr>
          <w:lang w:val="en-US"/>
        </w:rPr>
        <w:t xml:space="preserve">. </w:t>
      </w:r>
      <w:bookmarkStart w:id="49" w:name="_Hlk87016326"/>
      <w:r w:rsidR="0058234F" w:rsidRPr="000756DE">
        <w:rPr>
          <w:lang w:val="en-US"/>
        </w:rPr>
        <w:t>Vòng đời của component</w:t>
      </w:r>
      <w:bookmarkEnd w:id="47"/>
      <w:bookmarkEnd w:id="48"/>
      <w:bookmarkEnd w:id="49"/>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t>Quá trình Mounting</w:t>
      </w:r>
    </w:p>
    <w:p w14:paraId="7A2DA2B8" w14:textId="77777777" w:rsidR="00CE202C" w:rsidRPr="000756DE" w:rsidRDefault="00CE202C" w:rsidP="00CE202C">
      <w:r w:rsidRPr="000756DE">
        <w:t xml:space="preserve">Quá trình này chỉ diễn ra đúng một lần lúc nó được gọi. Nó thực hiện gọi các phương thức sau: </w:t>
      </w:r>
    </w:p>
    <w:p w14:paraId="43C8669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A2372B">
      <w:pPr>
        <w:numPr>
          <w:ilvl w:val="0"/>
          <w:numId w:val="3"/>
        </w:numPr>
        <w:pBdr>
          <w:top w:val="nil"/>
          <w:left w:val="nil"/>
          <w:bottom w:val="nil"/>
          <w:right w:val="nil"/>
          <w:between w:val="nil"/>
        </w:pBdr>
        <w:spacing w:after="0"/>
        <w:jc w:val="left"/>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77777777" w:rsidR="00481E6F" w:rsidRPr="000756DE" w:rsidRDefault="00481E6F" w:rsidP="00481E6F">
      <w:r w:rsidRPr="000756DE">
        <w:t>Quá trình này diễn ra nhiều lần mỗi khi có props, state hoặc forceUpdate thay đổi.  Khi thực hiện sẽ gọi các phương thức sau:</w:t>
      </w:r>
    </w:p>
    <w:p w14:paraId="4D1205F2"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lastRenderedPageBreak/>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50" w:name="_Toc83815465"/>
      <w:r w:rsidRPr="000756DE">
        <w:t>Unmounting</w:t>
      </w:r>
      <w:bookmarkEnd w:id="50"/>
    </w:p>
    <w:p w14:paraId="08D55F21" w14:textId="77777777" w:rsidR="004500DB" w:rsidRPr="000756DE" w:rsidRDefault="004500DB" w:rsidP="004500DB">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A2372B">
      <w:pPr>
        <w:numPr>
          <w:ilvl w:val="0"/>
          <w:numId w:val="7"/>
        </w:numPr>
        <w:pBdr>
          <w:top w:val="nil"/>
          <w:left w:val="nil"/>
          <w:bottom w:val="nil"/>
          <w:right w:val="nil"/>
          <w:between w:val="nil"/>
        </w:pBdr>
        <w:spacing w:after="0"/>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9B5768">
      <w:pPr>
        <w:pStyle w:val="Heading3"/>
      </w:pPr>
      <w:bookmarkStart w:id="51" w:name="_Toc87014902"/>
      <w:r w:rsidRPr="000756DE">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51"/>
    </w:p>
    <w:p w14:paraId="72FC241C" w14:textId="77777777" w:rsidR="00D57C8E" w:rsidRPr="000756DE" w:rsidRDefault="00D57C8E" w:rsidP="00D57C8E">
      <w:r w:rsidRPr="000756DE">
        <w:t>Trong ReactJS,  props (tên đầy đủ properties) là đối số không thể thay đổi được truyền từ component cha xuống con, nó không tự thay đổi giá từ component hiện tại mà phải thay đổi từ thằng cha truyền xuống. Props tạo sự đa dạng cho các component.</w:t>
      </w:r>
    </w:p>
    <w:p w14:paraId="4E024194" w14:textId="77777777" w:rsidR="00D57C8E" w:rsidRPr="000756DE" w:rsidRDefault="00D57C8E" w:rsidP="00D57C8E">
      <w:r w:rsidRPr="000756DE">
        <w:t>Trong ví dụ dưới đây thể hiện sự đa dạng, ta có thể tạo nhiều Box với các màu khác nhau, khi props truyền vào khác nhau.</w:t>
      </w:r>
    </w:p>
    <w:p w14:paraId="6756DC16" w14:textId="77777777" w:rsidR="00ED448C" w:rsidRPr="000756DE" w:rsidRDefault="00ED448C" w:rsidP="00ED448C">
      <w:pPr>
        <w:pStyle w:val="code2"/>
        <w:rPr>
          <w:color w:val="auto"/>
        </w:rPr>
      </w:pPr>
      <w:r w:rsidRPr="000756DE">
        <w:rPr>
          <w:color w:val="auto"/>
        </w:rPr>
        <w:t>function Box(props) {</w:t>
      </w:r>
    </w:p>
    <w:p w14:paraId="0A46204C" w14:textId="77777777" w:rsidR="00ED448C" w:rsidRPr="000756DE" w:rsidRDefault="00ED448C" w:rsidP="00ED448C">
      <w:pPr>
        <w:pStyle w:val="code2"/>
        <w:rPr>
          <w:color w:val="auto"/>
        </w:rPr>
      </w:pPr>
      <w:r w:rsidRPr="000756DE">
        <w:rPr>
          <w:color w:val="auto"/>
        </w:rPr>
        <w:t>  return &lt;div style={{ backgroundColor: props.color }}&gt;&lt;/div&gt;;</w:t>
      </w:r>
    </w:p>
    <w:p w14:paraId="3F51B117" w14:textId="77777777" w:rsidR="00ED448C" w:rsidRPr="000756DE" w:rsidRDefault="00ED448C" w:rsidP="00ED448C">
      <w:pPr>
        <w:pStyle w:val="code2"/>
        <w:rPr>
          <w:color w:val="auto"/>
        </w:rPr>
      </w:pPr>
      <w:r w:rsidRPr="000756DE">
        <w:rPr>
          <w:color w:val="auto"/>
        </w:rPr>
        <w:t>}</w:t>
      </w:r>
    </w:p>
    <w:p w14:paraId="3C03A303" w14:textId="77777777" w:rsidR="00ED448C" w:rsidRPr="000756DE" w:rsidRDefault="00ED448C" w:rsidP="00ED448C">
      <w:pPr>
        <w:pStyle w:val="code2"/>
        <w:rPr>
          <w:color w:val="auto"/>
        </w:rPr>
      </w:pPr>
    </w:p>
    <w:p w14:paraId="729173E4" w14:textId="77777777" w:rsidR="00ED448C" w:rsidRPr="000756DE" w:rsidRDefault="00ED448C" w:rsidP="00ED448C">
      <w:pPr>
        <w:pStyle w:val="code2"/>
        <w:rPr>
          <w:color w:val="auto"/>
        </w:rPr>
      </w:pPr>
      <w:r w:rsidRPr="000756DE">
        <w:rPr>
          <w:color w:val="auto"/>
        </w:rPr>
        <w:t>function App() {</w:t>
      </w:r>
    </w:p>
    <w:p w14:paraId="5117EECF" w14:textId="77777777" w:rsidR="00ED448C" w:rsidRPr="000756DE" w:rsidRDefault="00ED448C" w:rsidP="00ED448C">
      <w:pPr>
        <w:pStyle w:val="code2"/>
        <w:rPr>
          <w:color w:val="auto"/>
        </w:rPr>
      </w:pPr>
      <w:r w:rsidRPr="000756DE">
        <w:rPr>
          <w:color w:val="auto"/>
        </w:rPr>
        <w:t>  return (</w:t>
      </w:r>
    </w:p>
    <w:p w14:paraId="1E315424" w14:textId="77777777" w:rsidR="00ED448C" w:rsidRPr="000756DE" w:rsidRDefault="00ED448C" w:rsidP="00ED448C">
      <w:pPr>
        <w:pStyle w:val="code2"/>
        <w:rPr>
          <w:color w:val="auto"/>
        </w:rPr>
      </w:pPr>
      <w:r w:rsidRPr="000756DE">
        <w:rPr>
          <w:color w:val="auto"/>
        </w:rPr>
        <w:t>    &lt;&gt;</w:t>
      </w:r>
    </w:p>
    <w:p w14:paraId="6575B3DB" w14:textId="77777777" w:rsidR="00ED448C" w:rsidRPr="000756DE" w:rsidRDefault="00ED448C" w:rsidP="00ED448C">
      <w:pPr>
        <w:pStyle w:val="code2"/>
        <w:rPr>
          <w:color w:val="auto"/>
        </w:rPr>
      </w:pPr>
      <w:r w:rsidRPr="000756DE">
        <w:rPr>
          <w:color w:val="auto"/>
        </w:rPr>
        <w:t>      &lt;Box color="black"&gt;&lt;/Box&gt;</w:t>
      </w:r>
    </w:p>
    <w:p w14:paraId="6F81BD09" w14:textId="77777777" w:rsidR="00ED448C" w:rsidRPr="000756DE" w:rsidRDefault="00ED448C" w:rsidP="00ED448C">
      <w:pPr>
        <w:pStyle w:val="code2"/>
        <w:rPr>
          <w:color w:val="auto"/>
        </w:rPr>
      </w:pPr>
      <w:r w:rsidRPr="000756DE">
        <w:rPr>
          <w:color w:val="auto"/>
        </w:rPr>
        <w:t>      &lt;Box color="red"&gt;&lt;/Box&gt;</w:t>
      </w:r>
    </w:p>
    <w:p w14:paraId="5F3DF25C" w14:textId="77777777" w:rsidR="00ED448C" w:rsidRPr="000756DE" w:rsidRDefault="00ED448C" w:rsidP="00ED448C">
      <w:pPr>
        <w:pStyle w:val="code2"/>
        <w:rPr>
          <w:color w:val="auto"/>
        </w:rPr>
      </w:pPr>
      <w:r w:rsidRPr="000756DE">
        <w:rPr>
          <w:color w:val="auto"/>
        </w:rPr>
        <w:t>    &lt;/&gt;</w:t>
      </w:r>
    </w:p>
    <w:p w14:paraId="6687A96F" w14:textId="77777777" w:rsidR="00ED448C" w:rsidRPr="000756DE" w:rsidRDefault="00ED448C" w:rsidP="00ED448C">
      <w:pPr>
        <w:pStyle w:val="code2"/>
        <w:rPr>
          <w:color w:val="auto"/>
        </w:rPr>
      </w:pPr>
      <w:r w:rsidRPr="000756DE">
        <w:rPr>
          <w:color w:val="auto"/>
        </w:rPr>
        <w:t>  );</w:t>
      </w:r>
    </w:p>
    <w:p w14:paraId="7D7BE462" w14:textId="77777777" w:rsidR="00ED448C" w:rsidRPr="000756DE" w:rsidRDefault="00ED448C" w:rsidP="00ED448C">
      <w:pPr>
        <w:pStyle w:val="code2"/>
        <w:rPr>
          <w:color w:val="auto"/>
        </w:rPr>
      </w:pPr>
      <w:r w:rsidRPr="000756DE">
        <w:rPr>
          <w:color w:val="auto"/>
        </w:rPr>
        <w:t>}</w:t>
      </w:r>
    </w:p>
    <w:p w14:paraId="14F5745F" w14:textId="77777777" w:rsidR="00ED448C" w:rsidRPr="000756DE" w:rsidRDefault="00ED448C" w:rsidP="00ED448C">
      <w:pPr>
        <w:pStyle w:val="code2"/>
        <w:rPr>
          <w:color w:val="auto"/>
        </w:rPr>
      </w:pPr>
      <w:r w:rsidRPr="000756DE">
        <w:rPr>
          <w:color w:val="auto"/>
        </w:rPr>
        <w:t>export default App;</w:t>
      </w:r>
    </w:p>
    <w:p w14:paraId="69D129CB" w14:textId="34F4AC9E" w:rsidR="005E3D7C" w:rsidRPr="000756DE" w:rsidRDefault="005E3D7C" w:rsidP="0098175A">
      <w:pPr>
        <w:rPr>
          <w:rFonts w:cs="Times New Roman"/>
          <w:szCs w:val="26"/>
          <w:lang w:val="en-US"/>
        </w:rPr>
      </w:pPr>
    </w:p>
    <w:p w14:paraId="0668B48E" w14:textId="77777777" w:rsidR="00974138" w:rsidRPr="000756DE" w:rsidRDefault="00974138" w:rsidP="00974138">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lastRenderedPageBreak/>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77777777" w:rsidR="00605460" w:rsidRPr="000756DE" w:rsidRDefault="00605460" w:rsidP="00605460">
      <w:pPr>
        <w:pStyle w:val="code2"/>
        <w:rPr>
          <w:color w:val="auto"/>
        </w:rPr>
      </w:pPr>
      <w:r w:rsidRPr="000756DE">
        <w:rPr>
          <w:color w:val="auto"/>
        </w:rPr>
        <w:t>  handlechangeName = (event) =&gt; {</w:t>
      </w:r>
    </w:p>
    <w:p w14:paraId="5152505A" w14:textId="77777777" w:rsidR="00605460" w:rsidRPr="000756DE" w:rsidRDefault="00605460" w:rsidP="00605460">
      <w:pPr>
        <w:pStyle w:val="code2"/>
        <w:rPr>
          <w:color w:val="auto"/>
        </w:rPr>
      </w:pPr>
      <w:r w:rsidRPr="000756DE">
        <w:rPr>
          <w:color w:val="auto"/>
        </w:rPr>
        <w:t>    this.setState({ name: event.target.value });</w:t>
      </w:r>
    </w:p>
    <w:p w14:paraId="5DE1682E" w14:textId="77777777" w:rsidR="00605460" w:rsidRPr="000756DE" w:rsidRDefault="00605460" w:rsidP="00605460">
      <w:pPr>
        <w:pStyle w:val="code2"/>
        <w:rPr>
          <w:color w:val="auto"/>
        </w:rPr>
      </w:pPr>
      <w:r w:rsidRPr="000756DE">
        <w:rPr>
          <w:color w:val="auto"/>
        </w:rPr>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06CCEAF2" w14:textId="77777777" w:rsidR="00662C94" w:rsidRPr="000756DE" w:rsidRDefault="00662C94" w:rsidP="00471819">
      <w:pPr>
        <w:rPr>
          <w:lang w:val="en-US"/>
        </w:rPr>
      </w:pPr>
    </w:p>
    <w:p w14:paraId="76B29A4C" w14:textId="3CD641BB" w:rsidR="00D571C0" w:rsidRPr="000756DE" w:rsidRDefault="00D571C0" w:rsidP="00471819">
      <w:pPr>
        <w:rPr>
          <w:lang w:val="en-US"/>
        </w:rPr>
      </w:pPr>
    </w:p>
    <w:p w14:paraId="02A480F9" w14:textId="7BF4825B" w:rsidR="00D571C0" w:rsidRPr="000756DE" w:rsidRDefault="00D571C0" w:rsidP="00471819">
      <w:pPr>
        <w:rPr>
          <w:lang w:val="en-US"/>
        </w:rPr>
      </w:pPr>
    </w:p>
    <w:p w14:paraId="6E39DC36" w14:textId="77777777" w:rsidR="00D571C0" w:rsidRPr="000756DE" w:rsidRDefault="00D571C0" w:rsidP="00471819">
      <w:pPr>
        <w:rPr>
          <w:lang w:val="en-US"/>
        </w:rPr>
      </w:pPr>
    </w:p>
    <w:p w14:paraId="5AD1C34C" w14:textId="77777777" w:rsidR="00D571C0" w:rsidRPr="000756DE" w:rsidRDefault="00D571C0" w:rsidP="00D571C0">
      <w:pPr>
        <w:pStyle w:val="code2"/>
        <w:rPr>
          <w:color w:val="auto"/>
        </w:rPr>
      </w:pPr>
      <w:r w:rsidRPr="000756DE">
        <w:rPr>
          <w:color w:val="auto"/>
        </w:rPr>
        <w:t>class Info extends React.Component {</w:t>
      </w:r>
    </w:p>
    <w:p w14:paraId="3C3E0E28" w14:textId="77777777" w:rsidR="00D571C0" w:rsidRPr="000756DE" w:rsidRDefault="00D571C0" w:rsidP="00D571C0">
      <w:pPr>
        <w:pStyle w:val="code2"/>
        <w:rPr>
          <w:color w:val="auto"/>
        </w:rPr>
      </w:pPr>
      <w:r w:rsidRPr="000756DE">
        <w:rPr>
          <w:color w:val="auto"/>
        </w:rPr>
        <w:t>  constructor(props) {</w:t>
      </w:r>
    </w:p>
    <w:p w14:paraId="33B1DC50" w14:textId="77777777" w:rsidR="00D571C0" w:rsidRPr="000756DE" w:rsidRDefault="00D571C0" w:rsidP="00D571C0">
      <w:pPr>
        <w:pStyle w:val="code2"/>
        <w:rPr>
          <w:color w:val="auto"/>
        </w:rPr>
      </w:pPr>
      <w:r w:rsidRPr="000756DE">
        <w:rPr>
          <w:color w:val="auto"/>
        </w:rPr>
        <w:t>    super(props);</w:t>
      </w:r>
    </w:p>
    <w:p w14:paraId="495DC35A" w14:textId="77777777" w:rsidR="00D571C0" w:rsidRPr="000756DE" w:rsidRDefault="00D571C0" w:rsidP="00D571C0">
      <w:pPr>
        <w:pStyle w:val="code2"/>
        <w:rPr>
          <w:color w:val="auto"/>
        </w:rPr>
      </w:pPr>
      <w:r w:rsidRPr="000756DE">
        <w:rPr>
          <w:color w:val="auto"/>
        </w:rPr>
        <w:t>  }</w:t>
      </w:r>
    </w:p>
    <w:p w14:paraId="2D1C28D1" w14:textId="77777777" w:rsidR="00D571C0" w:rsidRPr="000756DE" w:rsidRDefault="00D571C0" w:rsidP="00D571C0">
      <w:pPr>
        <w:pStyle w:val="code2"/>
        <w:rPr>
          <w:color w:val="auto"/>
        </w:rPr>
      </w:pPr>
      <w:r w:rsidRPr="000756DE">
        <w:rPr>
          <w:color w:val="auto"/>
        </w:rPr>
        <w:t>}</w:t>
      </w:r>
    </w:p>
    <w:p w14:paraId="2976B234" w14:textId="4589A1C9" w:rsidR="000C0196" w:rsidRPr="000756DE" w:rsidRDefault="000C0196" w:rsidP="000C0196">
      <w:pPr>
        <w:ind w:firstLine="0"/>
        <w:rPr>
          <w:rFonts w:cs="Times New Roman"/>
          <w:szCs w:val="26"/>
          <w:lang w:val="en-US"/>
        </w:rPr>
      </w:pP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0C0BEA">
      <w:r w:rsidRPr="000756DE">
        <w:lastRenderedPageBreak/>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0C0BEA">
      <w:r w:rsidRPr="000756DE">
        <w:t>Trong Class Component, giá trị State thay đổi khi được gọi phương thức this.setState(). Truy cập thuộc tính của đối tượng state bằng this.state.propertyName.</w:t>
      </w:r>
    </w:p>
    <w:p w14:paraId="36DC59CD" w14:textId="77777777" w:rsidR="000C0BEA" w:rsidRPr="000756DE" w:rsidRDefault="000C0BEA" w:rsidP="000C0BEA">
      <w:r w:rsidRPr="000756DE">
        <w:t>Ví dụ dưới đây minh hoạt về việc sử dụng State  thay đổi tên mỗi khi người dùng nhập tên mới.</w:t>
      </w:r>
    </w:p>
    <w:p w14:paraId="3EF8A981" w14:textId="77777777" w:rsidR="00605460" w:rsidRPr="000756DE" w:rsidRDefault="00605460" w:rsidP="00605460">
      <w:pPr>
        <w:pStyle w:val="code2"/>
        <w:rPr>
          <w:color w:val="auto"/>
        </w:rPr>
      </w:pPr>
      <w:r w:rsidRPr="000756DE">
        <w:rPr>
          <w:color w:val="auto"/>
        </w:rPr>
        <w:t>import React from "react";</w:t>
      </w:r>
    </w:p>
    <w:p w14:paraId="648B9712" w14:textId="77777777" w:rsidR="00605460" w:rsidRPr="000756DE" w:rsidRDefault="00605460" w:rsidP="00605460">
      <w:pPr>
        <w:pStyle w:val="code2"/>
        <w:rPr>
          <w:color w:val="auto"/>
        </w:rPr>
      </w:pPr>
      <w:r w:rsidRPr="000756DE">
        <w:rPr>
          <w:color w:val="auto"/>
        </w:rPr>
        <w:t>class Demo extends React.Component {</w:t>
      </w:r>
    </w:p>
    <w:p w14:paraId="5A2F8C3E" w14:textId="77777777" w:rsidR="00605460" w:rsidRPr="000756DE" w:rsidRDefault="00605460" w:rsidP="00605460">
      <w:pPr>
        <w:pStyle w:val="code2"/>
        <w:rPr>
          <w:color w:val="auto"/>
        </w:rPr>
      </w:pPr>
      <w:r w:rsidRPr="000756DE">
        <w:rPr>
          <w:color w:val="auto"/>
        </w:rPr>
        <w:t>  constructor() {</w:t>
      </w:r>
    </w:p>
    <w:p w14:paraId="6D240648" w14:textId="77777777" w:rsidR="00605460" w:rsidRPr="000756DE" w:rsidRDefault="00605460" w:rsidP="00605460">
      <w:pPr>
        <w:pStyle w:val="code2"/>
        <w:rPr>
          <w:color w:val="auto"/>
        </w:rPr>
      </w:pPr>
      <w:r w:rsidRPr="000756DE">
        <w:rPr>
          <w:color w:val="auto"/>
        </w:rPr>
        <w:t>    super();</w:t>
      </w:r>
    </w:p>
    <w:p w14:paraId="1A11D73E" w14:textId="77777777" w:rsidR="00605460" w:rsidRPr="000756DE" w:rsidRDefault="00605460" w:rsidP="00605460">
      <w:pPr>
        <w:pStyle w:val="code2"/>
        <w:rPr>
          <w:color w:val="auto"/>
        </w:rPr>
      </w:pPr>
      <w:r w:rsidRPr="000756DE">
        <w:rPr>
          <w:color w:val="auto"/>
        </w:rPr>
        <w:t>    this.state = { name: "" };</w:t>
      </w:r>
    </w:p>
    <w:p w14:paraId="397B2C55" w14:textId="77777777" w:rsidR="00605460" w:rsidRPr="000756DE" w:rsidRDefault="00605460" w:rsidP="00605460">
      <w:pPr>
        <w:pStyle w:val="code2"/>
        <w:rPr>
          <w:color w:val="auto"/>
        </w:rPr>
      </w:pPr>
      <w:r w:rsidRPr="000756DE">
        <w:rPr>
          <w:color w:val="auto"/>
        </w:rPr>
        <w:t>  }</w:t>
      </w:r>
    </w:p>
    <w:p w14:paraId="4560854E" w14:textId="77777777" w:rsidR="00605460" w:rsidRPr="000756DE" w:rsidRDefault="00605460" w:rsidP="00605460">
      <w:pPr>
        <w:pStyle w:val="code2"/>
        <w:rPr>
          <w:color w:val="auto"/>
        </w:rPr>
      </w:pPr>
      <w:r w:rsidRPr="000756DE">
        <w:rPr>
          <w:color w:val="auto"/>
        </w:rPr>
        <w:t>  handlechangeName = (event) =&gt; {</w:t>
      </w:r>
    </w:p>
    <w:p w14:paraId="22E6E5AB" w14:textId="77777777" w:rsidR="00605460" w:rsidRPr="000756DE" w:rsidRDefault="00605460" w:rsidP="00605460">
      <w:pPr>
        <w:pStyle w:val="code2"/>
        <w:rPr>
          <w:color w:val="auto"/>
        </w:rPr>
      </w:pPr>
      <w:r w:rsidRPr="000756DE">
        <w:rPr>
          <w:color w:val="auto"/>
        </w:rPr>
        <w:t>    this.setState({ name: event.target.value });</w:t>
      </w:r>
    </w:p>
    <w:p w14:paraId="0F058CEB" w14:textId="77777777" w:rsidR="00605460" w:rsidRPr="000756DE" w:rsidRDefault="00605460" w:rsidP="00605460">
      <w:pPr>
        <w:pStyle w:val="code2"/>
        <w:rPr>
          <w:color w:val="auto"/>
        </w:rPr>
      </w:pPr>
      <w:r w:rsidRPr="000756DE">
        <w:rPr>
          <w:color w:val="auto"/>
        </w:rPr>
        <w:t>  };</w:t>
      </w:r>
    </w:p>
    <w:p w14:paraId="62FBC4E6" w14:textId="77777777" w:rsidR="00605460" w:rsidRPr="000756DE" w:rsidRDefault="00605460" w:rsidP="00605460">
      <w:pPr>
        <w:pStyle w:val="code2"/>
        <w:rPr>
          <w:color w:val="auto"/>
        </w:rPr>
      </w:pPr>
      <w:r w:rsidRPr="000756DE">
        <w:rPr>
          <w:color w:val="auto"/>
        </w:rPr>
        <w:t>  render() {</w:t>
      </w:r>
    </w:p>
    <w:p w14:paraId="6FBD87DD" w14:textId="77777777" w:rsidR="00605460" w:rsidRPr="000756DE" w:rsidRDefault="00605460" w:rsidP="00605460">
      <w:pPr>
        <w:pStyle w:val="code2"/>
        <w:rPr>
          <w:color w:val="auto"/>
        </w:rPr>
      </w:pPr>
      <w:r w:rsidRPr="000756DE">
        <w:rPr>
          <w:color w:val="auto"/>
        </w:rPr>
        <w:t>    return (</w:t>
      </w:r>
    </w:p>
    <w:p w14:paraId="55122118" w14:textId="77777777" w:rsidR="00605460" w:rsidRPr="000756DE" w:rsidRDefault="00605460" w:rsidP="00605460">
      <w:pPr>
        <w:pStyle w:val="code2"/>
        <w:rPr>
          <w:color w:val="auto"/>
        </w:rPr>
      </w:pPr>
      <w:r w:rsidRPr="000756DE">
        <w:rPr>
          <w:color w:val="auto"/>
        </w:rPr>
        <w:t>      &lt;div&gt;</w:t>
      </w:r>
    </w:p>
    <w:p w14:paraId="338C80A4" w14:textId="77777777" w:rsidR="00605460" w:rsidRPr="000756DE" w:rsidRDefault="00605460" w:rsidP="00605460">
      <w:pPr>
        <w:pStyle w:val="code2"/>
        <w:rPr>
          <w:color w:val="auto"/>
        </w:rPr>
      </w:pPr>
      <w:r w:rsidRPr="000756DE">
        <w:rPr>
          <w:color w:val="auto"/>
        </w:rPr>
        <w:t>        &lt;input</w:t>
      </w:r>
    </w:p>
    <w:p w14:paraId="302FF523" w14:textId="77777777" w:rsidR="00605460" w:rsidRPr="000756DE" w:rsidRDefault="00605460" w:rsidP="00605460">
      <w:pPr>
        <w:pStyle w:val="code2"/>
        <w:rPr>
          <w:color w:val="auto"/>
        </w:rPr>
      </w:pPr>
      <w:r w:rsidRPr="000756DE">
        <w:rPr>
          <w:color w:val="auto"/>
        </w:rPr>
        <w:t>          type="text"</w:t>
      </w:r>
    </w:p>
    <w:p w14:paraId="3ADC0639" w14:textId="77777777" w:rsidR="00605460" w:rsidRPr="000756DE" w:rsidRDefault="00605460" w:rsidP="00605460">
      <w:pPr>
        <w:pStyle w:val="code2"/>
        <w:rPr>
          <w:color w:val="auto"/>
        </w:rPr>
      </w:pPr>
      <w:r w:rsidRPr="000756DE">
        <w:rPr>
          <w:color w:val="auto"/>
        </w:rPr>
        <w:t>          value={this.state.name}</w:t>
      </w:r>
    </w:p>
    <w:p w14:paraId="25E78FA0" w14:textId="77777777" w:rsidR="00605460" w:rsidRPr="000756DE" w:rsidRDefault="00605460" w:rsidP="00605460">
      <w:pPr>
        <w:pStyle w:val="code2"/>
        <w:rPr>
          <w:color w:val="auto"/>
        </w:rPr>
      </w:pPr>
      <w:r w:rsidRPr="000756DE">
        <w:rPr>
          <w:color w:val="auto"/>
        </w:rPr>
        <w:t>          onChange={this.handlechangeName}</w:t>
      </w:r>
    </w:p>
    <w:p w14:paraId="3F7DBB93" w14:textId="77777777" w:rsidR="00605460" w:rsidRPr="000756DE" w:rsidRDefault="00605460" w:rsidP="00605460">
      <w:pPr>
        <w:pStyle w:val="code2"/>
        <w:rPr>
          <w:color w:val="auto"/>
        </w:rPr>
      </w:pPr>
      <w:r w:rsidRPr="000756DE">
        <w:rPr>
          <w:color w:val="auto"/>
        </w:rPr>
        <w:t>        /&gt;</w:t>
      </w:r>
    </w:p>
    <w:p w14:paraId="5591D70F" w14:textId="77777777" w:rsidR="00605460" w:rsidRPr="000756DE" w:rsidRDefault="00605460" w:rsidP="00605460">
      <w:pPr>
        <w:pStyle w:val="code2"/>
        <w:rPr>
          <w:color w:val="auto"/>
        </w:rPr>
      </w:pPr>
      <w:r w:rsidRPr="000756DE">
        <w:rPr>
          <w:color w:val="auto"/>
        </w:rPr>
        <w:t>        &lt;h1&gt;Xin Chào, {this.state.name}&lt;/h1&gt;</w:t>
      </w:r>
    </w:p>
    <w:p w14:paraId="56F4406D" w14:textId="77777777" w:rsidR="00605460" w:rsidRPr="000756DE" w:rsidRDefault="00605460" w:rsidP="00605460">
      <w:pPr>
        <w:pStyle w:val="code2"/>
        <w:rPr>
          <w:color w:val="auto"/>
        </w:rPr>
      </w:pPr>
      <w:r w:rsidRPr="000756DE">
        <w:rPr>
          <w:color w:val="auto"/>
        </w:rPr>
        <w:t>      &lt;/div&gt;</w:t>
      </w:r>
    </w:p>
    <w:p w14:paraId="7358779A" w14:textId="77777777" w:rsidR="00605460" w:rsidRPr="000756DE" w:rsidRDefault="00605460" w:rsidP="00605460">
      <w:pPr>
        <w:pStyle w:val="code2"/>
        <w:rPr>
          <w:color w:val="auto"/>
        </w:rPr>
      </w:pPr>
      <w:r w:rsidRPr="000756DE">
        <w:rPr>
          <w:color w:val="auto"/>
        </w:rPr>
        <w:t>    );</w:t>
      </w:r>
    </w:p>
    <w:p w14:paraId="23F13F44" w14:textId="77777777" w:rsidR="00605460" w:rsidRPr="000756DE" w:rsidRDefault="00605460" w:rsidP="00605460">
      <w:pPr>
        <w:pStyle w:val="code2"/>
        <w:rPr>
          <w:color w:val="auto"/>
        </w:rPr>
      </w:pPr>
      <w:r w:rsidRPr="000756DE">
        <w:rPr>
          <w:color w:val="auto"/>
        </w:rPr>
        <w:t>  }</w:t>
      </w:r>
    </w:p>
    <w:p w14:paraId="7914D1F7" w14:textId="77777777" w:rsidR="00605460" w:rsidRPr="000756DE" w:rsidRDefault="00605460" w:rsidP="00605460">
      <w:pPr>
        <w:pStyle w:val="code2"/>
        <w:rPr>
          <w:color w:val="auto"/>
        </w:rPr>
      </w:pPr>
      <w:r w:rsidRPr="000756DE">
        <w:rPr>
          <w:color w:val="auto"/>
        </w:rPr>
        <w:t>}</w:t>
      </w:r>
    </w:p>
    <w:p w14:paraId="2EC7EEC3" w14:textId="77777777" w:rsidR="00605460" w:rsidRPr="000756DE" w:rsidRDefault="00605460" w:rsidP="00605460">
      <w:pPr>
        <w:pStyle w:val="code2"/>
        <w:rPr>
          <w:color w:val="auto"/>
        </w:rPr>
      </w:pPr>
      <w:r w:rsidRPr="000756DE">
        <w:rPr>
          <w:color w:val="auto"/>
        </w:rPr>
        <w:t>export default Demo;</w:t>
      </w:r>
    </w:p>
    <w:p w14:paraId="5A7FF6C8" w14:textId="77777777" w:rsidR="00605460" w:rsidRPr="000756DE" w:rsidRDefault="00605460" w:rsidP="00EB5460">
      <w:pPr>
        <w:rPr>
          <w:lang w:val="en-US"/>
        </w:rPr>
      </w:pPr>
    </w:p>
    <w:p w14:paraId="4B86A475" w14:textId="77777777" w:rsidR="00C825C5" w:rsidRPr="000756DE" w:rsidRDefault="00C825C5" w:rsidP="00C825C5">
      <w:r w:rsidRPr="000756DE">
        <w:t>Global State giống State thay đổi được giá trị các thuộc tính trong component nhưng nó được sử dụng 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9B5768">
      <w:pPr>
        <w:pStyle w:val="Heading3"/>
      </w:pPr>
      <w:bookmarkStart w:id="52" w:name="_Toc87014903"/>
      <w:r w:rsidRPr="000756DE">
        <w:lastRenderedPageBreak/>
        <w:t>React Event</w:t>
      </w:r>
      <w:bookmarkEnd w:id="52"/>
    </w:p>
    <w:p w14:paraId="02306B59" w14:textId="77777777" w:rsidR="00F64799" w:rsidRPr="000756DE" w:rsidRDefault="00F64799" w:rsidP="00F64799">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77777777" w:rsidR="00F64799" w:rsidRPr="000756DE" w:rsidRDefault="00F64799" w:rsidP="00F64799">
      <w:pPr>
        <w:ind w:firstLine="0"/>
      </w:pPr>
      <w:r w:rsidRPr="000756DE">
        <w:t>Ví dụ gọi sự kiện ở HTML</w:t>
      </w:r>
    </w:p>
    <w:p w14:paraId="3CF84604" w14:textId="566CD37D" w:rsidR="00A23047" w:rsidRPr="000756DE" w:rsidRDefault="00A23047" w:rsidP="00A23047">
      <w:pPr>
        <w:pStyle w:val="code2"/>
        <w:rPr>
          <w:color w:val="auto"/>
        </w:rPr>
      </w:pPr>
      <w:r w:rsidRPr="000756DE">
        <w:rPr>
          <w:color w:val="auto"/>
        </w:rPr>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368C28DF" w14:textId="77777777" w:rsidR="00127B83" w:rsidRPr="000756DE" w:rsidRDefault="00127B83" w:rsidP="00A23047">
      <w:pPr>
        <w:ind w:firstLine="0"/>
        <w:rPr>
          <w:lang w:val="en-US"/>
        </w:rPr>
      </w:pPr>
    </w:p>
    <w:p w14:paraId="1C71E070" w14:textId="1E77EF8D"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62A3DD26" w14:textId="77777777" w:rsidR="00127B83" w:rsidRPr="000756DE" w:rsidRDefault="00127B83" w:rsidP="00127B83">
      <w:pPr>
        <w:shd w:val="clear" w:color="auto" w:fill="FFFFFF"/>
        <w:spacing w:after="0" w:line="285" w:lineRule="atLeast"/>
        <w:ind w:firstLine="0"/>
        <w:jc w:val="left"/>
        <w:rPr>
          <w:rFonts w:ascii="Consolas" w:eastAsia="Times New Roman" w:hAnsi="Consolas" w:cs="Times New Roman"/>
          <w:sz w:val="21"/>
          <w:szCs w:val="21"/>
          <w:lang w:val="en-US"/>
        </w:rPr>
      </w:pPr>
    </w:p>
    <w:p w14:paraId="7FCA6B99" w14:textId="77777777" w:rsidR="007921EA" w:rsidRPr="000756DE" w:rsidRDefault="00BD4246" w:rsidP="007921EA">
      <w:pPr>
        <w:ind w:firstLine="0"/>
      </w:pPr>
      <w:r w:rsidRPr="000756DE">
        <w:rPr>
          <w:lang w:val="en-US"/>
        </w:rPr>
        <w:tab/>
      </w:r>
      <w:r w:rsidR="007921EA" w:rsidRPr="000756DE">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7777777" w:rsidR="00625E60" w:rsidRPr="000756DE" w:rsidRDefault="00625E60" w:rsidP="00625E60">
      <w:pPr>
        <w:pStyle w:val="code2"/>
        <w:rPr>
          <w:color w:val="auto"/>
        </w:rPr>
      </w:pPr>
      <w:r w:rsidRPr="000756DE">
        <w:rPr>
          <w:color w:val="auto"/>
        </w:rPr>
        <w:t>  handle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t>  render() {</w:t>
      </w:r>
    </w:p>
    <w:p w14:paraId="0AEEE9BB" w14:textId="77777777" w:rsidR="00625E60" w:rsidRPr="000756DE" w:rsidRDefault="00625E60" w:rsidP="00625E60">
      <w:pPr>
        <w:pStyle w:val="code2"/>
        <w:rPr>
          <w:color w:val="auto"/>
        </w:rPr>
      </w:pPr>
      <w:r w:rsidRPr="000756DE">
        <w:rPr>
          <w:color w:val="auto"/>
        </w:rPr>
        <w:t>    return (</w:t>
      </w:r>
    </w:p>
    <w:p w14:paraId="0A895ABE" w14:textId="77777777" w:rsidR="00625E60" w:rsidRPr="000756DE" w:rsidRDefault="00625E60" w:rsidP="00625E60">
      <w:pPr>
        <w:pStyle w:val="code2"/>
        <w:rPr>
          <w:color w:val="auto"/>
        </w:rPr>
      </w:pPr>
      <w:r w:rsidRPr="000756DE">
        <w:rPr>
          <w:color w:val="auto"/>
        </w:rPr>
        <w:t>      &lt;button type="button" onClick={this.handleClick}&gt;</w:t>
      </w:r>
    </w:p>
    <w:p w14:paraId="526ADA27" w14:textId="77777777" w:rsidR="00625E60" w:rsidRPr="000756DE" w:rsidRDefault="00625E60" w:rsidP="00625E60">
      <w:pPr>
        <w:pStyle w:val="code2"/>
        <w:rPr>
          <w:color w:val="auto"/>
        </w:rPr>
      </w:pPr>
      <w:r w:rsidRPr="000756DE">
        <w:rPr>
          <w:color w:val="auto"/>
        </w:rPr>
        <w:t>        Click Me</w:t>
      </w:r>
    </w:p>
    <w:p w14:paraId="683FEDAC" w14:textId="77777777" w:rsidR="00625E60" w:rsidRPr="000756DE" w:rsidRDefault="00625E60" w:rsidP="00625E60">
      <w:pPr>
        <w:pStyle w:val="code2"/>
        <w:rPr>
          <w:color w:val="auto"/>
        </w:rPr>
      </w:pPr>
      <w:r w:rsidRPr="000756DE">
        <w:rPr>
          <w:color w:val="auto"/>
        </w:rPr>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lastRenderedPageBreak/>
        <w:t>}</w:t>
      </w:r>
    </w:p>
    <w:p w14:paraId="45CB9D39" w14:textId="65D4E97A" w:rsidR="00185DE6" w:rsidRPr="000756DE" w:rsidRDefault="00185DE6" w:rsidP="007921EA">
      <w:pPr>
        <w:ind w:firstLine="0"/>
        <w:rPr>
          <w:lang w:val="en-US"/>
        </w:rPr>
      </w:pPr>
    </w:p>
    <w:p w14:paraId="25C74046" w14:textId="641EF7A0" w:rsidR="00185DE6" w:rsidRPr="000756DE" w:rsidRDefault="00185DE6" w:rsidP="00A23047">
      <w:pPr>
        <w:ind w:firstLine="0"/>
        <w:rPr>
          <w:lang w:val="en-US"/>
        </w:rPr>
      </w:pPr>
      <w:r w:rsidRPr="000756DE">
        <w:rPr>
          <w:lang w:val="en-US"/>
        </w:rPr>
        <w:t xml:space="preserve">Ví dụ dùng </w:t>
      </w:r>
      <w:r w:rsidRPr="000756DE">
        <w:t>arrow function</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77777777" w:rsidR="00271C86" w:rsidRPr="000756DE" w:rsidRDefault="00271C86" w:rsidP="00271C86">
      <w:pPr>
        <w:pStyle w:val="code2"/>
        <w:rPr>
          <w:color w:val="auto"/>
        </w:rPr>
      </w:pPr>
      <w:r w:rsidRPr="000756DE">
        <w:rPr>
          <w:color w:val="auto"/>
        </w:rPr>
        <w:t>   handle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2C5FDCD5" w14:textId="77777777" w:rsidR="00271C86" w:rsidRPr="000756DE" w:rsidRDefault="00271C86" w:rsidP="00271C86">
      <w:pPr>
        <w:pStyle w:val="code2"/>
        <w:rPr>
          <w:color w:val="auto"/>
        </w:rPr>
      </w:pPr>
      <w:r w:rsidRPr="000756DE">
        <w:rPr>
          <w:color w:val="auto"/>
        </w:rPr>
        <w:t>   </w:t>
      </w:r>
    </w:p>
    <w:p w14:paraId="74A790FF" w14:textId="77777777" w:rsidR="00271C86" w:rsidRPr="000756DE" w:rsidRDefault="00271C86" w:rsidP="00271C86">
      <w:pPr>
        <w:pStyle w:val="code2"/>
        <w:rPr>
          <w:color w:val="auto"/>
        </w:rPr>
      </w:pPr>
      <w:r w:rsidRPr="000756DE">
        <w:rPr>
          <w:color w:val="auto"/>
        </w:rPr>
        <w:t>   render() {</w:t>
      </w:r>
    </w:p>
    <w:p w14:paraId="5B727AA0" w14:textId="77777777" w:rsidR="00271C86" w:rsidRPr="000756DE" w:rsidRDefault="00271C86" w:rsidP="00271C86">
      <w:pPr>
        <w:pStyle w:val="code2"/>
        <w:rPr>
          <w:color w:val="auto"/>
        </w:rPr>
      </w:pPr>
      <w:r w:rsidRPr="000756DE">
        <w:rPr>
          <w:color w:val="auto"/>
        </w:rPr>
        <w:t>     // Cú pháp này đảm bảo `this` được ràng buộc trong handleClick</w:t>
      </w:r>
    </w:p>
    <w:p w14:paraId="51D72CDB" w14:textId="77777777" w:rsidR="00271C86" w:rsidRPr="000756DE" w:rsidRDefault="00271C86" w:rsidP="00271C86">
      <w:pPr>
        <w:pStyle w:val="code2"/>
        <w:rPr>
          <w:color w:val="auto"/>
        </w:rPr>
      </w:pPr>
      <w:r w:rsidRPr="000756DE">
        <w:rPr>
          <w:color w:val="auto"/>
        </w:rPr>
        <w:t>     return (</w:t>
      </w:r>
    </w:p>
    <w:p w14:paraId="46E0BA81" w14:textId="77777777" w:rsidR="00271C86" w:rsidRPr="000756DE" w:rsidRDefault="00271C86" w:rsidP="00271C86">
      <w:pPr>
        <w:pStyle w:val="code2"/>
        <w:rPr>
          <w:color w:val="auto"/>
        </w:rPr>
      </w:pPr>
      <w:r w:rsidRPr="000756DE">
        <w:rPr>
          <w:color w:val="auto"/>
        </w:rPr>
        <w:t>       &lt;button onClick={() =&gt; this.handleClick()}&gt;</w:t>
      </w:r>
    </w:p>
    <w:p w14:paraId="365FC4C0" w14:textId="77777777" w:rsidR="00271C86" w:rsidRPr="000756DE" w:rsidRDefault="00271C86" w:rsidP="00271C86">
      <w:pPr>
        <w:pStyle w:val="code2"/>
        <w:rPr>
          <w:color w:val="auto"/>
        </w:rPr>
      </w:pPr>
      <w:r w:rsidRPr="000756DE">
        <w:rPr>
          <w:color w:val="auto"/>
        </w:rPr>
        <w:t>         Click me</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9B5768">
      <w:pPr>
        <w:pStyle w:val="Heading3"/>
      </w:pPr>
      <w:bookmarkStart w:id="53" w:name="_Toc87014904"/>
      <w:r w:rsidRPr="000756DE">
        <w:t>React Forms</w:t>
      </w:r>
      <w:bookmarkEnd w:id="53"/>
    </w:p>
    <w:p w14:paraId="330A39FA" w14:textId="77777777" w:rsidR="00416533" w:rsidRPr="000756DE" w:rsidRDefault="00416533" w:rsidP="00416533">
      <w:r w:rsidRPr="000756DE">
        <w:t>Trong HTML Forms, các thành phần hoạt động hơi khác so với các thành phần DOM khác trong React. Trong ReactJS Forms sẽ linh động và được tương tác nhiều hơn. Có hai cách xử lý dữ liệu Form trong ReactJS.</w:t>
      </w:r>
    </w:p>
    <w:p w14:paraId="2A5EEECF" w14:textId="6D193CD3" w:rsidR="00416533" w:rsidRPr="000756DE" w:rsidRDefault="00416533" w:rsidP="00A2372B">
      <w:pPr>
        <w:numPr>
          <w:ilvl w:val="0"/>
          <w:numId w:val="8"/>
        </w:numPr>
        <w:pBdr>
          <w:top w:val="nil"/>
          <w:left w:val="nil"/>
          <w:bottom w:val="nil"/>
          <w:right w:val="nil"/>
          <w:between w:val="nil"/>
        </w:pBdr>
        <w:spacing w:after="0"/>
        <w:jc w:val="left"/>
      </w:pPr>
      <w:r w:rsidRPr="000756DE">
        <w:rPr>
          <w:b/>
        </w:rPr>
        <w:t>Uncontrolled components</w:t>
      </w:r>
      <w:r w:rsidRPr="000756DE">
        <w:t>.</w:t>
      </w:r>
    </w:p>
    <w:p w14:paraId="16FC3D83" w14:textId="77777777" w:rsidR="00416533" w:rsidRPr="000756DE" w:rsidRDefault="00416533" w:rsidP="00A2372B">
      <w:pPr>
        <w:numPr>
          <w:ilvl w:val="0"/>
          <w:numId w:val="8"/>
        </w:numPr>
        <w:pBdr>
          <w:top w:val="nil"/>
          <w:left w:val="nil"/>
          <w:bottom w:val="nil"/>
          <w:right w:val="nil"/>
          <w:between w:val="nil"/>
        </w:pBdr>
        <w:spacing w:after="0"/>
        <w:jc w:val="left"/>
      </w:pPr>
      <w:r w:rsidRPr="000756DE">
        <w:rPr>
          <w:b/>
        </w:rPr>
        <w:t>Controlled components</w:t>
      </w:r>
      <w:r w:rsidRPr="000756DE">
        <w:t>.</w:t>
      </w:r>
    </w:p>
    <w:p w14:paraId="0ED3D20F" w14:textId="77777777" w:rsidR="00416533" w:rsidRPr="000756DE" w:rsidRDefault="00416533" w:rsidP="00416533">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77777777" w:rsidR="00416533" w:rsidRPr="000756DE" w:rsidRDefault="00416533" w:rsidP="00416533">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sẽ tốt hơn  nó phù hợp với những </w:t>
      </w:r>
      <w:r w:rsidRPr="000756DE">
        <w:lastRenderedPageBreak/>
        <w:t>hệ thống có chức năng đơn giản. Ví dụ dưới đây đặt một biến input ref tham chiếu tới DOM.</w:t>
      </w:r>
    </w:p>
    <w:p w14:paraId="4B88C8E5" w14:textId="77777777" w:rsidR="00C10C5B" w:rsidRPr="000756DE" w:rsidRDefault="00C10C5B" w:rsidP="00C10C5B">
      <w:pPr>
        <w:pStyle w:val="code2"/>
        <w:rPr>
          <w:color w:val="auto"/>
        </w:rPr>
      </w:pPr>
      <w:r w:rsidRPr="000756DE">
        <w:rPr>
          <w:color w:val="auto"/>
        </w:rPr>
        <w:t>import React from "react";</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77777777" w:rsidR="00C10C5B" w:rsidRPr="000756DE" w:rsidRDefault="00C10C5B" w:rsidP="00C10C5B">
      <w:pPr>
        <w:pStyle w:val="code2"/>
        <w:rPr>
          <w:color w:val="auto"/>
        </w:rPr>
      </w:pPr>
      <w:r w:rsidRPr="000756DE">
        <w:rPr>
          <w:color w:val="auto"/>
        </w:rPr>
        <w:t>  handleSubmit = (event)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77777777" w:rsidR="00C10C5B" w:rsidRPr="000756DE" w:rsidRDefault="00C10C5B" w:rsidP="00C10C5B">
      <w:pPr>
        <w:pStyle w:val="code2"/>
        <w:rPr>
          <w:color w:val="auto"/>
        </w:rPr>
      </w:pPr>
      <w:r w:rsidRPr="000756DE">
        <w:rPr>
          <w:color w:val="auto"/>
        </w:rPr>
        <w:t>    event.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77777777" w:rsidR="00C10C5B" w:rsidRPr="000756DE" w:rsidRDefault="00C10C5B" w:rsidP="00C10C5B">
      <w:pPr>
        <w:pStyle w:val="code2"/>
        <w:rPr>
          <w:color w:val="auto"/>
        </w:rPr>
      </w:pPr>
      <w:r w:rsidRPr="000756DE">
        <w:rPr>
          <w:color w:val="auto"/>
        </w:rPr>
        <w:t>      &lt;form onSubmit={this.handle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t>          Name:</w:t>
      </w:r>
    </w:p>
    <w:p w14:paraId="5469BB10" w14:textId="77777777" w:rsidR="00C10C5B" w:rsidRPr="000756DE" w:rsidRDefault="00C10C5B" w:rsidP="00C10C5B">
      <w:pPr>
        <w:pStyle w:val="code2"/>
        <w:rPr>
          <w:color w:val="auto"/>
        </w:rPr>
      </w:pPr>
      <w:r w:rsidRPr="000756DE">
        <w:rPr>
          <w:color w:val="auto"/>
        </w:rPr>
        <w:t>          &lt;input type="text" ref={(input) =&gt; (this.input = 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526F53">
      <w:r w:rsidRPr="000756DE">
        <w:rPr>
          <w:b/>
        </w:rPr>
        <w:t>Controlled components</w:t>
      </w:r>
      <w:r w:rsidRPr="000756DE">
        <w:t xml:space="preserve"> dữ liệu của form quản lý dưới dạng state dữ liệu được lấy liên tục, có thể truy cập giá trị các trường bằng lệnh event.target.value.</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77777777" w:rsidR="00697982" w:rsidRPr="000756DE" w:rsidRDefault="00697982" w:rsidP="00697982">
      <w:pPr>
        <w:pStyle w:val="code2"/>
        <w:rPr>
          <w:color w:val="auto"/>
        </w:rPr>
      </w:pPr>
      <w:r w:rsidRPr="000756DE">
        <w:rPr>
          <w:color w:val="auto"/>
        </w:rPr>
        <w:t>  changeInput = (event) =&gt; {</w:t>
      </w:r>
    </w:p>
    <w:p w14:paraId="1ABF19A2" w14:textId="77777777" w:rsidR="00697982" w:rsidRPr="000756DE" w:rsidRDefault="00697982" w:rsidP="00697982">
      <w:pPr>
        <w:pStyle w:val="code2"/>
        <w:rPr>
          <w:color w:val="auto"/>
        </w:rPr>
      </w:pPr>
      <w:r w:rsidRPr="000756DE">
        <w:rPr>
          <w:color w:val="auto"/>
        </w:rPr>
        <w:t>    this.setState({ name: event.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lastRenderedPageBreak/>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9B5768">
      <w:pPr>
        <w:pStyle w:val="Heading3"/>
      </w:pPr>
      <w:bookmarkStart w:id="54" w:name="_Toc87014905"/>
      <w:r w:rsidRPr="000756DE">
        <w:t>React Router</w:t>
      </w:r>
      <w:bookmarkEnd w:id="54"/>
    </w:p>
    <w:p w14:paraId="35C81A5B" w14:textId="3AE9AA88" w:rsidR="00F45D34" w:rsidRPr="000756DE" w:rsidRDefault="00F45D34" w:rsidP="00F45D34">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0756DE">
        <w:fldChar w:fldCharType="begin"/>
      </w:r>
      <w:r w:rsidR="00825DE3" w:rsidRPr="000756DE">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0756DE">
        <w:fldChar w:fldCharType="separate"/>
      </w:r>
      <w:r w:rsidR="00825DE3" w:rsidRPr="000756DE">
        <w:rPr>
          <w:rFonts w:cs="Times New Roman"/>
        </w:rPr>
        <w:t>[4]</w:t>
      </w:r>
      <w:r w:rsidR="00825DE3" w:rsidRPr="000756DE">
        <w:fldChar w:fldCharType="end"/>
      </w:r>
      <w:r w:rsidRPr="000756DE">
        <w:t>.</w:t>
      </w:r>
    </w:p>
    <w:p w14:paraId="58A7F2F1" w14:textId="77777777" w:rsidR="00F45D34" w:rsidRPr="000756DE" w:rsidRDefault="00F45D34" w:rsidP="00F45D34">
      <w:r w:rsidRPr="000756DE">
        <w:t>React Router có ba gói chính:</w:t>
      </w:r>
    </w:p>
    <w:p w14:paraId="3E1FF83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native: sử dụng cho các ứng dụng di động.</w:t>
      </w:r>
    </w:p>
    <w:p w14:paraId="25C3810B"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A84E7E">
      <w:pPr>
        <w:pStyle w:val="ListParagraph"/>
        <w:spacing w:line="360" w:lineRule="auto"/>
        <w:ind w:left="0" w:firstLine="0"/>
      </w:pPr>
      <w:r w:rsidRPr="000756DE">
        <w:t>Cài đặt môi trường</w:t>
      </w:r>
    </w:p>
    <w:p w14:paraId="7CF17057" w14:textId="77777777" w:rsidR="00A84E7E" w:rsidRPr="000756DE" w:rsidRDefault="00A84E7E" w:rsidP="00A84E7E">
      <w:pPr>
        <w:pStyle w:val="code2"/>
        <w:rPr>
          <w:color w:val="auto"/>
        </w:rPr>
      </w:pPr>
      <w:r w:rsidRPr="000756DE">
        <w:rPr>
          <w:color w:val="auto"/>
        </w:rPr>
        <w:t>npm install react-router-dom --save</w:t>
      </w:r>
    </w:p>
    <w:p w14:paraId="03DC20AF" w14:textId="77777777" w:rsidR="006C31B7" w:rsidRPr="000756DE" w:rsidRDefault="006C31B7" w:rsidP="00A84E7E">
      <w:pPr>
        <w:pStyle w:val="ListParagraph"/>
        <w:spacing w:line="360" w:lineRule="auto"/>
        <w:ind w:left="0" w:firstLine="0"/>
      </w:pPr>
    </w:p>
    <w:p w14:paraId="6DF4A9D1" w14:textId="2EE159EA" w:rsidR="006C31B7" w:rsidRPr="000756DE" w:rsidRDefault="006C31B7" w:rsidP="00A84E7E">
      <w:pPr>
        <w:pStyle w:val="ListParagraph"/>
        <w:spacing w:line="360" w:lineRule="auto"/>
        <w:ind w:left="0" w:firstLine="0"/>
      </w:pPr>
      <w:r w:rsidRPr="000756DE">
        <w:t>Import React Router.</w:t>
      </w:r>
    </w:p>
    <w:p w14:paraId="1C9C2BDE" w14:textId="77777777" w:rsidR="00CA5C6C" w:rsidRPr="000756DE" w:rsidRDefault="00CA5C6C" w:rsidP="00CA5C6C">
      <w:pPr>
        <w:pStyle w:val="code2"/>
        <w:rPr>
          <w:color w:val="auto"/>
        </w:rPr>
      </w:pPr>
      <w:r w:rsidRPr="000756DE">
        <w:rPr>
          <w:color w:val="auto"/>
        </w:rPr>
        <w:t>import { BrowserRouter as Router, Link, NavLink, Route } from "react-router-dom";</w:t>
      </w:r>
    </w:p>
    <w:p w14:paraId="164340C0" w14:textId="77777777" w:rsidR="006C31B7" w:rsidRPr="000756DE" w:rsidRDefault="006C31B7" w:rsidP="00A84E7E">
      <w:pPr>
        <w:pStyle w:val="ListParagraph"/>
        <w:spacing w:line="360" w:lineRule="auto"/>
        <w:ind w:left="0" w:firstLine="0"/>
      </w:pP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lastRenderedPageBreak/>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A2372B">
      <w:pPr>
        <w:numPr>
          <w:ilvl w:val="0"/>
          <w:numId w:val="10"/>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4016F2">
      <w:pPr>
        <w:pStyle w:val="code2"/>
        <w:rPr>
          <w:color w:val="auto"/>
        </w:rPr>
      </w:pPr>
      <w:r w:rsidRPr="000756DE">
        <w:rPr>
          <w:color w:val="auto"/>
        </w:rPr>
        <w:t xml:space="preserve">             &lt;Route</w:t>
      </w:r>
    </w:p>
    <w:p w14:paraId="697A77E0" w14:textId="77777777" w:rsidR="004016F2" w:rsidRPr="000756DE" w:rsidRDefault="004016F2" w:rsidP="004016F2">
      <w:pPr>
        <w:pStyle w:val="code2"/>
        <w:rPr>
          <w:color w:val="auto"/>
        </w:rPr>
      </w:pPr>
      <w:r w:rsidRPr="000756DE">
        <w:rPr>
          <w:color w:val="auto"/>
        </w:rPr>
        <w:t>                path="/"</w:t>
      </w:r>
    </w:p>
    <w:p w14:paraId="1A55C8C2" w14:textId="77777777" w:rsidR="004016F2" w:rsidRPr="000756DE" w:rsidRDefault="004016F2" w:rsidP="004016F2">
      <w:pPr>
        <w:pStyle w:val="code2"/>
        <w:rPr>
          <w:color w:val="auto"/>
        </w:rPr>
      </w:pPr>
      <w:r w:rsidRPr="000756DE">
        <w:rPr>
          <w:color w:val="auto"/>
        </w:rPr>
        <w:t>                exact</w:t>
      </w:r>
    </w:p>
    <w:p w14:paraId="68038208" w14:textId="77777777" w:rsidR="004016F2" w:rsidRPr="000756DE" w:rsidRDefault="004016F2" w:rsidP="004016F2">
      <w:pPr>
        <w:pStyle w:val="code2"/>
        <w:rPr>
          <w:color w:val="auto"/>
        </w:rPr>
      </w:pPr>
      <w:r w:rsidRPr="000756DE">
        <w:rPr>
          <w:color w:val="auto"/>
        </w:rPr>
        <w:t>                component={HomePage}</w:t>
      </w:r>
    </w:p>
    <w:p w14:paraId="69A058A7" w14:textId="77777777" w:rsidR="004016F2" w:rsidRPr="000756DE" w:rsidRDefault="004016F2" w:rsidP="004016F2">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78EDE7D8"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xml:space="preserve">: giống như Link nhưng nó có thể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0756DE" w:rsidRDefault="00931C12" w:rsidP="00931C12">
      <w:pPr>
        <w:pStyle w:val="code2"/>
        <w:rPr>
          <w:color w:val="auto"/>
        </w:rPr>
      </w:pPr>
      <w:r w:rsidRPr="000756DE">
        <w:rPr>
          <w:color w:val="auto"/>
        </w:rPr>
        <w:t>&lt;NavLink</w:t>
      </w:r>
    </w:p>
    <w:p w14:paraId="1A7EF173" w14:textId="77777777" w:rsidR="00931C12" w:rsidRPr="000756DE" w:rsidRDefault="00931C12" w:rsidP="00931C12">
      <w:pPr>
        <w:pStyle w:val="code2"/>
        <w:rPr>
          <w:color w:val="auto"/>
        </w:rPr>
      </w:pPr>
      <w:r w:rsidRPr="000756DE">
        <w:rPr>
          <w:color w:val="auto"/>
        </w:rPr>
        <w:t>  exact</w:t>
      </w:r>
    </w:p>
    <w:p w14:paraId="130188EB" w14:textId="77777777" w:rsidR="00931C12" w:rsidRPr="000756DE" w:rsidRDefault="00931C12" w:rsidP="00931C12">
      <w:pPr>
        <w:pStyle w:val="code2"/>
        <w:rPr>
          <w:color w:val="auto"/>
        </w:rPr>
      </w:pPr>
      <w:r w:rsidRPr="000756DE">
        <w:rPr>
          <w:color w:val="auto"/>
        </w:rPr>
        <w:t>  activeStyle={{</w:t>
      </w:r>
    </w:p>
    <w:p w14:paraId="3CEE656E" w14:textId="77777777" w:rsidR="00931C12" w:rsidRPr="000756DE" w:rsidRDefault="00931C12" w:rsidP="00931C12">
      <w:pPr>
        <w:pStyle w:val="code2"/>
        <w:rPr>
          <w:color w:val="auto"/>
        </w:rPr>
      </w:pPr>
      <w:r w:rsidRPr="000756DE">
        <w:rPr>
          <w:color w:val="auto"/>
        </w:rPr>
        <w:t>    backgroundColor: "black",</w:t>
      </w:r>
    </w:p>
    <w:p w14:paraId="20B6006F" w14:textId="77777777" w:rsidR="00931C12" w:rsidRPr="000756DE" w:rsidRDefault="00931C12" w:rsidP="00931C12">
      <w:pPr>
        <w:pStyle w:val="code2"/>
        <w:rPr>
          <w:color w:val="auto"/>
        </w:rPr>
      </w:pPr>
      <w:r w:rsidRPr="000756DE">
        <w:rPr>
          <w:color w:val="auto"/>
        </w:rPr>
        <w:t>    color: "red",</w:t>
      </w:r>
    </w:p>
    <w:p w14:paraId="013B6324" w14:textId="77777777" w:rsidR="00931C12" w:rsidRPr="000756DE" w:rsidRDefault="00931C12" w:rsidP="00931C12">
      <w:pPr>
        <w:pStyle w:val="code2"/>
        <w:rPr>
          <w:color w:val="auto"/>
        </w:rPr>
      </w:pPr>
      <w:r w:rsidRPr="000756DE">
        <w:rPr>
          <w:color w:val="auto"/>
        </w:rPr>
        <w:t>  }}</w:t>
      </w:r>
    </w:p>
    <w:p w14:paraId="5E57141F" w14:textId="77777777" w:rsidR="00931C12" w:rsidRPr="000756DE" w:rsidRDefault="00931C12" w:rsidP="00931C12">
      <w:pPr>
        <w:pStyle w:val="code2"/>
        <w:rPr>
          <w:color w:val="auto"/>
        </w:rPr>
      </w:pPr>
      <w:r w:rsidRPr="000756DE">
        <w:rPr>
          <w:color w:val="auto"/>
        </w:rPr>
        <w:t>  to="/"</w:t>
      </w:r>
    </w:p>
    <w:p w14:paraId="4DABE45F" w14:textId="77777777" w:rsidR="00931C12" w:rsidRPr="000756DE" w:rsidRDefault="00931C12" w:rsidP="00931C12">
      <w:pPr>
        <w:pStyle w:val="code2"/>
        <w:rPr>
          <w:color w:val="auto"/>
        </w:rPr>
      </w:pPr>
      <w:r w:rsidRPr="000756DE">
        <w:rPr>
          <w:color w:val="auto"/>
        </w:rPr>
        <w:t>  className="nav-link"</w:t>
      </w:r>
    </w:p>
    <w:p w14:paraId="78138828" w14:textId="05417061" w:rsidR="00931C12" w:rsidRPr="000756DE" w:rsidRDefault="00931C12" w:rsidP="00931C12">
      <w:pPr>
        <w:pStyle w:val="code2"/>
        <w:rPr>
          <w:color w:val="auto"/>
        </w:rPr>
      </w:pPr>
      <w:r w:rsidRPr="000756DE">
        <w:rPr>
          <w:color w:val="auto"/>
        </w:rPr>
        <w:t>&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4FE6DBDD" w14:textId="77777777" w:rsidR="00BA38A6" w:rsidRPr="000756DE" w:rsidRDefault="00BA38A6" w:rsidP="006642EC">
      <w:pPr>
        <w:rPr>
          <w:b/>
          <w:bCs/>
        </w:rPr>
      </w:pPr>
    </w:p>
    <w:p w14:paraId="6A266EEA" w14:textId="6161C66B" w:rsidR="00091616" w:rsidRPr="000756DE" w:rsidRDefault="00682568" w:rsidP="006642EC">
      <w:r w:rsidRPr="000756DE">
        <w:rPr>
          <w:b/>
          <w:bCs/>
        </w:rPr>
        <w:lastRenderedPageBreak/>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3E4485">
      <w:pPr>
        <w:pStyle w:val="code2"/>
        <w:rPr>
          <w:color w:val="auto"/>
        </w:rPr>
      </w:pPr>
      <w:r w:rsidRPr="000756DE">
        <w:rPr>
          <w:color w:val="auto"/>
        </w:rPr>
        <w:t>      &lt;Switch&gt;</w:t>
      </w:r>
    </w:p>
    <w:p w14:paraId="5A926ACC" w14:textId="77777777" w:rsidR="003E4485" w:rsidRPr="000756DE" w:rsidRDefault="003E4485" w:rsidP="003E4485">
      <w:pPr>
        <w:pStyle w:val="code2"/>
        <w:rPr>
          <w:color w:val="auto"/>
        </w:rPr>
      </w:pPr>
      <w:r w:rsidRPr="000756DE">
        <w:rPr>
          <w:color w:val="auto"/>
        </w:rPr>
        <w:t>        &lt;Route exact path="/"&gt;</w:t>
      </w:r>
    </w:p>
    <w:p w14:paraId="3E17EE06" w14:textId="77777777" w:rsidR="003E4485" w:rsidRPr="000756DE" w:rsidRDefault="003E4485" w:rsidP="003E4485">
      <w:pPr>
        <w:pStyle w:val="code2"/>
        <w:rPr>
          <w:color w:val="auto"/>
        </w:rPr>
      </w:pPr>
      <w:r w:rsidRPr="000756DE">
        <w:rPr>
          <w:color w:val="auto"/>
        </w:rPr>
        <w:t>          &lt;HomePage /&gt;</w:t>
      </w:r>
    </w:p>
    <w:p w14:paraId="371334D2" w14:textId="77777777" w:rsidR="003E4485" w:rsidRPr="000756DE" w:rsidRDefault="003E4485" w:rsidP="003E4485">
      <w:pPr>
        <w:pStyle w:val="code2"/>
        <w:rPr>
          <w:color w:val="auto"/>
        </w:rPr>
      </w:pPr>
      <w:r w:rsidRPr="000756DE">
        <w:rPr>
          <w:color w:val="auto"/>
        </w:rPr>
        <w:t>        &lt;/Route&gt;</w:t>
      </w:r>
    </w:p>
    <w:p w14:paraId="76DE318E" w14:textId="77777777" w:rsidR="003E4485" w:rsidRPr="000756DE" w:rsidRDefault="003E4485" w:rsidP="003E4485">
      <w:pPr>
        <w:pStyle w:val="code2"/>
        <w:rPr>
          <w:color w:val="auto"/>
        </w:rPr>
      </w:pPr>
      <w:r w:rsidRPr="000756DE">
        <w:rPr>
          <w:color w:val="auto"/>
        </w:rPr>
        <w:t>        &lt;Route path="/login"&gt;</w:t>
      </w:r>
    </w:p>
    <w:p w14:paraId="4520098D" w14:textId="77777777" w:rsidR="003E4485" w:rsidRPr="000756DE" w:rsidRDefault="003E4485" w:rsidP="003E4485">
      <w:pPr>
        <w:pStyle w:val="code2"/>
        <w:rPr>
          <w:color w:val="auto"/>
        </w:rPr>
      </w:pPr>
      <w:r w:rsidRPr="000756DE">
        <w:rPr>
          <w:color w:val="auto"/>
        </w:rPr>
        <w:t>          &lt;Login /&gt;</w:t>
      </w:r>
    </w:p>
    <w:p w14:paraId="791B2E86" w14:textId="77777777" w:rsidR="003E4485" w:rsidRPr="000756DE" w:rsidRDefault="003E4485" w:rsidP="003E4485">
      <w:pPr>
        <w:pStyle w:val="code2"/>
        <w:rPr>
          <w:color w:val="auto"/>
        </w:rPr>
      </w:pPr>
      <w:r w:rsidRPr="000756DE">
        <w:rPr>
          <w:color w:val="auto"/>
        </w:rPr>
        <w:t>        &lt;/Route&gt;</w:t>
      </w:r>
    </w:p>
    <w:p w14:paraId="22D4D5C0" w14:textId="77777777" w:rsidR="003E4485" w:rsidRPr="000756DE" w:rsidRDefault="003E4485" w:rsidP="003E4485">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9B5768">
      <w:pPr>
        <w:pStyle w:val="Heading3"/>
      </w:pPr>
      <w:bookmarkStart w:id="55" w:name="_Toc87014906"/>
      <w:r w:rsidRPr="000756DE">
        <w:t>React Hook</w:t>
      </w:r>
      <w:bookmarkEnd w:id="55"/>
    </w:p>
    <w:p w14:paraId="6C95B53A" w14:textId="47747796" w:rsidR="00A772CD" w:rsidRPr="000756DE" w:rsidRDefault="00A772CD" w:rsidP="00A772CD">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A772CD">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DA25AF">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F96F3A">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Nó là một nên function nên có input và output. Input là initialState (giá trị hoặc function), Output là một mảng có hai phần tử tương ứng là state (giá trị hiện tại state) và setState (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777777" w:rsidR="00E42A8F" w:rsidRPr="000756DE" w:rsidRDefault="00E42A8F" w:rsidP="00E42A8F">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 xml:space="preserve">thực hiện các hành động trên Function component mà không dùng các phương thức trong vòng đời của React component như componentDidMount(), componentDidUpdate(), componentWillUnmount(). </w:t>
      </w:r>
    </w:p>
    <w:p w14:paraId="24AE14AD" w14:textId="77777777" w:rsidR="00E42A8F" w:rsidRPr="000756DE" w:rsidRDefault="00E42A8F" w:rsidP="00E42A8F">
      <w:pPr>
        <w:ind w:firstLine="0"/>
      </w:pPr>
      <w:r w:rsidRPr="000756DE">
        <w:t>Dùng useEffect với điều kiện:</w:t>
      </w:r>
    </w:p>
    <w:p w14:paraId="455BFEFF" w14:textId="77777777" w:rsidR="00E42A8F" w:rsidRPr="000756DE" w:rsidRDefault="00E42A8F" w:rsidP="00E42A8F">
      <w:pPr>
        <w:ind w:firstLine="0"/>
      </w:pPr>
      <w:r w:rsidRPr="000756DE">
        <w:lastRenderedPageBreak/>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77777777" w:rsidR="00CE1A5C" w:rsidRPr="000756DE" w:rsidRDefault="00CE1A5C" w:rsidP="00CE1A5C">
      <w:pPr>
        <w:ind w:firstLine="0"/>
      </w:pPr>
      <w:r w:rsidRPr="000756DE">
        <w:t>Để mảng rỗng mang ý nghĩa chạy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266A3A57" w14:textId="77F7BA53" w:rsidR="00A249BA" w:rsidRPr="000756DE" w:rsidRDefault="00A249BA" w:rsidP="00A249BA">
      <w:pPr>
        <w:ind w:firstLine="0"/>
        <w:rPr>
          <w:lang w:val="en-US"/>
        </w:rPr>
      </w:pPr>
    </w:p>
    <w:p w14:paraId="78F70A5E" w14:textId="77777777" w:rsidR="00547636" w:rsidRPr="000756DE" w:rsidRDefault="00547636" w:rsidP="00547636">
      <w:pPr>
        <w:ind w:firstLine="0"/>
      </w:pPr>
      <w:r w:rsidRPr="000756DE">
        <w:t>Để tham số ý nghĩa chạy 1 lần sau lần render đầu, chạy tiếp nếu dependencies thay đổi</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rPr>
          <w:color w:val="auto"/>
        </w:rPr>
      </w:pPr>
      <w:bookmarkStart w:id="56" w:name="_Toc87014907"/>
      <w:r w:rsidRPr="000756DE">
        <w:rPr>
          <w:color w:val="auto"/>
        </w:rPr>
        <w:t>React Axios</w:t>
      </w:r>
      <w:bookmarkEnd w:id="56"/>
    </w:p>
    <w:p w14:paraId="27C13305" w14:textId="77777777" w:rsidR="00E97270" w:rsidRPr="000756DE" w:rsidRDefault="00E97270" w:rsidP="00E97270">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A249BA">
      <w:pPr>
        <w:ind w:firstLine="0"/>
        <w:rPr>
          <w:lang w:val="en-US"/>
        </w:rPr>
      </w:pPr>
      <w:r w:rsidRPr="000756DE">
        <w:rPr>
          <w:lang w:val="en-US"/>
        </w:rPr>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48513C9B" w14:textId="6927B090" w:rsidR="00014FAA" w:rsidRPr="000756DE" w:rsidRDefault="00014FAA" w:rsidP="00014FAA">
      <w:pPr>
        <w:pStyle w:val="ListParagraph"/>
        <w:ind w:left="1440" w:firstLine="0"/>
      </w:pPr>
      <w:r w:rsidRPr="000756DE">
        <w:tab/>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A2372B">
      <w:pPr>
        <w:numPr>
          <w:ilvl w:val="0"/>
          <w:numId w:val="11"/>
        </w:numPr>
        <w:pBdr>
          <w:top w:val="nil"/>
          <w:left w:val="nil"/>
          <w:bottom w:val="nil"/>
          <w:right w:val="nil"/>
          <w:between w:val="nil"/>
        </w:pBdr>
        <w:spacing w:after="0"/>
        <w:jc w:val="left"/>
      </w:pPr>
      <w:r w:rsidRPr="000756DE">
        <w:t>Khả năng xử lý lỗi tốt trả về các lỗi như 400 hay 500.</w:t>
      </w:r>
    </w:p>
    <w:p w14:paraId="3BF20587" w14:textId="77777777" w:rsidR="0049333B" w:rsidRPr="000756DE" w:rsidRDefault="0049333B" w:rsidP="0049333B">
      <w:pPr>
        <w:ind w:firstLine="0"/>
      </w:pPr>
      <w:r w:rsidRPr="000756DE">
        <w:t>Ví dụ sử dụng React Axios lấy dữ liệu từ API, ví dụ này sử dụng phương thức get() để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lastRenderedPageBreak/>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t>    return (</w:t>
      </w:r>
    </w:p>
    <w:p w14:paraId="73E3CE20" w14:textId="77777777" w:rsidR="00DB4C09" w:rsidRPr="000756DE" w:rsidRDefault="00DB4C09" w:rsidP="00DB4C09">
      <w:pPr>
        <w:pStyle w:val="code2"/>
        <w:rPr>
          <w:color w:val="auto"/>
        </w:rPr>
      </w:pPr>
      <w:r w:rsidRPr="000756DE">
        <w:rPr>
          <w:color w:val="auto"/>
        </w:rPr>
        <w:t>      &lt;ul&gt;</w:t>
      </w:r>
    </w:p>
    <w:p w14:paraId="056791B9" w14:textId="77777777" w:rsidR="00DB4C09" w:rsidRPr="000756DE" w:rsidRDefault="00DB4C09" w:rsidP="00DB4C09">
      <w:pPr>
        <w:pStyle w:val="code2"/>
        <w:rPr>
          <w:color w:val="auto"/>
        </w:rPr>
      </w:pPr>
      <w:r w:rsidRPr="000756DE">
        <w:rPr>
          <w:color w:val="auto"/>
        </w:rPr>
        <w:t>        {this.state.students.map((person) =&gt; (</w:t>
      </w:r>
    </w:p>
    <w:p w14:paraId="714E0F7D" w14:textId="77777777" w:rsidR="00DB4C09" w:rsidRPr="000756DE" w:rsidRDefault="00DB4C09" w:rsidP="00DB4C09">
      <w:pPr>
        <w:pStyle w:val="code2"/>
        <w:rPr>
          <w:color w:val="auto"/>
        </w:rPr>
      </w:pPr>
      <w:r w:rsidRPr="000756DE">
        <w:rPr>
          <w:color w:val="auto"/>
        </w:rPr>
        <w:t>          &lt;li&gt;{person.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4AB64B0E" w14:textId="77777777" w:rsidR="00DB4C09" w:rsidRPr="000756DE" w:rsidRDefault="00DB4C09" w:rsidP="00C315ED">
      <w:pPr>
        <w:ind w:firstLine="0"/>
        <w:rPr>
          <w:lang w:val="en-US"/>
        </w:rPr>
      </w:pPr>
    </w:p>
    <w:p w14:paraId="7CFCE906" w14:textId="77777777" w:rsidR="003977F2" w:rsidRPr="000756DE" w:rsidRDefault="003977F2" w:rsidP="00C315ED">
      <w:pPr>
        <w:ind w:firstLine="0"/>
        <w:rPr>
          <w:lang w:val="en-US"/>
        </w:rPr>
      </w:pPr>
    </w:p>
    <w:p w14:paraId="3A649A0D" w14:textId="4B78720E" w:rsidR="00C315ED" w:rsidRPr="000756DE" w:rsidRDefault="00211880" w:rsidP="00C0589D">
      <w:pPr>
        <w:pStyle w:val="Heading2"/>
        <w:rPr>
          <w:color w:val="auto"/>
        </w:rPr>
      </w:pPr>
      <w:bookmarkStart w:id="57" w:name="_Toc87014908"/>
      <w:r w:rsidRPr="000756DE">
        <w:rPr>
          <w:color w:val="auto"/>
        </w:rPr>
        <w:t>React Cookies</w:t>
      </w:r>
      <w:bookmarkEnd w:id="57"/>
    </w:p>
    <w:p w14:paraId="3FE57C57" w14:textId="0F873398" w:rsidR="00507C59" w:rsidRPr="000756DE" w:rsidRDefault="00507C59" w:rsidP="00507C59">
      <w:pPr>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00685EA9" w:rsidRPr="000756DE">
        <w:rPr>
          <w:highlight w:val="white"/>
        </w:rPr>
        <w:fldChar w:fldCharType="begin"/>
      </w:r>
      <w:r w:rsidR="00685EA9"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00685EA9" w:rsidRPr="000756DE">
        <w:rPr>
          <w:highlight w:val="white"/>
        </w:rPr>
        <w:fldChar w:fldCharType="separate"/>
      </w:r>
      <w:r w:rsidR="00685EA9" w:rsidRPr="000756DE">
        <w:rPr>
          <w:rFonts w:cs="Times New Roman"/>
          <w:highlight w:val="white"/>
        </w:rPr>
        <w:t>[6]</w:t>
      </w:r>
      <w:r w:rsidR="00685EA9" w:rsidRPr="000756DE">
        <w:rPr>
          <w:highlight w:val="white"/>
        </w:rPr>
        <w:fldChar w:fldCharType="end"/>
      </w:r>
      <w:r w:rsidRPr="000756DE">
        <w:rPr>
          <w:highlight w:val="white"/>
        </w:rPr>
        <w:t xml:space="preserve"> Trong ReactJS  sử dụng gói React Cookies để dễ dàng tương tác với Cookies. </w:t>
      </w:r>
    </w:p>
    <w:p w14:paraId="61DFE46E" w14:textId="77777777" w:rsidR="00507C59" w:rsidRPr="000756DE" w:rsidRDefault="00507C59" w:rsidP="00507C59">
      <w:pPr>
        <w:ind w:firstLine="0"/>
        <w:rPr>
          <w:highlight w:val="white"/>
        </w:rPr>
      </w:pPr>
      <w:r w:rsidRPr="000756DE">
        <w:rPr>
          <w:highlight w:val="white"/>
        </w:rPr>
        <w:t>Cài đặt gói React Cookies:</w:t>
      </w:r>
    </w:p>
    <w:p w14:paraId="4490AB13" w14:textId="77777777" w:rsidR="004A6981" w:rsidRPr="000756DE" w:rsidRDefault="004A6981" w:rsidP="004A6981">
      <w:pPr>
        <w:pStyle w:val="code2"/>
        <w:rPr>
          <w:color w:val="auto"/>
        </w:rPr>
      </w:pPr>
      <w:r w:rsidRPr="000756DE">
        <w:rPr>
          <w:color w:val="auto"/>
        </w:rPr>
        <w:t>npm install react-cookies --save</w:t>
      </w:r>
    </w:p>
    <w:p w14:paraId="702ADA57" w14:textId="3CBC388A" w:rsidR="006471E5" w:rsidRPr="000756DE" w:rsidRDefault="006471E5" w:rsidP="004A6981">
      <w:pPr>
        <w:ind w:firstLine="0"/>
        <w:rPr>
          <w:rFonts w:cs="Times New Roman"/>
          <w:szCs w:val="26"/>
          <w:shd w:val="clear" w:color="auto" w:fill="FFFFFF"/>
          <w:lang w:val="en-US"/>
        </w:rPr>
      </w:pPr>
    </w:p>
    <w:p w14:paraId="1BD1CAFF" w14:textId="62C71D87" w:rsidR="006471E5" w:rsidRPr="000756DE" w:rsidRDefault="006471E5" w:rsidP="004A6981">
      <w:pPr>
        <w:ind w:firstLine="0"/>
        <w:rPr>
          <w:rFonts w:cs="Times New Roman"/>
          <w:szCs w:val="26"/>
          <w:shd w:val="clear" w:color="auto" w:fill="FFFFFF"/>
          <w:lang w:val="en-US"/>
        </w:rPr>
      </w:pPr>
      <w:r w:rsidRPr="000756DE">
        <w:rPr>
          <w:rFonts w:cs="Times New Roman"/>
          <w:szCs w:val="26"/>
          <w:shd w:val="clear" w:color="auto" w:fill="FFFFFF"/>
          <w:lang w:val="en-US"/>
        </w:rPr>
        <w:lastRenderedPageBreak/>
        <w:t xml:space="preserve">Sử dụng </w:t>
      </w:r>
      <w:r w:rsidR="00E27ED6" w:rsidRPr="000756DE">
        <w:rPr>
          <w:rFonts w:cs="Times New Roman"/>
          <w:szCs w:val="26"/>
          <w:shd w:val="clear" w:color="auto" w:fill="FFFFFF"/>
          <w:lang w:val="en-US"/>
        </w:rPr>
        <w:t>bằng cách import</w:t>
      </w:r>
    </w:p>
    <w:p w14:paraId="3751CBE6" w14:textId="77777777" w:rsidR="00E27ED6" w:rsidRPr="000756DE" w:rsidRDefault="00E27ED6" w:rsidP="00E27ED6">
      <w:pPr>
        <w:pStyle w:val="code2"/>
        <w:rPr>
          <w:color w:val="auto"/>
        </w:rPr>
      </w:pPr>
      <w:r w:rsidRPr="000756DE">
        <w:rPr>
          <w:color w:val="auto"/>
        </w:rPr>
        <w:t>import cookies from 'react-cookies</w:t>
      </w:r>
    </w:p>
    <w:p w14:paraId="3DBB10D4" w14:textId="38B4D35A" w:rsidR="004A6981" w:rsidRPr="000756DE" w:rsidRDefault="004A6981" w:rsidP="004A6981">
      <w:pPr>
        <w:rPr>
          <w:rFonts w:cs="Times New Roman"/>
          <w:szCs w:val="26"/>
          <w:lang w:val="en-US"/>
        </w:rPr>
      </w:pPr>
    </w:p>
    <w:p w14:paraId="392534A9" w14:textId="77777777" w:rsidR="00B845AF" w:rsidRPr="000756DE" w:rsidRDefault="00B845AF" w:rsidP="00B845AF">
      <w:pPr>
        <w:ind w:firstLine="0"/>
      </w:pPr>
      <w:r w:rsidRPr="000756DE">
        <w:t>Một số phương thức quan trọng trong React Cookies</w:t>
      </w:r>
    </w:p>
    <w:p w14:paraId="636217A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5333159"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All():</w:t>
      </w:r>
      <w:r w:rsidRPr="000756DE">
        <w:t xml:space="preserve"> lấy tất cả các cookies.</w:t>
      </w:r>
    </w:p>
    <w:p w14:paraId="57F8F39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4A5633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57DBDE6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remove(name, [options]):</w:t>
      </w:r>
      <w:r w:rsidRPr="000756DE">
        <w:t xml:space="preserve"> dùng để xóa một cookie.</w:t>
      </w:r>
    </w:p>
    <w:p w14:paraId="28F07382" w14:textId="77777777" w:rsidR="00B845AF" w:rsidRPr="000756DE" w:rsidRDefault="00B845AF" w:rsidP="00B845AF">
      <w:pPr>
        <w:pBdr>
          <w:top w:val="nil"/>
          <w:left w:val="nil"/>
          <w:bottom w:val="nil"/>
          <w:right w:val="nil"/>
          <w:between w:val="nil"/>
        </w:pBdr>
        <w:spacing w:after="0"/>
        <w:ind w:firstLine="0"/>
        <w:jc w:val="left"/>
      </w:pPr>
      <w:r w:rsidRPr="000756DE">
        <w:t>Một số lựa chọn quan trọng khi lưu hoặc hóa Cookies</w:t>
      </w:r>
    </w:p>
    <w:p w14:paraId="2B8C046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359132B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maxAge</w:t>
      </w:r>
      <w:r w:rsidRPr="000756DE">
        <w:t xml:space="preserve"> trả về number</w:t>
      </w:r>
    </w:p>
    <w:p w14:paraId="1E536DC6"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01A70FD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domain</w:t>
      </w:r>
      <w:r w:rsidRPr="000756DE">
        <w:t xml:space="preserve"> trả về kiểu string: tên miền cho cookie.</w:t>
      </w:r>
    </w:p>
    <w:p w14:paraId="011836F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secure</w:t>
      </w:r>
      <w:r w:rsidRPr="000756DE">
        <w:t xml:space="preserve"> trả về kiểu boolean: thiết lập true nếu muốn cookie chỉ được truy cập qua HTTPS.</w:t>
      </w:r>
    </w:p>
    <w:p w14:paraId="1901D650"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538A2706" w14:textId="7F73E9CE" w:rsidR="003C61C9" w:rsidRPr="000756DE" w:rsidRDefault="003C61C9" w:rsidP="003C61C9">
      <w:pPr>
        <w:pStyle w:val="ListParagraph"/>
        <w:spacing w:line="360" w:lineRule="auto"/>
        <w:ind w:left="0" w:firstLine="0"/>
      </w:pPr>
      <w:r w:rsidRPr="000756DE">
        <w:t xml:space="preserve">Ví dụ </w:t>
      </w:r>
      <w:r w:rsidR="00787741" w:rsidRPr="000756DE">
        <w:t>lưu</w:t>
      </w:r>
      <w:r w:rsidRPr="000756DE">
        <w:t xml:space="preserve"> </w:t>
      </w:r>
      <w:r w:rsidR="00FB0F3B" w:rsidRPr="000756DE">
        <w:t>T</w:t>
      </w:r>
      <w:r w:rsidRPr="000756DE">
        <w:t xml:space="preserve">oken </w:t>
      </w:r>
      <w:r w:rsidR="00787741" w:rsidRPr="000756DE">
        <w:t>vào</w:t>
      </w:r>
      <w:r w:rsidRPr="000756DE">
        <w:t xml:space="preserve"> </w:t>
      </w:r>
      <w:r w:rsidR="005A49F4" w:rsidRPr="000756DE">
        <w:t>C</w:t>
      </w:r>
      <w:r w:rsidRPr="000756DE">
        <w:t>ookies</w:t>
      </w:r>
      <w:r w:rsidR="001854F6" w:rsidRPr="000756DE">
        <w:t xml:space="preserve"> </w:t>
      </w:r>
    </w:p>
    <w:p w14:paraId="00779008" w14:textId="77777777" w:rsidR="00787741" w:rsidRPr="000756DE" w:rsidRDefault="00787741" w:rsidP="00787741">
      <w:pPr>
        <w:pStyle w:val="code2"/>
        <w:rPr>
          <w:color w:val="auto"/>
        </w:rPr>
      </w:pPr>
      <w:r w:rsidRPr="000756DE">
        <w:rPr>
          <w:color w:val="auto"/>
        </w:rPr>
        <w:t>        const response = await userApi.login(fromData);</w:t>
      </w:r>
    </w:p>
    <w:p w14:paraId="05DD3137" w14:textId="77777777" w:rsidR="00787741" w:rsidRPr="000756DE" w:rsidRDefault="00787741" w:rsidP="00787741">
      <w:pPr>
        <w:pStyle w:val="code2"/>
        <w:rPr>
          <w:color w:val="auto"/>
        </w:rPr>
      </w:pPr>
      <w:r w:rsidRPr="000756DE">
        <w:rPr>
          <w:color w:val="auto"/>
        </w:rPr>
        <w:t>        //lưu vô cookie</w:t>
      </w:r>
    </w:p>
    <w:p w14:paraId="11B5C834" w14:textId="2B30A648" w:rsidR="00787741" w:rsidRPr="000756DE" w:rsidRDefault="00787741" w:rsidP="00787741">
      <w:pPr>
        <w:pStyle w:val="code2"/>
        <w:rPr>
          <w:color w:val="auto"/>
        </w:rPr>
      </w:pPr>
      <w:r w:rsidRPr="000756DE">
        <w:rPr>
          <w:color w:val="auto"/>
        </w:rPr>
        <w:t>        cookies.save("access-token", response.access_token);</w:t>
      </w:r>
    </w:p>
    <w:p w14:paraId="698E8B29" w14:textId="77777777" w:rsidR="00787741" w:rsidRPr="000756DE" w:rsidRDefault="00787741" w:rsidP="00787741">
      <w:pPr>
        <w:pStyle w:val="ListParagraph"/>
        <w:spacing w:line="360" w:lineRule="auto"/>
        <w:ind w:left="0" w:firstLine="0"/>
      </w:pPr>
    </w:p>
    <w:p w14:paraId="4D4DE156" w14:textId="2A285D43" w:rsidR="00787741" w:rsidRPr="000756DE" w:rsidRDefault="00787741" w:rsidP="00787741">
      <w:pPr>
        <w:pStyle w:val="ListParagraph"/>
        <w:spacing w:line="360" w:lineRule="auto"/>
        <w:ind w:left="0" w:firstLine="0"/>
      </w:pPr>
      <w:r w:rsidRPr="000756DE">
        <w:t>Ví dụ lấy Token từ Cookies để xác thực đăng nhập</w:t>
      </w:r>
    </w:p>
    <w:p w14:paraId="52085D9B" w14:textId="39EEC985" w:rsidR="00937893" w:rsidRPr="000756DE" w:rsidRDefault="00937893" w:rsidP="00937893">
      <w:pPr>
        <w:pStyle w:val="code2"/>
        <w:rPr>
          <w:color w:val="auto"/>
        </w:rPr>
      </w:pPr>
      <w:r w:rsidRPr="000756DE">
        <w:rPr>
          <w:color w:val="auto"/>
        </w:rPr>
        <w:t>axiosClient.interceptors.request.use(async (config) =&gt; {</w:t>
      </w:r>
    </w:p>
    <w:p w14:paraId="25FBF128" w14:textId="77777777" w:rsidR="00937893" w:rsidRPr="000756DE" w:rsidRDefault="00937893" w:rsidP="00937893">
      <w:pPr>
        <w:pStyle w:val="code2"/>
        <w:rPr>
          <w:color w:val="auto"/>
        </w:rPr>
      </w:pPr>
      <w:r w:rsidRPr="000756DE">
        <w:rPr>
          <w:color w:val="auto"/>
        </w:rPr>
        <w:t>  const token = cookies.load("access-token");</w:t>
      </w:r>
    </w:p>
    <w:p w14:paraId="4D5F49F2" w14:textId="77777777" w:rsidR="00937893" w:rsidRPr="000756DE" w:rsidRDefault="00937893" w:rsidP="00937893">
      <w:pPr>
        <w:pStyle w:val="code2"/>
        <w:rPr>
          <w:color w:val="auto"/>
        </w:rPr>
      </w:pPr>
      <w:r w:rsidRPr="000756DE">
        <w:rPr>
          <w:color w:val="auto"/>
        </w:rPr>
        <w:t>  config.headers.Authorization = token ? `Bearer ${token}` : "";</w:t>
      </w:r>
    </w:p>
    <w:p w14:paraId="5BA4AE84" w14:textId="77777777" w:rsidR="00937893" w:rsidRPr="000756DE" w:rsidRDefault="00937893" w:rsidP="00937893">
      <w:pPr>
        <w:pStyle w:val="code2"/>
        <w:rPr>
          <w:color w:val="auto"/>
        </w:rPr>
      </w:pPr>
      <w:r w:rsidRPr="000756DE">
        <w:rPr>
          <w:color w:val="auto"/>
        </w:rPr>
        <w:t>  return config;</w:t>
      </w:r>
    </w:p>
    <w:p w14:paraId="57C7E37B" w14:textId="77777777" w:rsidR="00937893" w:rsidRPr="000756DE" w:rsidRDefault="00937893" w:rsidP="00937893">
      <w:pPr>
        <w:pStyle w:val="code2"/>
        <w:rPr>
          <w:color w:val="auto"/>
        </w:rPr>
      </w:pPr>
      <w:r w:rsidRPr="000756DE">
        <w:rPr>
          <w:color w:val="auto"/>
        </w:rPr>
        <w:t>});</w:t>
      </w:r>
    </w:p>
    <w:p w14:paraId="646E7854" w14:textId="6EF6429E" w:rsidR="00113372" w:rsidRPr="000756DE" w:rsidRDefault="00113372" w:rsidP="00113372">
      <w:pPr>
        <w:rPr>
          <w:lang w:val="en-US"/>
        </w:rPr>
      </w:pPr>
    </w:p>
    <w:p w14:paraId="0E36FF4F" w14:textId="7665F6D6" w:rsidR="00BF4A4B" w:rsidRPr="000756DE" w:rsidRDefault="00760A70" w:rsidP="00C0589D">
      <w:pPr>
        <w:pStyle w:val="Heading2"/>
        <w:rPr>
          <w:color w:val="auto"/>
        </w:rPr>
      </w:pPr>
      <w:bookmarkStart w:id="58" w:name="_Toc87014909"/>
      <w:r w:rsidRPr="000756DE">
        <w:rPr>
          <w:color w:val="auto"/>
        </w:rPr>
        <w:lastRenderedPageBreak/>
        <w:t>Lý thuyết về Redux</w:t>
      </w:r>
      <w:bookmarkEnd w:id="58"/>
    </w:p>
    <w:p w14:paraId="40BB726B" w14:textId="2110897D" w:rsidR="00760A70" w:rsidRPr="000756DE" w:rsidRDefault="00195317" w:rsidP="00213292">
      <w:pPr>
        <w:pStyle w:val="Heading3"/>
      </w:pPr>
      <w:bookmarkStart w:id="59" w:name="_Toc87014910"/>
      <w:r w:rsidRPr="000756DE">
        <w:t>Khái niệm về Redux</w:t>
      </w:r>
      <w:bookmarkEnd w:id="59"/>
    </w:p>
    <w:p w14:paraId="721AAD0C" w14:textId="2BC6878E" w:rsidR="00E23B55" w:rsidRPr="000756DE" w:rsidRDefault="00E23B55" w:rsidP="00E23B55">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 nếu ứng dụng của bạn đã chạy ổn, không nhất thiết phải dùng Redux. Redux không chỉ dùng kèm với ReactJs mà còn nhiều thư viện khác nữa.</w:t>
      </w:r>
    </w:p>
    <w:p w14:paraId="22233538" w14:textId="6869C02D" w:rsidR="00BF4A4B" w:rsidRPr="000756DE" w:rsidRDefault="004663BD" w:rsidP="00213292">
      <w:pPr>
        <w:pStyle w:val="Heading3"/>
      </w:pPr>
      <w:bookmarkStart w:id="60" w:name="_Toc87014911"/>
      <w:r w:rsidRPr="000756DE">
        <w:t>Hoạt động</w:t>
      </w:r>
      <w:bookmarkEnd w:id="60"/>
    </w:p>
    <w:p w14:paraId="18ADA172" w14:textId="77777777" w:rsidR="00EC776E" w:rsidRPr="000756DE" w:rsidRDefault="00EC776E" w:rsidP="00EC776E">
      <w:r w:rsidRPr="000756DE">
        <w:t>Redux sử dụng kiến trúc uni-directional data flow nghĩa là data flow đi đúng một chiều. Redux gồm ba thành phần chính Actions, Store, View.</w:t>
      </w:r>
    </w:p>
    <w:p w14:paraId="581759E5" w14:textId="77777777" w:rsidR="00EC776E" w:rsidRPr="000756DE" w:rsidRDefault="00EC776E" w:rsidP="00EC776E">
      <w:pPr>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p>
    <w:p w14:paraId="12E08AF9" w14:textId="77777777" w:rsidR="00EC776E" w:rsidRPr="000756DE" w:rsidRDefault="00EC776E" w:rsidP="00EC776E">
      <w:pPr>
        <w:rPr>
          <w:highlight w:val="white"/>
        </w:rPr>
      </w:pPr>
      <w:r w:rsidRPr="000756DE">
        <w:rPr>
          <w:highlight w:val="white"/>
        </w:rPr>
        <w:t>Action được truyền vào Store</w:t>
      </w:r>
    </w:p>
    <w:p w14:paraId="4B4031B2" w14:textId="77777777" w:rsidR="00EC776E" w:rsidRPr="000756DE" w:rsidRDefault="00EC776E" w:rsidP="00EC776E">
      <w:pPr>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77777777" w:rsidR="00EC776E" w:rsidRPr="000756DE" w:rsidRDefault="00EC776E" w:rsidP="00EC776E">
      <w:pPr>
        <w:rPr>
          <w:highlight w:val="white"/>
        </w:rPr>
      </w:pPr>
      <w:r w:rsidRPr="000756DE">
        <w:rPr>
          <w:b/>
          <w:highlight w:val="white"/>
        </w:rPr>
        <w:t xml:space="preserve">View </w:t>
      </w:r>
      <w:r w:rsidRPr="000756DE">
        <w:rPr>
          <w:highlight w:val="white"/>
        </w:rPr>
        <w:t>là một thành phần mà hiển thị trên giao diện của người dùng.</w:t>
      </w:r>
    </w:p>
    <w:p w14:paraId="60B3B95C" w14:textId="77777777" w:rsidR="00EC776E" w:rsidRPr="000756DE" w:rsidRDefault="00EC776E" w:rsidP="00EC776E">
      <w:pPr>
        <w:rPr>
          <w:highlight w:val="white"/>
        </w:rPr>
      </w:pPr>
      <w:r w:rsidRPr="000756DE">
        <w:rPr>
          <w:highlight w:val="white"/>
        </w:rPr>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61" w:name="Hình_2_5"/>
      <w:r w:rsidRPr="000756DE">
        <w:rPr>
          <w:noProof/>
        </w:rPr>
        <w:lastRenderedPageBreak/>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61"/>
    </w:p>
    <w:p w14:paraId="481BAA86" w14:textId="21F2BAC0" w:rsidR="004663BD" w:rsidRPr="000756DE" w:rsidRDefault="006F13B5" w:rsidP="00DD5724">
      <w:pPr>
        <w:pStyle w:val="Caption"/>
        <w:rPr>
          <w:lang w:val="en-US"/>
        </w:rPr>
      </w:pPr>
      <w:bookmarkStart w:id="62" w:name="_Toc87023694"/>
      <w:bookmarkStart w:id="63" w:name="_Toc87176847"/>
      <w:r w:rsidRPr="000756DE">
        <w:t xml:space="preserve">Hình </w:t>
      </w:r>
      <w:fldSimple w:instr=" STYLEREF 1 \s ">
        <w:r w:rsidR="00643B2D">
          <w:rPr>
            <w:noProof/>
          </w:rPr>
          <w:t>2</w:t>
        </w:r>
      </w:fldSimple>
      <w:r w:rsidR="00643B2D">
        <w:t>.</w:t>
      </w:r>
      <w:fldSimple w:instr=" SEQ Hình \* ARABIC \s 1 ">
        <w:r w:rsidR="00643B2D">
          <w:rPr>
            <w:noProof/>
          </w:rPr>
          <w:t>5</w:t>
        </w:r>
      </w:fldSimple>
      <w:r w:rsidRPr="000756DE">
        <w:rPr>
          <w:lang w:val="en-US"/>
        </w:rPr>
        <w:t xml:space="preserve"> </w:t>
      </w:r>
      <w:bookmarkStart w:id="64" w:name="_Hlk87016379"/>
      <w:r w:rsidRPr="000756DE">
        <w:rPr>
          <w:lang w:val="en-US"/>
        </w:rPr>
        <w:t>Hoạt động của Redu</w:t>
      </w:r>
      <w:r w:rsidR="00DD5724" w:rsidRPr="000756DE">
        <w:rPr>
          <w:lang w:val="en-US"/>
        </w:rPr>
        <w:t>x</w:t>
      </w:r>
      <w:bookmarkEnd w:id="62"/>
      <w:bookmarkEnd w:id="63"/>
      <w:bookmarkEnd w:id="64"/>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703CA48E" w14:textId="5EE523D4" w:rsidR="008E0689" w:rsidRPr="000756DE" w:rsidRDefault="008E0689" w:rsidP="008E0689">
      <w:pPr>
        <w:ind w:firstLine="0"/>
        <w:rPr>
          <w:lang w:val="en-US"/>
        </w:rPr>
      </w:pP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lastRenderedPageBreak/>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213292">
      <w:pPr>
        <w:pStyle w:val="Heading3"/>
      </w:pPr>
      <w:bookmarkStart w:id="65" w:name="_Toc87014912"/>
      <w:r w:rsidRPr="000756DE">
        <w:t>Redux Too</w:t>
      </w:r>
      <w:r w:rsidR="0051257E" w:rsidRPr="000756DE">
        <w:t>l</w:t>
      </w:r>
      <w:r w:rsidRPr="000756DE">
        <w:t>kit</w:t>
      </w:r>
      <w:bookmarkEnd w:id="65"/>
    </w:p>
    <w:p w14:paraId="33561BDE" w14:textId="77777777" w:rsidR="00C70203" w:rsidRPr="000756DE" w:rsidRDefault="00C70203" w:rsidP="00C70203">
      <w:pPr>
        <w:ind w:firstLine="0"/>
      </w:pPr>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77777777" w:rsidR="00C70203" w:rsidRPr="000756DE" w:rsidRDefault="00C70203" w:rsidP="00A2372B">
      <w:pPr>
        <w:numPr>
          <w:ilvl w:val="0"/>
          <w:numId w:val="13"/>
        </w:numPr>
        <w:pBdr>
          <w:top w:val="nil"/>
          <w:left w:val="nil"/>
          <w:bottom w:val="nil"/>
          <w:right w:val="nil"/>
          <w:between w:val="nil"/>
        </w:pBdr>
        <w:spacing w:before="280" w:after="0"/>
        <w:jc w:val="left"/>
      </w:pPr>
      <w:r w:rsidRPr="000756DE">
        <w:t>"Configuring a Redux store is too complicated".</w:t>
      </w:r>
    </w:p>
    <w:p w14:paraId="558BCC5D" w14:textId="77777777" w:rsidR="00C70203" w:rsidRPr="000756DE" w:rsidRDefault="00C70203" w:rsidP="00A2372B">
      <w:pPr>
        <w:numPr>
          <w:ilvl w:val="0"/>
          <w:numId w:val="13"/>
        </w:numPr>
        <w:pBdr>
          <w:top w:val="nil"/>
          <w:left w:val="nil"/>
          <w:bottom w:val="nil"/>
          <w:right w:val="nil"/>
          <w:between w:val="nil"/>
        </w:pBdr>
        <w:spacing w:after="0"/>
        <w:jc w:val="left"/>
      </w:pPr>
      <w:r w:rsidRPr="000756DE">
        <w:t>"I have to add a lot of packages to get Redux to do anything useful".</w:t>
      </w:r>
    </w:p>
    <w:p w14:paraId="6F2BDD61" w14:textId="12010129" w:rsidR="00C70203" w:rsidRPr="000756DE" w:rsidRDefault="00C70203" w:rsidP="00A2372B">
      <w:pPr>
        <w:numPr>
          <w:ilvl w:val="0"/>
          <w:numId w:val="13"/>
        </w:numPr>
        <w:pBdr>
          <w:top w:val="nil"/>
          <w:left w:val="nil"/>
          <w:bottom w:val="nil"/>
          <w:right w:val="nil"/>
          <w:between w:val="nil"/>
        </w:pBdr>
        <w:spacing w:after="0"/>
        <w:jc w:val="left"/>
      </w:pPr>
      <w:r w:rsidRPr="000756DE">
        <w:t>"Redux requires too much boilerplate code".</w:t>
      </w:r>
    </w:p>
    <w:p w14:paraId="00D8CB07" w14:textId="77777777" w:rsidR="00C70203" w:rsidRPr="000756DE" w:rsidRDefault="00C70203" w:rsidP="00C70203">
      <w:pPr>
        <w:pBdr>
          <w:top w:val="nil"/>
          <w:left w:val="nil"/>
          <w:bottom w:val="nil"/>
          <w:right w:val="nil"/>
          <w:between w:val="nil"/>
        </w:pBdr>
        <w:spacing w:after="280"/>
        <w:ind w:firstLine="0"/>
        <w:jc w:val="left"/>
      </w:pPr>
      <w:r w:rsidRPr="000756DE">
        <w:t>Redux Toolkit bao gồm:</w:t>
      </w:r>
    </w:p>
    <w:p w14:paraId="17F17787" w14:textId="77777777" w:rsidR="00C70203" w:rsidRPr="000756DE" w:rsidRDefault="009D57B5" w:rsidP="00C70203">
      <w:pPr>
        <w:ind w:firstLine="0"/>
      </w:pPr>
      <w:hyperlink r:id="rId20">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9D57B5" w:rsidP="00C70203">
      <w:pPr>
        <w:ind w:firstLine="0"/>
      </w:pPr>
      <w:hyperlink r:id="rId21">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9D57B5" w:rsidP="00C70203">
      <w:pPr>
        <w:ind w:firstLine="0"/>
      </w:pPr>
      <w:hyperlink r:id="rId22">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9D57B5" w:rsidP="00C70203">
      <w:pPr>
        <w:ind w:firstLine="0"/>
      </w:pPr>
      <w:hyperlink r:id="rId23">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C70203">
      <w:pPr>
        <w:ind w:firstLine="0"/>
      </w:pPr>
      <w:r w:rsidRPr="000756DE">
        <w:t>…</w:t>
      </w:r>
    </w:p>
    <w:p w14:paraId="29D71A04" w14:textId="6039D646" w:rsidR="004F6811" w:rsidRPr="000756DE" w:rsidRDefault="004F6811" w:rsidP="004F6811">
      <w:pPr>
        <w:pStyle w:val="ListParagraph"/>
        <w:spacing w:before="100" w:beforeAutospacing="1" w:after="100" w:afterAutospacing="1" w:line="360" w:lineRule="auto"/>
        <w:ind w:left="0" w:firstLine="0"/>
        <w:rPr>
          <w:rFonts w:eastAsia="Times New Roman"/>
        </w:rPr>
      </w:pPr>
      <w:r w:rsidRPr="000756DE">
        <w:rPr>
          <w:rFonts w:eastAsia="Times New Roman"/>
        </w:rPr>
        <w:lastRenderedPageBreak/>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37E439EF" w14:textId="77777777" w:rsidR="00AF34EE" w:rsidRPr="000756DE" w:rsidRDefault="00AF34EE" w:rsidP="00CC05F9">
      <w:pPr>
        <w:ind w:firstLine="0"/>
        <w:rPr>
          <w:lang w:val="en-US"/>
        </w:rPr>
      </w:pP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66"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4DEADE30" w14:textId="77777777" w:rsidR="00FF3BBE" w:rsidRPr="000756DE" w:rsidRDefault="00FF3BBE" w:rsidP="00FF3BBE">
      <w:pPr>
        <w:pStyle w:val="code2"/>
        <w:rPr>
          <w:color w:val="auto"/>
        </w:rPr>
      </w:pPr>
    </w:p>
    <w:p w14:paraId="465AA4B0" w14:textId="77777777" w:rsidR="00FF3BBE" w:rsidRPr="000756DE" w:rsidRDefault="00FF3BBE" w:rsidP="00FF3BBE">
      <w:pPr>
        <w:pStyle w:val="code2"/>
        <w:rPr>
          <w:color w:val="auto"/>
        </w:rPr>
      </w:pPr>
      <w:r w:rsidRPr="000756DE">
        <w:rPr>
          <w:color w:val="auto"/>
        </w:rPr>
        <w:t>//tạo ra Slice language</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1791FD14" w14:textId="77777777" w:rsidR="00FF3BBE" w:rsidRPr="000756DE" w:rsidRDefault="00FF3BBE" w:rsidP="00FF3BBE">
      <w:pPr>
        <w:pStyle w:val="code2"/>
        <w:rPr>
          <w:color w:val="auto"/>
        </w:rPr>
      </w:pP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6758BB92" w14:textId="3A3DDC13" w:rsidR="00027566" w:rsidRPr="000756DE" w:rsidRDefault="00027566">
      <w:pPr>
        <w:spacing w:after="200" w:line="276" w:lineRule="auto"/>
        <w:ind w:firstLine="0"/>
        <w:jc w:val="left"/>
        <w:rPr>
          <w:rFonts w:eastAsia="Times New Roman" w:cs="Times New Roman"/>
          <w:bCs/>
          <w:szCs w:val="26"/>
          <w:lang w:val="en-US"/>
        </w:rPr>
      </w:pP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3DC273FF" w14:textId="77777777" w:rsidR="00ED211C" w:rsidRPr="000756DE" w:rsidRDefault="00ED211C" w:rsidP="002D787A">
      <w:pPr>
        <w:shd w:val="clear" w:color="auto" w:fill="FFFFFF"/>
        <w:spacing w:after="0" w:line="285" w:lineRule="atLeast"/>
        <w:ind w:firstLine="0"/>
        <w:jc w:val="left"/>
        <w:rPr>
          <w:rFonts w:eastAsia="Times New Roman" w:cs="Times New Roman"/>
          <w:szCs w:val="26"/>
          <w:lang w:val="en-US"/>
        </w:rPr>
      </w:pP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lastRenderedPageBreak/>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A76CD8">
      <w:pPr>
        <w:pStyle w:val="Heading1"/>
      </w:pPr>
      <w:bookmarkStart w:id="67" w:name="_Toc87014913"/>
      <w:r w:rsidRPr="000756DE">
        <w:lastRenderedPageBreak/>
        <w:t>Lý thuyết  Python Django</w:t>
      </w:r>
      <w:bookmarkEnd w:id="67"/>
    </w:p>
    <w:p w14:paraId="764D87EA" w14:textId="79BCD71E" w:rsidR="00A76CD8" w:rsidRPr="000756DE" w:rsidRDefault="00A76CD8" w:rsidP="00C0589D">
      <w:pPr>
        <w:pStyle w:val="Heading2"/>
        <w:rPr>
          <w:color w:val="auto"/>
        </w:rPr>
      </w:pPr>
      <w:bookmarkStart w:id="68" w:name="_Toc87014914"/>
      <w:r w:rsidRPr="000756DE">
        <w:rPr>
          <w:color w:val="auto"/>
        </w:rPr>
        <w:t>Giới thiệu Python Django</w:t>
      </w:r>
      <w:bookmarkEnd w:id="68"/>
    </w:p>
    <w:p w14:paraId="5C959BD3" w14:textId="5355EBFB" w:rsidR="00A76CD8" w:rsidRPr="000756DE" w:rsidRDefault="00A76CD8" w:rsidP="00A76CD8">
      <w:pPr>
        <w:rPr>
          <w:szCs w:val="26"/>
          <w:lang w:val="en-US"/>
        </w:rPr>
      </w:pPr>
      <w:r w:rsidRPr="000756DE">
        <w:rPr>
          <w:szCs w:val="26"/>
        </w:rPr>
        <w:t>Django là một trong những high-level web framework mã nguồn mở của Python mạnh mẽ và phổ biến nhất hiện nay.  Nhờ các thư viện module có sẵn, cũng như hỗ trợ rất mạnh các tính năng</w:t>
      </w:r>
      <w:r w:rsidR="00D3702E" w:rsidRPr="0060159A">
        <w:rPr>
          <w:color w:val="FFFFFF" w:themeColor="background1"/>
          <w:sz w:val="20"/>
          <w:szCs w:val="20"/>
          <w:lang w:val="en-US"/>
        </w:rPr>
        <w:t>”</w:t>
      </w:r>
      <w:r w:rsidRPr="000756DE">
        <w:rPr>
          <w:szCs w:val="26"/>
        </w:rPr>
        <w:t>cơ</w:t>
      </w:r>
      <w:r w:rsidR="00D3702E" w:rsidRPr="0060159A">
        <w:rPr>
          <w:color w:val="FFFFFF" w:themeColor="background1"/>
          <w:sz w:val="20"/>
          <w:szCs w:val="20"/>
          <w:lang w:val="en-US"/>
        </w:rPr>
        <w:t>”</w:t>
      </w:r>
      <w:r w:rsidRPr="000756DE">
        <w:rPr>
          <w:szCs w:val="26"/>
        </w:rPr>
        <w:t>bản</w:t>
      </w:r>
      <w:r w:rsidR="00D3702E" w:rsidRPr="0060159A">
        <w:rPr>
          <w:color w:val="FFFFFF" w:themeColor="background1"/>
          <w:sz w:val="20"/>
          <w:szCs w:val="20"/>
          <w:lang w:val="en-US"/>
        </w:rPr>
        <w:t>”</w:t>
      </w:r>
      <w:r w:rsidRPr="000756DE">
        <w:rPr>
          <w:szCs w:val="26"/>
        </w:rPr>
        <w:t>của</w:t>
      </w:r>
      <w:r w:rsidR="00D3702E" w:rsidRPr="0060159A">
        <w:rPr>
          <w:color w:val="FFFFFF" w:themeColor="background1"/>
          <w:sz w:val="20"/>
          <w:szCs w:val="20"/>
          <w:lang w:val="en-US"/>
        </w:rPr>
        <w:t>”</w:t>
      </w:r>
      <w:r w:rsidRPr="000756DE">
        <w:rPr>
          <w:szCs w:val="26"/>
        </w:rPr>
        <w:t>một</w:t>
      </w:r>
      <w:r w:rsidR="00D3702E" w:rsidRPr="0060159A">
        <w:rPr>
          <w:color w:val="FFFFFF" w:themeColor="background1"/>
          <w:sz w:val="20"/>
          <w:szCs w:val="20"/>
          <w:lang w:val="en-US"/>
        </w:rPr>
        <w:t>”</w:t>
      </w:r>
      <w:r w:rsidRPr="000756DE">
        <w:rPr>
          <w:szCs w:val="26"/>
        </w:rPr>
        <w:t>trang</w:t>
      </w:r>
      <w:r w:rsidR="00D3702E" w:rsidRPr="0060159A">
        <w:rPr>
          <w:color w:val="FFFFFF" w:themeColor="background1"/>
          <w:sz w:val="20"/>
          <w:szCs w:val="20"/>
          <w:lang w:val="en-US"/>
        </w:rPr>
        <w:t>”</w:t>
      </w:r>
      <w:r w:rsidRPr="000756DE">
        <w:rPr>
          <w:szCs w:val="26"/>
        </w:rPr>
        <w:t>web như chứng thực, phân quyền, những thao tác cơ bản trên trang admin là thêm, sửa, xóa, .. cũng được django hỗ trợ từ đầu đến cuối. Lập trình viên chỉ việc đưa ra các ý tưởng và hiện</w:t>
      </w:r>
      <w:r w:rsidR="00C544ED" w:rsidRPr="0060159A">
        <w:rPr>
          <w:color w:val="FFFFFF" w:themeColor="background1"/>
          <w:sz w:val="20"/>
          <w:szCs w:val="20"/>
          <w:lang w:val="en-US"/>
        </w:rPr>
        <w:t>”</w:t>
      </w:r>
      <w:r w:rsidRPr="000756DE">
        <w:rPr>
          <w:szCs w:val="26"/>
        </w:rPr>
        <w:t>thực</w:t>
      </w:r>
      <w:r w:rsidR="00C544ED" w:rsidRPr="0060159A">
        <w:rPr>
          <w:color w:val="FFFFFF" w:themeColor="background1"/>
          <w:sz w:val="20"/>
          <w:szCs w:val="20"/>
          <w:lang w:val="en-US"/>
        </w:rPr>
        <w:t>”</w:t>
      </w:r>
      <w:r w:rsidRPr="000756DE">
        <w:rPr>
          <w:szCs w:val="26"/>
        </w:rPr>
        <w:t>hóa</w:t>
      </w:r>
      <w:r w:rsidR="00C544ED" w:rsidRPr="0060159A">
        <w:rPr>
          <w:color w:val="FFFFFF" w:themeColor="background1"/>
          <w:sz w:val="20"/>
          <w:szCs w:val="20"/>
          <w:lang w:val="en-US"/>
        </w:rPr>
        <w:t>”</w:t>
      </w:r>
      <w:r w:rsidRPr="000756DE">
        <w:rPr>
          <w:szCs w:val="26"/>
        </w:rPr>
        <w:t>ý</w:t>
      </w:r>
      <w:r w:rsidR="00C544ED" w:rsidRPr="0060159A">
        <w:rPr>
          <w:color w:val="FFFFFF" w:themeColor="background1"/>
          <w:sz w:val="20"/>
          <w:szCs w:val="20"/>
          <w:lang w:val="en-US"/>
        </w:rPr>
        <w:t>”</w:t>
      </w:r>
      <w:r w:rsidRPr="000756DE">
        <w:rPr>
          <w:szCs w:val="26"/>
        </w:rPr>
        <w:t>tưởng đó theo cách của riêng mình</w:t>
      </w:r>
      <w:r w:rsidR="005913F1" w:rsidRPr="000756DE">
        <w:rPr>
          <w:szCs w:val="26"/>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77777777" w:rsidR="00B30880" w:rsidRPr="000756DE" w:rsidRDefault="00B30880" w:rsidP="00223A41">
      <w:pPr>
        <w:ind w:firstLine="0"/>
        <w:rPr>
          <w:sz w:val="24"/>
        </w:rPr>
      </w:pPr>
      <w:r w:rsidRPr="000756DE">
        <w:t xml:space="preserve">Bước 1: Cài đặt Python SDK: </w:t>
      </w:r>
      <w:hyperlink r:id="rId24"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5B496BA2" w14:textId="6E0F9FD8" w:rsidR="00B30880" w:rsidRPr="000756DE" w:rsidRDefault="00B30880" w:rsidP="00B30880">
      <w:pPr>
        <w:ind w:firstLine="0"/>
        <w:rPr>
          <w:szCs w:val="26"/>
          <w:lang w:val="en-US"/>
        </w:rPr>
      </w:pPr>
    </w:p>
    <w:p w14:paraId="68742437" w14:textId="2CF39158" w:rsidR="00B30880" w:rsidRPr="000756DE" w:rsidRDefault="00B30880" w:rsidP="00B30880">
      <w:pPr>
        <w:ind w:firstLine="0"/>
        <w:rPr>
          <w:szCs w:val="26"/>
        </w:rPr>
      </w:pPr>
      <w:r w:rsidRPr="000756DE">
        <w:rPr>
          <w:szCs w:val="26"/>
        </w:rPr>
        <w:t>và đây</w:t>
      </w:r>
      <w:r w:rsidR="006B21E3" w:rsidRPr="0060159A">
        <w:rPr>
          <w:color w:val="FFFFFF" w:themeColor="background1"/>
          <w:sz w:val="20"/>
          <w:szCs w:val="20"/>
          <w:lang w:val="en-US"/>
        </w:rPr>
        <w:t>”</w:t>
      </w:r>
      <w:r w:rsidRPr="000756DE">
        <w:rPr>
          <w:szCs w:val="26"/>
        </w:rPr>
        <w:t>là</w:t>
      </w:r>
      <w:r w:rsidR="006B21E3" w:rsidRPr="0060159A">
        <w:rPr>
          <w:color w:val="FFFFFF" w:themeColor="background1"/>
          <w:sz w:val="20"/>
          <w:szCs w:val="20"/>
          <w:lang w:val="en-US"/>
        </w:rPr>
        <w:t>”</w:t>
      </w:r>
      <w:r w:rsidRPr="000756DE">
        <w:rPr>
          <w:szCs w:val="26"/>
        </w:rPr>
        <w:t>kết</w:t>
      </w:r>
      <w:r w:rsidR="006B21E3" w:rsidRPr="0060159A">
        <w:rPr>
          <w:color w:val="FFFFFF" w:themeColor="background1"/>
          <w:sz w:val="20"/>
          <w:szCs w:val="20"/>
          <w:lang w:val="en-US"/>
        </w:rPr>
        <w:t>”</w:t>
      </w:r>
      <w:r w:rsidRPr="000756DE">
        <w:rPr>
          <w:szCs w:val="26"/>
        </w:rPr>
        <w:t>quả</w:t>
      </w:r>
      <w:r w:rsidR="006B21E3" w:rsidRPr="0060159A">
        <w:rPr>
          <w:color w:val="FFFFFF" w:themeColor="background1"/>
          <w:sz w:val="20"/>
          <w:szCs w:val="20"/>
          <w:lang w:val="en-US"/>
        </w:rPr>
        <w:t>”</w:t>
      </w:r>
      <w:r w:rsidRPr="000756DE">
        <w:rPr>
          <w:szCs w:val="26"/>
        </w:rPr>
        <w:t>sau</w:t>
      </w:r>
      <w:r w:rsidR="006B21E3" w:rsidRPr="0060159A">
        <w:rPr>
          <w:color w:val="FFFFFF" w:themeColor="background1"/>
          <w:sz w:val="20"/>
          <w:szCs w:val="20"/>
          <w:lang w:val="en-US"/>
        </w:rPr>
        <w:t>”</w:t>
      </w:r>
      <w:r w:rsidRPr="000756DE">
        <w:rPr>
          <w:szCs w:val="26"/>
        </w:rPr>
        <w:t>khi</w:t>
      </w:r>
      <w:r w:rsidR="006B21E3" w:rsidRPr="0060159A">
        <w:rPr>
          <w:color w:val="FFFFFF" w:themeColor="background1"/>
          <w:sz w:val="20"/>
          <w:szCs w:val="20"/>
          <w:lang w:val="en-US"/>
        </w:rPr>
        <w:t>”</w:t>
      </w:r>
      <w:r w:rsidRPr="000756DE">
        <w:rPr>
          <w:szCs w:val="26"/>
        </w:rPr>
        <w:t>cài</w:t>
      </w:r>
      <w:r w:rsidR="006B21E3" w:rsidRPr="0060159A">
        <w:rPr>
          <w:color w:val="FFFFFF" w:themeColor="background1"/>
          <w:sz w:val="20"/>
          <w:szCs w:val="20"/>
          <w:lang w:val="en-US"/>
        </w:rPr>
        <w:t>”</w:t>
      </w:r>
      <w:r w:rsidRPr="000756DE">
        <w:rPr>
          <w:szCs w:val="26"/>
        </w:rPr>
        <w:t>thành</w:t>
      </w:r>
      <w:r w:rsidR="006B21E3" w:rsidRPr="0060159A">
        <w:rPr>
          <w:color w:val="FFFFFF" w:themeColor="background1"/>
          <w:sz w:val="20"/>
          <w:szCs w:val="20"/>
          <w:lang w:val="en-US"/>
        </w:rPr>
        <w:t>”</w:t>
      </w:r>
      <w:r w:rsidRPr="000756DE">
        <w:rPr>
          <w:szCs w:val="26"/>
        </w:rPr>
        <w:t>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2E15B00" w14:textId="6290A0E5" w:rsidR="00B30880" w:rsidRPr="000756DE" w:rsidRDefault="00B30880" w:rsidP="00B30880">
      <w:pPr>
        <w:ind w:firstLine="0"/>
        <w:rPr>
          <w:szCs w:val="26"/>
          <w:lang w:val="en-US"/>
        </w:rPr>
      </w:pP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5DDB98F3" w14:textId="77777777" w:rsidR="00B30880" w:rsidRPr="000756DE" w:rsidRDefault="00B30880" w:rsidP="00B30880"/>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lastRenderedPageBreak/>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69" w:name="Hình_3_1"/>
      <w:r w:rsidRPr="000756DE">
        <w:rPr>
          <w:noProof/>
          <w:szCs w:val="26"/>
          <w:bdr w:val="none" w:sz="0" w:space="0" w:color="auto" w:frame="1"/>
        </w:rPr>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69"/>
    </w:p>
    <w:p w14:paraId="0CB17C6C" w14:textId="26C9C6D9" w:rsidR="00223A41" w:rsidRPr="000756DE" w:rsidRDefault="00D61C26" w:rsidP="00D61C26">
      <w:pPr>
        <w:pStyle w:val="Caption"/>
        <w:rPr>
          <w:szCs w:val="26"/>
          <w:lang w:val="en-US"/>
        </w:rPr>
      </w:pPr>
      <w:bookmarkStart w:id="70" w:name="_Toc87023695"/>
      <w:bookmarkStart w:id="71" w:name="_Toc87176848"/>
      <w:r w:rsidRPr="000756DE">
        <w:t xml:space="preserve">Hình </w:t>
      </w:r>
      <w:fldSimple w:instr=" STYLEREF 1 \s ">
        <w:r w:rsidR="00643B2D">
          <w:rPr>
            <w:noProof/>
          </w:rPr>
          <w:t>3</w:t>
        </w:r>
      </w:fldSimple>
      <w:r w:rsidR="00643B2D">
        <w:t>.</w:t>
      </w:r>
      <w:fldSimple w:instr=" SEQ Hình \* ARABIC \s 1 ">
        <w:r w:rsidR="00643B2D">
          <w:rPr>
            <w:noProof/>
          </w:rPr>
          <w:t>1</w:t>
        </w:r>
      </w:fldSimple>
      <w:r w:rsidRPr="000756DE">
        <w:rPr>
          <w:lang w:val="en-US"/>
        </w:rPr>
        <w:t xml:space="preserve"> </w:t>
      </w:r>
      <w:bookmarkStart w:id="72" w:name="_Hlk87016411"/>
      <w:r w:rsidRPr="000756DE">
        <w:rPr>
          <w:szCs w:val="26"/>
        </w:rPr>
        <w:t>Cấu trúc project Django</w:t>
      </w:r>
      <w:bookmarkEnd w:id="72"/>
      <w:r w:rsidRPr="000756DE">
        <w:rPr>
          <w:szCs w:val="26"/>
          <w:lang w:val="en-US"/>
        </w:rPr>
        <w:t>.</w:t>
      </w:r>
      <w:bookmarkEnd w:id="70"/>
      <w:bookmarkEnd w:id="71"/>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A2372B">
      <w:pPr>
        <w:pStyle w:val="ListParagraph"/>
        <w:numPr>
          <w:ilvl w:val="0"/>
          <w:numId w:val="14"/>
        </w:numPr>
        <w:spacing w:line="360" w:lineRule="auto"/>
      </w:pPr>
      <w:r w:rsidRPr="000756DE">
        <w:t>setting.py: Chứa các biến cấu hình và thông tin về cấu hình của project</w:t>
      </w:r>
    </w:p>
    <w:p w14:paraId="0051F904" w14:textId="77777777" w:rsidR="00D61C26" w:rsidRPr="000756DE" w:rsidRDefault="00D61C26" w:rsidP="00A2372B">
      <w:pPr>
        <w:pStyle w:val="ListParagraph"/>
        <w:numPr>
          <w:ilvl w:val="0"/>
          <w:numId w:val="14"/>
        </w:numPr>
        <w:spacing w:line="360" w:lineRule="auto"/>
      </w:pPr>
      <w:r w:rsidRPr="000756DE">
        <w:t>url.py: Đây là file chứa tất cả các đường dẫn của project, ta có thể khai báo url project của ta ở đây.</w:t>
      </w:r>
    </w:p>
    <w:p w14:paraId="63CABCC2" w14:textId="1673444A" w:rsidR="00D61C26" w:rsidRPr="000756DE" w:rsidRDefault="00D61C26" w:rsidP="00A2372B">
      <w:pPr>
        <w:pStyle w:val="ListParagraph"/>
        <w:numPr>
          <w:ilvl w:val="0"/>
          <w:numId w:val="14"/>
        </w:numPr>
        <w:spacing w:line="360" w:lineRule="auto"/>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spacing w:line="360" w:lineRule="auto"/>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28326ED7" w14:textId="6B2E3976" w:rsidR="00D61C26" w:rsidRPr="000756DE" w:rsidRDefault="00D61C26" w:rsidP="00D61C26">
      <w:pPr>
        <w:rPr>
          <w:lang w:val="en-US"/>
        </w:rPr>
      </w:pPr>
    </w:p>
    <w:p w14:paraId="675F438C" w14:textId="5952B149" w:rsidR="00D61C26" w:rsidRPr="000756DE" w:rsidRDefault="00D61C26" w:rsidP="00D61C26">
      <w:pPr>
        <w:ind w:firstLine="0"/>
        <w:rPr>
          <w:szCs w:val="26"/>
        </w:rPr>
      </w:pPr>
      <w:r w:rsidRPr="000756DE">
        <w:rPr>
          <w:i/>
          <w:iCs/>
          <w:szCs w:val="26"/>
        </w:rPr>
        <w:t>Bước 2:</w:t>
      </w:r>
      <w:r w:rsidRPr="000756DE">
        <w:rPr>
          <w:szCs w:val="26"/>
        </w:rPr>
        <w:t xml:space="preserve"> Truy</w:t>
      </w:r>
      <w:r w:rsidR="00642A0E" w:rsidRPr="0060159A">
        <w:rPr>
          <w:color w:val="FFFFFF" w:themeColor="background1"/>
          <w:sz w:val="20"/>
          <w:szCs w:val="20"/>
          <w:lang w:val="en-US"/>
        </w:rPr>
        <w:t>”</w:t>
      </w:r>
      <w:r w:rsidRPr="000756DE">
        <w:rPr>
          <w:szCs w:val="26"/>
        </w:rPr>
        <w:t>cập</w:t>
      </w:r>
      <w:r w:rsidR="00642A0E" w:rsidRPr="0060159A">
        <w:rPr>
          <w:color w:val="FFFFFF" w:themeColor="background1"/>
          <w:sz w:val="20"/>
          <w:szCs w:val="20"/>
          <w:lang w:val="en-US"/>
        </w:rPr>
        <w:t>”</w:t>
      </w:r>
      <w:r w:rsidRPr="000756DE">
        <w:rPr>
          <w:szCs w:val="26"/>
        </w:rPr>
        <w:t>vào</w:t>
      </w:r>
      <w:r w:rsidR="00642A0E" w:rsidRPr="0060159A">
        <w:rPr>
          <w:color w:val="FFFFFF" w:themeColor="background1"/>
          <w:sz w:val="20"/>
          <w:szCs w:val="20"/>
          <w:lang w:val="en-US"/>
        </w:rPr>
        <w:t>”</w:t>
      </w:r>
      <w:r w:rsidRPr="000756DE">
        <w:rPr>
          <w:szCs w:val="26"/>
        </w:rPr>
        <w:t>đường</w:t>
      </w:r>
      <w:r w:rsidR="00642A0E" w:rsidRPr="0060159A">
        <w:rPr>
          <w:color w:val="FFFFFF" w:themeColor="background1"/>
          <w:sz w:val="20"/>
          <w:szCs w:val="20"/>
          <w:lang w:val="en-US"/>
        </w:rPr>
        <w:t>”</w:t>
      </w:r>
      <w:r w:rsidRPr="000756DE">
        <w:rPr>
          <w:szCs w:val="26"/>
        </w:rPr>
        <w:t xml:space="preserve">dẫn: </w:t>
      </w:r>
      <w:hyperlink r:id="rId26"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73"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73"/>
    </w:p>
    <w:p w14:paraId="0737288E" w14:textId="62CAC661" w:rsidR="00D61C26" w:rsidRPr="000756DE" w:rsidRDefault="00D61C26" w:rsidP="00D61C26">
      <w:pPr>
        <w:pStyle w:val="Caption"/>
        <w:rPr>
          <w:szCs w:val="26"/>
          <w:lang w:val="en-US"/>
        </w:rPr>
      </w:pPr>
      <w:bookmarkStart w:id="74" w:name="_Toc87023696"/>
      <w:bookmarkStart w:id="75" w:name="_Toc87176849"/>
      <w:r w:rsidRPr="000756DE">
        <w:t xml:space="preserve">Hình </w:t>
      </w:r>
      <w:fldSimple w:instr=" STYLEREF 1 \s ">
        <w:r w:rsidR="00643B2D">
          <w:rPr>
            <w:noProof/>
          </w:rPr>
          <w:t>3</w:t>
        </w:r>
      </w:fldSimple>
      <w:r w:rsidR="00643B2D">
        <w:t>.</w:t>
      </w:r>
      <w:fldSimple w:instr=" SEQ Hình \* ARABIC \s 1 ">
        <w:r w:rsidR="00643B2D">
          <w:rPr>
            <w:noProof/>
          </w:rPr>
          <w:t>2</w:t>
        </w:r>
      </w:fldSimple>
      <w:r w:rsidRPr="000756DE">
        <w:rPr>
          <w:lang w:val="en-US"/>
        </w:rPr>
        <w:t xml:space="preserve"> </w:t>
      </w:r>
      <w:bookmarkStart w:id="76"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76"/>
      <w:r w:rsidRPr="000756DE">
        <w:rPr>
          <w:szCs w:val="26"/>
          <w:lang w:val="en-US"/>
        </w:rPr>
        <w:t>.</w:t>
      </w:r>
      <w:bookmarkEnd w:id="74"/>
      <w:bookmarkEnd w:id="75"/>
    </w:p>
    <w:p w14:paraId="63B6285F" w14:textId="77777777" w:rsidR="009A64A4" w:rsidRPr="000756DE" w:rsidRDefault="009A64A4" w:rsidP="009A64A4">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0756DE">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p>
    <w:p w14:paraId="0B2E656F" w14:textId="77777777" w:rsidR="0022733E" w:rsidRPr="000756DE" w:rsidRDefault="0028714C" w:rsidP="003A76C5">
      <w:pPr>
        <w:pStyle w:val="Caption"/>
      </w:pPr>
      <w:bookmarkStart w:id="77" w:name="Hình_3_3"/>
      <w:bookmarkStart w:id="78"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77"/>
    </w:p>
    <w:p w14:paraId="7AAC629F" w14:textId="3EA020CC" w:rsidR="006B7CF5" w:rsidRPr="000756DE" w:rsidRDefault="006B7CF5" w:rsidP="003A76C5">
      <w:pPr>
        <w:pStyle w:val="Caption"/>
      </w:pPr>
      <w:bookmarkStart w:id="79" w:name="_Toc87176850"/>
      <w:r w:rsidRPr="000756DE">
        <w:t xml:space="preserve">Hình </w:t>
      </w:r>
      <w:fldSimple w:instr=" STYLEREF 1 \s ">
        <w:r w:rsidR="00643B2D">
          <w:rPr>
            <w:noProof/>
          </w:rPr>
          <w:t>3</w:t>
        </w:r>
      </w:fldSimple>
      <w:r w:rsidR="00643B2D">
        <w:t>.</w:t>
      </w:r>
      <w:fldSimple w:instr=" SEQ Hình \* ARABIC \s 1 ">
        <w:r w:rsidR="00643B2D">
          <w:rPr>
            <w:noProof/>
          </w:rPr>
          <w:t>3</w:t>
        </w:r>
      </w:fldSimple>
      <w:r w:rsidRPr="000756DE">
        <w:rPr>
          <w:szCs w:val="26"/>
        </w:rPr>
        <w:t xml:space="preserve"> </w:t>
      </w:r>
      <w:bookmarkStart w:id="80" w:name="_Hlk87016524"/>
      <w:r w:rsidRPr="000756DE">
        <w:rPr>
          <w:szCs w:val="26"/>
        </w:rPr>
        <w:t>Mô hình hoạt động của Django</w:t>
      </w:r>
      <w:bookmarkEnd w:id="78"/>
      <w:bookmarkEnd w:id="79"/>
      <w:bookmarkEnd w:id="80"/>
    </w:p>
    <w:p w14:paraId="45F3975D" w14:textId="1FBCE0AF" w:rsidR="009A64A4" w:rsidRPr="000756DE" w:rsidRDefault="0058135F" w:rsidP="00C0589D">
      <w:pPr>
        <w:pStyle w:val="Heading2"/>
        <w:rPr>
          <w:color w:val="auto"/>
        </w:rPr>
      </w:pPr>
      <w:bookmarkStart w:id="81" w:name="_Toc87014915"/>
      <w:r w:rsidRPr="000756DE">
        <w:rPr>
          <w:color w:val="auto"/>
        </w:rPr>
        <w:t>Tìm hiểu về model, meta options và migrations</w:t>
      </w:r>
      <w:bookmarkEnd w:id="81"/>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466B04">
      <w:pPr>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52B477D4" w:rsidR="00466B04" w:rsidRPr="000756DE" w:rsidRDefault="00466B04" w:rsidP="00466B04">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w:t>
      </w:r>
      <w:r w:rsidR="00032391" w:rsidRPr="0060159A">
        <w:rPr>
          <w:color w:val="FFFFFF" w:themeColor="background1"/>
          <w:sz w:val="20"/>
          <w:szCs w:val="20"/>
          <w:lang w:val="en-US"/>
        </w:rPr>
        <w:t>”</w:t>
      </w:r>
      <w:r w:rsidRPr="000756DE">
        <w:t>dàng</w:t>
      </w:r>
      <w:r w:rsidR="00032391" w:rsidRPr="0060159A">
        <w:rPr>
          <w:color w:val="FFFFFF" w:themeColor="background1"/>
          <w:sz w:val="20"/>
          <w:szCs w:val="20"/>
          <w:lang w:val="en-US"/>
        </w:rPr>
        <w:t>”</w:t>
      </w:r>
      <w:r w:rsidRPr="000756DE">
        <w:t>hơn</w:t>
      </w:r>
      <w:r w:rsidR="00032391" w:rsidRPr="0060159A">
        <w:rPr>
          <w:color w:val="FFFFFF" w:themeColor="background1"/>
          <w:sz w:val="20"/>
          <w:szCs w:val="20"/>
          <w:lang w:val="en-US"/>
        </w:rPr>
        <w:t>”</w:t>
      </w:r>
      <w:r w:rsidRPr="000756DE">
        <w:t>cho</w:t>
      </w:r>
      <w:r w:rsidR="00032391" w:rsidRPr="0060159A">
        <w:rPr>
          <w:color w:val="FFFFFF" w:themeColor="background1"/>
          <w:sz w:val="20"/>
          <w:szCs w:val="20"/>
          <w:lang w:val="en-US"/>
        </w:rPr>
        <w:t>”</w:t>
      </w:r>
      <w:r w:rsidRPr="000756DE">
        <w:t>lập</w:t>
      </w:r>
      <w:r w:rsidR="00032391" w:rsidRPr="0060159A">
        <w:rPr>
          <w:color w:val="FFFFFF" w:themeColor="background1"/>
          <w:sz w:val="20"/>
          <w:szCs w:val="20"/>
          <w:lang w:val="en-US"/>
        </w:rPr>
        <w:t>”</w:t>
      </w:r>
      <w:r w:rsidRPr="000756DE">
        <w:t>trình</w:t>
      </w:r>
      <w:r w:rsidR="00032391" w:rsidRPr="0060159A">
        <w:rPr>
          <w:color w:val="FFFFFF" w:themeColor="background1"/>
          <w:sz w:val="20"/>
          <w:szCs w:val="20"/>
          <w:lang w:val="en-US"/>
        </w:rPr>
        <w:t>”</w:t>
      </w:r>
      <w:r w:rsidRPr="000756DE">
        <w:t>viên.</w:t>
      </w:r>
      <w:r w:rsidR="00A061A1" w:rsidRPr="00A061A1">
        <w:rPr>
          <w:color w:val="FFFFFF" w:themeColor="background1"/>
          <w:sz w:val="20"/>
          <w:szCs w:val="20"/>
          <w:lang w:val="en-US"/>
        </w:rPr>
        <w:t xml:space="preserve"> </w:t>
      </w:r>
      <w:r w:rsidR="00A061A1" w:rsidRPr="0060159A">
        <w:rPr>
          <w:color w:val="FFFFFF" w:themeColor="background1"/>
          <w:sz w:val="20"/>
          <w:szCs w:val="20"/>
          <w:lang w:val="en-US"/>
        </w:rPr>
        <w:t>”</w:t>
      </w:r>
      <w:r w:rsidRPr="000756DE">
        <w:t>Trong class Model, các trường dữ liệu là thể hiện lớp Field, đó là một lớp trừu tượng chứa các lớp con đưa ra những 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tương</w:t>
      </w:r>
      <w:r w:rsidR="00032391" w:rsidRPr="0060159A">
        <w:rPr>
          <w:color w:val="FFFFFF" w:themeColor="background1"/>
          <w:sz w:val="20"/>
          <w:szCs w:val="20"/>
          <w:lang w:val="en-US"/>
        </w:rPr>
        <w:t>”</w:t>
      </w:r>
      <w:r w:rsidRPr="000756DE">
        <w:t>ứng</w:t>
      </w:r>
      <w:r w:rsidR="00032391" w:rsidRPr="0060159A">
        <w:rPr>
          <w:color w:val="FFFFFF" w:themeColor="background1"/>
          <w:sz w:val="20"/>
          <w:szCs w:val="20"/>
          <w:lang w:val="en-US"/>
        </w:rPr>
        <w:t>”</w:t>
      </w:r>
      <w:r w:rsidRPr="000756DE">
        <w:t>với</w:t>
      </w:r>
      <w:r w:rsidR="00032391" w:rsidRPr="0060159A">
        <w:rPr>
          <w:color w:val="FFFFFF" w:themeColor="background1"/>
          <w:sz w:val="20"/>
          <w:szCs w:val="20"/>
          <w:lang w:val="en-US"/>
        </w:rPr>
        <w:t>”</w:t>
      </w:r>
      <w:r w:rsidRPr="000756DE">
        <w:t>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dưới cơ sở dữ liệu: CharField, IntegerField, DateTimeField, BooleanField, … Ngoài ra, ta còn có thể thiết lập khóa ngoại ngay trên code thông qua Field “ForeignKey” hay các quan hệ giữa các bảng thông qua Field: ManyToMany, OneToOne, ManyToOne, giúp cho việc kiểm soát cơ sở dữ</w:t>
      </w:r>
      <w:r w:rsidR="007D52D7" w:rsidRPr="0060159A">
        <w:rPr>
          <w:color w:val="FFFFFF" w:themeColor="background1"/>
          <w:sz w:val="20"/>
          <w:szCs w:val="20"/>
          <w:lang w:val="en-US"/>
        </w:rPr>
        <w:t>”</w:t>
      </w:r>
      <w:r w:rsidRPr="000756DE">
        <w:t>liệu</w:t>
      </w:r>
      <w:r w:rsidR="007D52D7" w:rsidRPr="0060159A">
        <w:rPr>
          <w:color w:val="FFFFFF" w:themeColor="background1"/>
          <w:sz w:val="20"/>
          <w:szCs w:val="20"/>
          <w:lang w:val="en-US"/>
        </w:rPr>
        <w:t>”</w:t>
      </w:r>
      <w:r w:rsidRPr="000756DE">
        <w:t>trở</w:t>
      </w:r>
      <w:r w:rsidR="007D52D7" w:rsidRPr="0060159A">
        <w:rPr>
          <w:color w:val="FFFFFF" w:themeColor="background1"/>
          <w:sz w:val="20"/>
          <w:szCs w:val="20"/>
          <w:lang w:val="en-US"/>
        </w:rPr>
        <w:t>”</w:t>
      </w:r>
      <w:r w:rsidRPr="000756DE">
        <w:t>nên</w:t>
      </w:r>
      <w:r w:rsidR="007D52D7" w:rsidRPr="0060159A">
        <w:rPr>
          <w:color w:val="FFFFFF" w:themeColor="background1"/>
          <w:sz w:val="20"/>
          <w:szCs w:val="20"/>
          <w:lang w:val="en-US"/>
        </w:rPr>
        <w:t>”</w:t>
      </w:r>
      <w:r w:rsidRPr="000756DE">
        <w:t>dễ</w:t>
      </w:r>
      <w:r w:rsidR="007D52D7" w:rsidRPr="0060159A">
        <w:rPr>
          <w:color w:val="FFFFFF" w:themeColor="background1"/>
          <w:sz w:val="20"/>
          <w:szCs w:val="20"/>
          <w:lang w:val="en-US"/>
        </w:rPr>
        <w:t>”</w:t>
      </w:r>
      <w:r w:rsidRPr="000756DE">
        <w:t>dàng</w:t>
      </w:r>
      <w:r w:rsidR="007D52D7" w:rsidRPr="0060159A">
        <w:rPr>
          <w:color w:val="FFFFFF" w:themeColor="background1"/>
          <w:sz w:val="20"/>
          <w:szCs w:val="20"/>
          <w:lang w:val="en-US"/>
        </w:rPr>
        <w:t>”</w:t>
      </w:r>
      <w:r w:rsidRPr="000756DE">
        <w:t>hơn</w:t>
      </w:r>
      <w:r w:rsidR="007D52D7" w:rsidRPr="0060159A">
        <w:rPr>
          <w:color w:val="FFFFFF" w:themeColor="background1"/>
          <w:sz w:val="20"/>
          <w:szCs w:val="20"/>
          <w:lang w:val="en-US"/>
        </w:rPr>
        <w:t>”</w:t>
      </w:r>
      <w:r w:rsidRPr="000756DE">
        <w:t>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2DF99CE5" w:rsidR="00D12CF0" w:rsidRPr="000756DE" w:rsidRDefault="00D12CF0" w:rsidP="00D12CF0">
      <w:pPr>
        <w:rPr>
          <w:sz w:val="24"/>
        </w:rPr>
      </w:pPr>
      <w:r w:rsidRPr="000756DE">
        <w:t>Trong cơ sở dữ liệu, việc ràng buộc dữ liệu là rất cần thiết. Nó giúp cho việc tương</w:t>
      </w:r>
      <w:r w:rsidR="00960A6D" w:rsidRPr="0060159A">
        <w:rPr>
          <w:color w:val="FFFFFF" w:themeColor="background1"/>
          <w:sz w:val="20"/>
          <w:szCs w:val="20"/>
          <w:lang w:val="en-US"/>
        </w:rPr>
        <w:t>”</w:t>
      </w:r>
      <w:r w:rsidRPr="000756DE">
        <w:t>tác</w:t>
      </w:r>
      <w:r w:rsidR="00960A6D" w:rsidRPr="0060159A">
        <w:rPr>
          <w:color w:val="FFFFFF" w:themeColor="background1"/>
          <w:sz w:val="20"/>
          <w:szCs w:val="20"/>
          <w:lang w:val="en-US"/>
        </w:rPr>
        <w:t>”</w:t>
      </w:r>
      <w:r w:rsidRPr="000756DE">
        <w:t>với</w:t>
      </w:r>
      <w:r w:rsidR="00960A6D" w:rsidRPr="0060159A">
        <w:rPr>
          <w:color w:val="FFFFFF" w:themeColor="background1"/>
          <w:sz w:val="20"/>
          <w:szCs w:val="20"/>
          <w:lang w:val="en-US"/>
        </w:rPr>
        <w:t>”</w:t>
      </w:r>
      <w:r w:rsidRPr="000756DE">
        <w:t>cơ</w:t>
      </w:r>
      <w:r w:rsidR="00960A6D" w:rsidRPr="0060159A">
        <w:rPr>
          <w:color w:val="FFFFFF" w:themeColor="background1"/>
          <w:sz w:val="20"/>
          <w:szCs w:val="20"/>
          <w:lang w:val="en-US"/>
        </w:rPr>
        <w:t>”</w:t>
      </w:r>
      <w:r w:rsidRPr="000756DE">
        <w:t>sở</w:t>
      </w:r>
      <w:r w:rsidR="00960A6D" w:rsidRPr="0060159A">
        <w:rPr>
          <w:color w:val="FFFFFF" w:themeColor="background1"/>
          <w:sz w:val="20"/>
          <w:szCs w:val="20"/>
          <w:lang w:val="en-US"/>
        </w:rPr>
        <w:t>”</w:t>
      </w:r>
      <w:r w:rsidRPr="000756DE">
        <w:t>dữ</w:t>
      </w:r>
      <w:r w:rsidR="00960A6D" w:rsidRPr="0060159A">
        <w:rPr>
          <w:color w:val="FFFFFF" w:themeColor="background1"/>
          <w:sz w:val="20"/>
          <w:szCs w:val="20"/>
          <w:lang w:val="en-US"/>
        </w:rPr>
        <w:t>”</w:t>
      </w:r>
      <w:r w:rsidRPr="000756DE">
        <w:t>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D12CF0">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lastRenderedPageBreak/>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231CBCBB" w14:textId="4692962C" w:rsidR="00D12CF0" w:rsidRPr="000756DE" w:rsidRDefault="00D12CF0" w:rsidP="00D12CF0"/>
    <w:p w14:paraId="4E20F967" w14:textId="77777777" w:rsidR="00D12CF0" w:rsidRPr="000756DE" w:rsidRDefault="00D12CF0" w:rsidP="00D12CF0">
      <w:pPr>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D12CF0">
      <w:pPr>
        <w:rPr>
          <w:sz w:val="24"/>
          <w:szCs w:val="24"/>
          <w:lang w:val="en-US"/>
        </w:rPr>
      </w:pPr>
      <w:r w:rsidRPr="000756DE">
        <w:rPr>
          <w:lang w:val="en-US"/>
        </w:rPr>
        <w:t>Ngoài ra, Django còn có các kiểu kế thừa model khác, đó là:</w:t>
      </w:r>
    </w:p>
    <w:p w14:paraId="1D78C0D3" w14:textId="77777777" w:rsidR="00D12CF0" w:rsidRPr="000756DE" w:rsidRDefault="00D12CF0" w:rsidP="00A2372B">
      <w:pPr>
        <w:pStyle w:val="ListParagraph"/>
        <w:numPr>
          <w:ilvl w:val="0"/>
          <w:numId w:val="15"/>
        </w:numPr>
        <w:spacing w:line="360" w:lineRule="auto"/>
        <w:rPr>
          <w:rFonts w:ascii="Courier New" w:hAnsi="Courier New" w:cs="Courier New"/>
        </w:rPr>
      </w:pPr>
      <w:r w:rsidRPr="000756DE">
        <w:t>Multi-table inheritance</w:t>
      </w:r>
    </w:p>
    <w:p w14:paraId="3C8A1D11" w14:textId="500D8605" w:rsidR="00D12CF0" w:rsidRPr="000756DE" w:rsidRDefault="00D12CF0" w:rsidP="00A2372B">
      <w:pPr>
        <w:pStyle w:val="ListParagraph"/>
        <w:numPr>
          <w:ilvl w:val="0"/>
          <w:numId w:val="15"/>
        </w:numPr>
        <w:spacing w:line="360" w:lineRule="auto"/>
        <w:rPr>
          <w:rFonts w:ascii="Courier New" w:hAnsi="Courier New" w:cs="Courier New"/>
        </w:rPr>
      </w:pPr>
      <w:r w:rsidRPr="000756DE">
        <w:t>Proxy model</w:t>
      </w:r>
    </w:p>
    <w:p w14:paraId="31DB5226" w14:textId="08327AC5" w:rsidR="004E7A2D" w:rsidRPr="000756DE" w:rsidRDefault="004E7A2D" w:rsidP="004E7A2D">
      <w:pPr>
        <w:pStyle w:val="Heading4"/>
      </w:pPr>
      <w:r w:rsidRPr="000756DE">
        <w:t>Khái niệm Migration</w:t>
      </w:r>
    </w:p>
    <w:p w14:paraId="139C7E3C" w14:textId="096BA443" w:rsidR="004E7A2D" w:rsidRPr="000756DE" w:rsidRDefault="004E7A2D" w:rsidP="004E7A2D">
      <w:r w:rsidRPr="000756DE">
        <w:t>Migration là tính năng cho phép ta chuyển những</w:t>
      </w:r>
      <w:r w:rsidR="004F6FB1" w:rsidRPr="0060159A">
        <w:rPr>
          <w:color w:val="FFFFFF" w:themeColor="background1"/>
          <w:sz w:val="20"/>
          <w:szCs w:val="20"/>
          <w:lang w:val="en-US"/>
        </w:rPr>
        <w:t>”</w:t>
      </w:r>
      <w:r w:rsidRPr="000756DE">
        <w:t>thay</w:t>
      </w:r>
      <w:r w:rsidR="004F6FB1" w:rsidRPr="0060159A">
        <w:rPr>
          <w:color w:val="FFFFFF" w:themeColor="background1"/>
          <w:sz w:val="20"/>
          <w:szCs w:val="20"/>
          <w:lang w:val="en-US"/>
        </w:rPr>
        <w:t>”</w:t>
      </w:r>
      <w:r w:rsidRPr="000756DE">
        <w:t>đổi</w:t>
      </w:r>
      <w:r w:rsidR="004F6FB1" w:rsidRPr="0060159A">
        <w:rPr>
          <w:color w:val="FFFFFF" w:themeColor="background1"/>
          <w:sz w:val="20"/>
          <w:szCs w:val="20"/>
          <w:lang w:val="en-US"/>
        </w:rPr>
        <w:t>”</w:t>
      </w:r>
      <w:r w:rsidRPr="000756DE">
        <w:t>trong</w:t>
      </w:r>
      <w:r w:rsidR="004F6FB1" w:rsidRPr="0060159A">
        <w:rPr>
          <w:color w:val="FFFFFF" w:themeColor="background1"/>
          <w:sz w:val="20"/>
          <w:szCs w:val="20"/>
          <w:lang w:val="en-US"/>
        </w:rPr>
        <w:t>”</w:t>
      </w:r>
      <w:r w:rsidRPr="000756DE">
        <w:t>cấu</w:t>
      </w:r>
      <w:r w:rsidR="004F6FB1" w:rsidRPr="0060159A">
        <w:rPr>
          <w:color w:val="FFFFFF" w:themeColor="background1"/>
          <w:sz w:val="20"/>
          <w:szCs w:val="20"/>
          <w:lang w:val="en-US"/>
        </w:rPr>
        <w:t>”</w:t>
      </w:r>
      <w:r w:rsidRPr="000756DE">
        <w:t>trúc</w:t>
      </w:r>
      <w:r w:rsidR="004F6FB1" w:rsidRPr="0060159A">
        <w:rPr>
          <w:color w:val="FFFFFF" w:themeColor="background1"/>
          <w:sz w:val="20"/>
          <w:szCs w:val="20"/>
          <w:lang w:val="en-US"/>
        </w:rPr>
        <w:t>”</w:t>
      </w:r>
      <w:r w:rsidRPr="000756DE">
        <w:t>cơ</w:t>
      </w:r>
      <w:r w:rsidR="004F6FB1" w:rsidRPr="0060159A">
        <w:rPr>
          <w:color w:val="FFFFFF" w:themeColor="background1"/>
          <w:sz w:val="20"/>
          <w:szCs w:val="20"/>
          <w:lang w:val="en-US"/>
        </w:rPr>
        <w:t>”</w:t>
      </w:r>
      <w:r w:rsidRPr="000756DE">
        <w:t>sở dữ</w:t>
      </w:r>
      <w:r w:rsidR="004F6FB1" w:rsidRPr="0060159A">
        <w:rPr>
          <w:color w:val="FFFFFF" w:themeColor="background1"/>
          <w:sz w:val="20"/>
          <w:szCs w:val="20"/>
          <w:lang w:val="en-US"/>
        </w:rPr>
        <w:t>”</w:t>
      </w:r>
      <w:r w:rsidRPr="000756DE">
        <w:t>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0FD2BD9D" w:rsidR="004E7A2D" w:rsidRPr="000756DE" w:rsidRDefault="004E7A2D" w:rsidP="004E7A2D">
      <w:pPr>
        <w:ind w:firstLine="0"/>
        <w:rPr>
          <w:szCs w:val="26"/>
        </w:rPr>
      </w:pPr>
      <w:r w:rsidRPr="000756DE">
        <w:rPr>
          <w:szCs w:val="26"/>
        </w:rPr>
        <w:t>Để thực thi cơ sở dữ liệu từ model ta cần phải trải</w:t>
      </w:r>
      <w:r w:rsidR="004F6FB1" w:rsidRPr="0060159A">
        <w:rPr>
          <w:color w:val="FFFFFF" w:themeColor="background1"/>
          <w:sz w:val="20"/>
          <w:szCs w:val="20"/>
          <w:lang w:val="en-US"/>
        </w:rPr>
        <w:t>”</w:t>
      </w:r>
      <w:r w:rsidRPr="000756DE">
        <w:rPr>
          <w:szCs w:val="26"/>
        </w:rPr>
        <w:t>qua</w:t>
      </w:r>
      <w:r w:rsidR="004F6FB1" w:rsidRPr="0060159A">
        <w:rPr>
          <w:color w:val="FFFFFF" w:themeColor="background1"/>
          <w:sz w:val="20"/>
          <w:szCs w:val="20"/>
          <w:lang w:val="en-US"/>
        </w:rPr>
        <w:t>”</w:t>
      </w:r>
      <w:r w:rsidRPr="000756DE">
        <w:rPr>
          <w:szCs w:val="26"/>
        </w:rPr>
        <w:t>các</w:t>
      </w:r>
      <w:r w:rsidR="004F6FB1" w:rsidRPr="0060159A">
        <w:rPr>
          <w:color w:val="FFFFFF" w:themeColor="background1"/>
          <w:sz w:val="20"/>
          <w:szCs w:val="20"/>
          <w:lang w:val="en-US"/>
        </w:rPr>
        <w:t>”</w:t>
      </w:r>
      <w:r w:rsidRPr="000756DE">
        <w:rPr>
          <w:szCs w:val="26"/>
        </w:rPr>
        <w:t>bước</w:t>
      </w:r>
      <w:r w:rsidR="004F6FB1" w:rsidRPr="0060159A">
        <w:rPr>
          <w:color w:val="FFFFFF" w:themeColor="background1"/>
          <w:sz w:val="20"/>
          <w:szCs w:val="20"/>
          <w:lang w:val="en-US"/>
        </w:rPr>
        <w:t>”</w:t>
      </w:r>
      <w:r w:rsidRPr="000756DE">
        <w:rPr>
          <w:szCs w:val="26"/>
        </w:rPr>
        <w:t>sau:</w:t>
      </w:r>
    </w:p>
    <w:p w14:paraId="62EB281E" w14:textId="75DA5D3E" w:rsidR="004E7A2D" w:rsidRPr="000756DE" w:rsidRDefault="004E7A2D" w:rsidP="004E7A2D">
      <w:pPr>
        <w:ind w:firstLine="0"/>
        <w:rPr>
          <w:szCs w:val="26"/>
        </w:rPr>
      </w:pPr>
      <w:r w:rsidRPr="000756DE">
        <w:rPr>
          <w:szCs w:val="26"/>
        </w:rPr>
        <w:t>Bước 1: Tạo những kịch bản thay đổi:</w:t>
      </w:r>
    </w:p>
    <w:p w14:paraId="55380A35" w14:textId="0FD9686F" w:rsidR="004E7A2D" w:rsidRPr="000756DE" w:rsidRDefault="004E7A2D" w:rsidP="004E7A2D">
      <w:pPr>
        <w:pStyle w:val="code2"/>
        <w:rPr>
          <w:color w:val="auto"/>
        </w:rPr>
      </w:pPr>
      <w:r w:rsidRPr="000756DE">
        <w:rPr>
          <w:color w:val="auto"/>
        </w:rPr>
        <w:t>python manage.py make migrations &lt;app_name&gt;</w:t>
      </w:r>
    </w:p>
    <w:p w14:paraId="0097F3E0" w14:textId="670CFDDD" w:rsidR="00D12CF0" w:rsidRPr="000756DE" w:rsidRDefault="00D12CF0" w:rsidP="00D12CF0"/>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4DEC4E5D" w:rsidR="004E7A2D" w:rsidRPr="000756DE" w:rsidRDefault="004E7A2D" w:rsidP="004E7A2D">
      <w:pPr>
        <w:pStyle w:val="NormalWeb"/>
        <w:spacing w:before="0" w:beforeAutospacing="0" w:after="120" w:afterAutospacing="0"/>
        <w:rPr>
          <w:sz w:val="26"/>
          <w:szCs w:val="26"/>
        </w:rPr>
      </w:pPr>
      <w:r w:rsidRPr="000756DE">
        <w:rPr>
          <w:sz w:val="26"/>
          <w:szCs w:val="26"/>
        </w:rPr>
        <w:t>Bước 2: Thực thi thay đổi xuống cơ sở dữ liệu</w:t>
      </w:r>
    </w:p>
    <w:p w14:paraId="7D872BAF" w14:textId="77777777" w:rsidR="007F3384" w:rsidRPr="000756DE" w:rsidRDefault="007F3384" w:rsidP="004E7A2D">
      <w:pPr>
        <w:pStyle w:val="NormalWeb"/>
        <w:spacing w:before="0" w:beforeAutospacing="0" w:after="120" w:afterAutospacing="0"/>
        <w:rPr>
          <w:sz w:val="26"/>
          <w:szCs w:val="26"/>
        </w:rPr>
      </w:pPr>
    </w:p>
    <w:p w14:paraId="07B37214" w14:textId="098A89DA" w:rsidR="00EA7DFC" w:rsidRPr="000756DE" w:rsidRDefault="00EA7DFC" w:rsidP="00EA7DFC">
      <w:pPr>
        <w:pStyle w:val="code2"/>
        <w:rPr>
          <w:color w:val="auto"/>
          <w:sz w:val="24"/>
        </w:rPr>
      </w:pPr>
      <w:r w:rsidRPr="000756DE">
        <w:rPr>
          <w:color w:val="auto"/>
        </w:rPr>
        <w:t>python manage.py migrate</w:t>
      </w:r>
    </w:p>
    <w:p w14:paraId="09744E4B" w14:textId="77777777" w:rsidR="007F3384" w:rsidRPr="000756DE" w:rsidRDefault="007F3384" w:rsidP="00EA7DFC"/>
    <w:p w14:paraId="5BE74BF7" w14:textId="162E4E08" w:rsidR="00EA7DFC" w:rsidRPr="000756DE" w:rsidRDefault="00EA7DFC" w:rsidP="00EA7DFC">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EA7DFC">
      <w:r w:rsidRPr="000756DE">
        <w:lastRenderedPageBreak/>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rPr>
          <w:color w:val="auto"/>
        </w:rPr>
      </w:pPr>
      <w:bookmarkStart w:id="82" w:name="_Toc87014916"/>
      <w:r w:rsidRPr="000756DE">
        <w:rPr>
          <w:color w:val="auto"/>
        </w:rPr>
        <w:t>Url Dispatcher</w:t>
      </w:r>
      <w:bookmarkEnd w:id="82"/>
    </w:p>
    <w:p w14:paraId="1017D25A" w14:textId="77777777" w:rsidR="00C0589D" w:rsidRPr="000756DE" w:rsidRDefault="00C0589D" w:rsidP="00C0589D">
      <w:pPr>
        <w:rPr>
          <w:sz w:val="24"/>
        </w:rPr>
      </w:pPr>
      <w:r w:rsidRPr="000756DE">
        <w:t>Là module chứa các định nghĩa cấu hình url, ta có thể tạo riêng một python module cho từng app. </w:t>
      </w:r>
    </w:p>
    <w:p w14:paraId="7CED8003" w14:textId="77777777" w:rsidR="00C0589D" w:rsidRPr="000756DE" w:rsidRDefault="00C0589D" w:rsidP="00C0589D">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C0589D">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rPr>
          <w:color w:val="auto"/>
        </w:rPr>
      </w:pPr>
      <w:bookmarkStart w:id="83" w:name="_Toc87014917"/>
      <w:r w:rsidRPr="000756DE">
        <w:rPr>
          <w:color w:val="auto"/>
        </w:rPr>
        <w:t>View</w:t>
      </w:r>
      <w:bookmarkEnd w:id="83"/>
    </w:p>
    <w:p w14:paraId="4FF39B4D" w14:textId="3410EB80" w:rsidR="00793EE0" w:rsidRPr="000756DE" w:rsidRDefault="00793EE0" w:rsidP="00793EE0">
      <w:r w:rsidRPr="000756DE">
        <w:t>Đây là nơi tiếp nhận những request để xử lý logic các vấn đề cần thiết và trả về response cho người dùng. Response có thể là thành phần HTML, error</w:t>
      </w:r>
      <w:r w:rsidR="00383F08" w:rsidRPr="0060159A">
        <w:rPr>
          <w:color w:val="FFFFFF" w:themeColor="background1"/>
          <w:sz w:val="20"/>
          <w:szCs w:val="20"/>
          <w:lang w:val="en-US"/>
        </w:rPr>
        <w:t>”</w:t>
      </w:r>
      <w:r w:rsidRPr="000756DE">
        <w:t>status</w:t>
      </w:r>
      <w:r w:rsidR="00383F08" w:rsidRPr="0060159A">
        <w:rPr>
          <w:color w:val="FFFFFF" w:themeColor="background1"/>
          <w:sz w:val="20"/>
          <w:szCs w:val="20"/>
          <w:lang w:val="en-US"/>
        </w:rPr>
        <w:t>”</w:t>
      </w:r>
      <w:r w:rsidRPr="000756DE">
        <w:t>hay</w:t>
      </w:r>
      <w:r w:rsidR="00383F08" w:rsidRPr="0060159A">
        <w:rPr>
          <w:color w:val="FFFFFF" w:themeColor="background1"/>
          <w:sz w:val="20"/>
          <w:szCs w:val="20"/>
          <w:lang w:val="en-US"/>
        </w:rPr>
        <w:t>”</w:t>
      </w:r>
      <w:r w:rsidRPr="000756DE">
        <w:t>bất cứ</w:t>
      </w:r>
      <w:r w:rsidR="00383F08" w:rsidRPr="0060159A">
        <w:rPr>
          <w:color w:val="FFFFFF" w:themeColor="background1"/>
          <w:sz w:val="20"/>
          <w:szCs w:val="20"/>
          <w:lang w:val="en-US"/>
        </w:rPr>
        <w:t>”</w:t>
      </w:r>
      <w:r w:rsidRPr="000756DE">
        <w:t>thứ</w:t>
      </w:r>
      <w:r w:rsidR="00383F08" w:rsidRPr="0060159A">
        <w:rPr>
          <w:color w:val="FFFFFF" w:themeColor="background1"/>
          <w:sz w:val="20"/>
          <w:szCs w:val="20"/>
          <w:lang w:val="en-US"/>
        </w:rPr>
        <w:t>”</w:t>
      </w:r>
      <w:r w:rsidRPr="000756DE">
        <w:t>gì</w:t>
      </w:r>
      <w:r w:rsidR="00383F08" w:rsidRPr="0060159A">
        <w:rPr>
          <w:color w:val="FFFFFF" w:themeColor="background1"/>
          <w:sz w:val="20"/>
          <w:szCs w:val="20"/>
          <w:lang w:val="en-US"/>
        </w:rPr>
        <w:t>”</w:t>
      </w:r>
      <w:r w:rsidRPr="000756DE">
        <w:t>mà</w:t>
      </w:r>
      <w:r w:rsidR="00383F08" w:rsidRPr="0060159A">
        <w:rPr>
          <w:color w:val="FFFFFF" w:themeColor="background1"/>
          <w:sz w:val="20"/>
          <w:szCs w:val="20"/>
          <w:lang w:val="en-US"/>
        </w:rPr>
        <w:t>”</w:t>
      </w:r>
      <w:r w:rsidRPr="000756DE">
        <w:t>người</w:t>
      </w:r>
      <w:r w:rsidR="00383F08" w:rsidRPr="0060159A">
        <w:rPr>
          <w:color w:val="FFFFFF" w:themeColor="background1"/>
          <w:sz w:val="20"/>
          <w:szCs w:val="20"/>
          <w:lang w:val="en-US"/>
        </w:rPr>
        <w:t>”</w:t>
      </w:r>
      <w:r w:rsidRPr="000756DE">
        <w:t>dùng</w:t>
      </w:r>
      <w:r w:rsidR="00383F08" w:rsidRPr="0060159A">
        <w:rPr>
          <w:color w:val="FFFFFF" w:themeColor="background1"/>
          <w:sz w:val="20"/>
          <w:szCs w:val="20"/>
          <w:lang w:val="en-US"/>
        </w:rPr>
        <w:t>”</w:t>
      </w:r>
      <w:r w:rsidRPr="000756DE">
        <w:t>yêu</w:t>
      </w:r>
      <w:r w:rsidR="00383F08" w:rsidRPr="0060159A">
        <w:rPr>
          <w:color w:val="FFFFFF" w:themeColor="background1"/>
          <w:sz w:val="20"/>
          <w:szCs w:val="20"/>
          <w:lang w:val="en-US"/>
        </w:rPr>
        <w:t>”</w:t>
      </w:r>
      <w:r w:rsidRPr="000756DE">
        <w:t>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n bằng dạng hàm </w:t>
      </w:r>
    </w:p>
    <w:p w14:paraId="17B63B9D" w14:textId="6D9E52A3"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lastRenderedPageBreak/>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rPr>
          <w:color w:val="auto"/>
        </w:rPr>
      </w:pPr>
      <w:bookmarkStart w:id="84" w:name="_Toc87014918"/>
      <w:r w:rsidRPr="000756DE">
        <w:rPr>
          <w:color w:val="auto"/>
        </w:rPr>
        <w:t>Authentication và Authorization</w:t>
      </w:r>
      <w:bookmarkEnd w:id="84"/>
    </w:p>
    <w:p w14:paraId="0695064C" w14:textId="5D333107" w:rsidR="00110532" w:rsidRPr="000756DE" w:rsidRDefault="00110532" w:rsidP="00110532">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A2372B">
      <w:pPr>
        <w:pStyle w:val="ListParagraph"/>
        <w:numPr>
          <w:ilvl w:val="0"/>
          <w:numId w:val="17"/>
        </w:numPr>
        <w:spacing w:line="360" w:lineRule="auto"/>
      </w:pPr>
      <w:r w:rsidRPr="000756DE">
        <w:t>django.contrib.auth</w:t>
      </w:r>
    </w:p>
    <w:p w14:paraId="0BD9F7BA" w14:textId="77777777" w:rsidR="007A3F1D" w:rsidRPr="000756DE" w:rsidRDefault="007A3F1D" w:rsidP="00A2372B">
      <w:pPr>
        <w:pStyle w:val="ListParagraph"/>
        <w:numPr>
          <w:ilvl w:val="0"/>
          <w:numId w:val="17"/>
        </w:numPr>
        <w:spacing w:line="360" w:lineRule="auto"/>
      </w:pPr>
      <w:r w:rsidRPr="000756DE">
        <w:t>django.contrib.contenttypes</w:t>
      </w:r>
    </w:p>
    <w:p w14:paraId="4401485A" w14:textId="7493C618" w:rsidR="007A3F1D" w:rsidRPr="000756DE" w:rsidRDefault="007A3F1D" w:rsidP="00A2372B">
      <w:pPr>
        <w:pStyle w:val="ListParagraph"/>
        <w:numPr>
          <w:ilvl w:val="0"/>
          <w:numId w:val="17"/>
        </w:numPr>
        <w:spacing w:line="360" w:lineRule="auto"/>
        <w:rPr>
          <w:sz w:val="24"/>
          <w:szCs w:val="24"/>
        </w:rPr>
      </w:pPr>
      <w:r w:rsidRPr="000756DE">
        <w:t>và hai thành phần trong biến MIDDLEWAR</w:t>
      </w:r>
      <w:r w:rsidR="00FA4EA9" w:rsidRPr="000756DE">
        <w:t>E</w:t>
      </w:r>
    </w:p>
    <w:p w14:paraId="00417DDD" w14:textId="77777777" w:rsidR="007A3F1D" w:rsidRPr="000756DE" w:rsidRDefault="007A3F1D" w:rsidP="00A2372B">
      <w:pPr>
        <w:pStyle w:val="ListParagraph"/>
        <w:numPr>
          <w:ilvl w:val="0"/>
          <w:numId w:val="17"/>
        </w:numPr>
        <w:spacing w:line="360" w:lineRule="auto"/>
      </w:pPr>
      <w:r w:rsidRPr="000756DE">
        <w:t>SessionMiddleware</w:t>
      </w:r>
    </w:p>
    <w:p w14:paraId="6B86409A" w14:textId="77777777" w:rsidR="007A3F1D" w:rsidRPr="000756DE" w:rsidRDefault="007A3F1D" w:rsidP="00A2372B">
      <w:pPr>
        <w:pStyle w:val="ListParagraph"/>
        <w:numPr>
          <w:ilvl w:val="0"/>
          <w:numId w:val="17"/>
        </w:numPr>
        <w:spacing w:line="360" w:lineRule="auto"/>
      </w:pPr>
      <w:r w:rsidRPr="000756DE">
        <w:t>AuthenticationMiddleware</w:t>
      </w:r>
    </w:p>
    <w:p w14:paraId="208A9DCA" w14:textId="3BB5E7C7" w:rsidR="007A3F1D" w:rsidRPr="000756DE" w:rsidRDefault="007A3F1D" w:rsidP="007A3F1D">
      <w:pPr>
        <w:pStyle w:val="Heading4"/>
      </w:pPr>
      <w:r w:rsidRPr="000756DE">
        <w:t>Authentication</w:t>
      </w:r>
    </w:p>
    <w:p w14:paraId="192FDABE" w14:textId="331DA9AB" w:rsidR="007A3F1D" w:rsidRPr="000756DE" w:rsidRDefault="007A3F1D" w:rsidP="007A3F1D">
      <w:pPr>
        <w:rPr>
          <w:sz w:val="24"/>
          <w:szCs w:val="24"/>
          <w:lang w:val="en-US"/>
        </w:rPr>
      </w:pPr>
      <w:r w:rsidRPr="000756DE">
        <w:rPr>
          <w:lang w:val="en-US"/>
        </w:rPr>
        <w:t>Model User là đại diện duy nhất của</w:t>
      </w:r>
      <w:r w:rsidR="00C50219" w:rsidRPr="0060159A">
        <w:rPr>
          <w:color w:val="FFFFFF" w:themeColor="background1"/>
          <w:sz w:val="20"/>
          <w:szCs w:val="20"/>
          <w:lang w:val="en-US"/>
        </w:rPr>
        <w:t>”</w:t>
      </w:r>
      <w:r w:rsidRPr="000756DE">
        <w:rPr>
          <w:lang w:val="en-US"/>
        </w:rPr>
        <w:t>người</w:t>
      </w:r>
      <w:r w:rsidR="00C50219" w:rsidRPr="0060159A">
        <w:rPr>
          <w:color w:val="FFFFFF" w:themeColor="background1"/>
          <w:sz w:val="20"/>
          <w:szCs w:val="20"/>
          <w:lang w:val="en-US"/>
        </w:rPr>
        <w:t>”</w:t>
      </w:r>
      <w:r w:rsidRPr="000756DE">
        <w:rPr>
          <w:lang w:val="en-US"/>
        </w:rPr>
        <w:t>dùng</w:t>
      </w:r>
      <w:r w:rsidR="00C50219" w:rsidRPr="0060159A">
        <w:rPr>
          <w:color w:val="FFFFFF" w:themeColor="background1"/>
          <w:sz w:val="20"/>
          <w:szCs w:val="20"/>
          <w:lang w:val="en-US"/>
        </w:rPr>
        <w:t>”</w:t>
      </w:r>
      <w:r w:rsidRPr="000756DE">
        <w:rPr>
          <w:lang w:val="en-US"/>
        </w:rPr>
        <w:t>trong</w:t>
      </w:r>
      <w:r w:rsidR="00C50219" w:rsidRPr="0060159A">
        <w:rPr>
          <w:color w:val="FFFFFF" w:themeColor="background1"/>
          <w:sz w:val="20"/>
          <w:szCs w:val="20"/>
          <w:lang w:val="en-US"/>
        </w:rPr>
        <w:t>”</w:t>
      </w:r>
      <w:r w:rsidRPr="000756DE">
        <w:rPr>
          <w:lang w:val="en-US"/>
        </w:rPr>
        <w:t>hệ</w:t>
      </w:r>
      <w:r w:rsidR="00C50219" w:rsidRPr="0060159A">
        <w:rPr>
          <w:color w:val="FFFFFF" w:themeColor="background1"/>
          <w:sz w:val="20"/>
          <w:szCs w:val="20"/>
          <w:lang w:val="en-US"/>
        </w:rPr>
        <w:t>”</w:t>
      </w:r>
      <w:r w:rsidRPr="000756DE">
        <w:rPr>
          <w:lang w:val="en-US"/>
        </w:rPr>
        <w:t>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A2372B">
      <w:pPr>
        <w:pStyle w:val="ListParagraph"/>
        <w:numPr>
          <w:ilvl w:val="0"/>
          <w:numId w:val="18"/>
        </w:numPr>
        <w:spacing w:line="360" w:lineRule="auto"/>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ascii="Courier New" w:hAnsi="Courier New" w:cs="Courier New"/>
          <w:color w:val="auto"/>
        </w:rPr>
      </w:pPr>
      <w:r w:rsidRPr="000756DE">
        <w:rPr>
          <w:color w:val="auto"/>
        </w:rPr>
        <w:t>AUTH_USER_MODEL = '&lt;app_name&gt;.User'</w:t>
      </w:r>
    </w:p>
    <w:p w14:paraId="4C898FDD" w14:textId="66A21141" w:rsidR="007A3F1D" w:rsidRPr="000756DE" w:rsidRDefault="007A3F1D" w:rsidP="007A3F1D"/>
    <w:p w14:paraId="4D699BE4" w14:textId="77777777" w:rsidR="007A3F1D" w:rsidRPr="000756DE" w:rsidRDefault="007A3F1D" w:rsidP="00A2372B">
      <w:pPr>
        <w:pStyle w:val="ListParagraph"/>
        <w:numPr>
          <w:ilvl w:val="0"/>
          <w:numId w:val="18"/>
        </w:numPr>
        <w:spacing w:line="360" w:lineRule="auto"/>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lastRenderedPageBreak/>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727CCE57" w14:textId="0436ED26" w:rsidR="007A3F1D" w:rsidRPr="000756DE" w:rsidRDefault="007A3F1D" w:rsidP="007A3F1D"/>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39CD45C7" w14:textId="77777777" w:rsidR="00110532" w:rsidRPr="000756DE" w:rsidRDefault="00110532" w:rsidP="00110532"/>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85"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85"/>
    </w:p>
    <w:p w14:paraId="1F26C1F5" w14:textId="3FD53046" w:rsidR="00054BF7" w:rsidRPr="000756DE" w:rsidRDefault="00054BF7" w:rsidP="00054BF7">
      <w:pPr>
        <w:pStyle w:val="Caption"/>
        <w:rPr>
          <w:szCs w:val="26"/>
        </w:rPr>
      </w:pPr>
      <w:bookmarkStart w:id="86" w:name="_Toc87023698"/>
      <w:bookmarkStart w:id="87" w:name="_Toc87176851"/>
      <w:r w:rsidRPr="000756DE">
        <w:t xml:space="preserve">Hình </w:t>
      </w:r>
      <w:bookmarkStart w:id="88" w:name="_Hlk87016587"/>
      <w:r w:rsidR="00643B2D">
        <w:fldChar w:fldCharType="begin"/>
      </w:r>
      <w:r w:rsidR="00643B2D">
        <w:instrText xml:space="preserve"> STYLEREF 1 \s </w:instrText>
      </w:r>
      <w:r w:rsidR="00643B2D">
        <w:fldChar w:fldCharType="separate"/>
      </w:r>
      <w:r w:rsidR="00643B2D">
        <w:rPr>
          <w:noProof/>
        </w:rPr>
        <w:t>3</w:t>
      </w:r>
      <w:r w:rsidR="00643B2D">
        <w:fldChar w:fldCharType="end"/>
      </w:r>
      <w:r w:rsidR="00643B2D">
        <w:t>.</w:t>
      </w:r>
      <w:fldSimple w:instr=" SEQ Hình \* ARABIC \s 1 ">
        <w:r w:rsidR="00643B2D">
          <w:rPr>
            <w:noProof/>
          </w:rPr>
          <w:t>4</w:t>
        </w:r>
      </w:fldSimple>
      <w:r w:rsidRPr="000756DE">
        <w:rPr>
          <w:lang w:val="en-US"/>
        </w:rPr>
        <w:t xml:space="preserve"> </w:t>
      </w:r>
      <w:r w:rsidRPr="000756DE">
        <w:rPr>
          <w:szCs w:val="26"/>
        </w:rPr>
        <w:t>Group và Permission trang Admin</w:t>
      </w:r>
      <w:bookmarkEnd w:id="86"/>
      <w:bookmarkEnd w:id="87"/>
      <w:bookmarkEnd w:id="88"/>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0756DE" w:rsidRDefault="00054BF7" w:rsidP="00A2372B">
      <w:pPr>
        <w:pStyle w:val="ListParagraph"/>
        <w:numPr>
          <w:ilvl w:val="0"/>
          <w:numId w:val="19"/>
        </w:numPr>
        <w:spacing w:line="360" w:lineRule="auto"/>
      </w:pPr>
      <w:r w:rsidRPr="000756DE">
        <w:t>has_perm(self, perm, obj=None): kiểm tra với 1 permission.</w:t>
      </w:r>
    </w:p>
    <w:p w14:paraId="6B979A48" w14:textId="784C22BD" w:rsidR="00054BF7" w:rsidRPr="000756DE" w:rsidRDefault="00054BF7" w:rsidP="00A2372B">
      <w:pPr>
        <w:pStyle w:val="ListParagraph"/>
        <w:numPr>
          <w:ilvl w:val="0"/>
          <w:numId w:val="19"/>
        </w:numPr>
        <w:spacing w:line="360" w:lineRule="auto"/>
      </w:pPr>
      <w:r w:rsidRPr="000756DE">
        <w:t>has_perms(self, perm_list, obj=None): kiểm tra user có nhiều permission.</w:t>
      </w:r>
    </w:p>
    <w:p w14:paraId="38CBAA2C" w14:textId="77777777" w:rsidR="00054BF7" w:rsidRPr="000756DE" w:rsidRDefault="00054BF7" w:rsidP="00054BF7">
      <w:pPr>
        <w:pStyle w:val="ListParagraph"/>
        <w:spacing w:line="360" w:lineRule="auto"/>
        <w:ind w:firstLine="0"/>
      </w:pPr>
    </w:p>
    <w:p w14:paraId="3B7BD27E" w14:textId="0E6BBAC3" w:rsidR="00054BF7" w:rsidRPr="000756DE" w:rsidRDefault="008F5417" w:rsidP="008F5417">
      <w:pPr>
        <w:pStyle w:val="Heading2"/>
        <w:rPr>
          <w:color w:val="auto"/>
        </w:rPr>
      </w:pPr>
      <w:bookmarkStart w:id="89" w:name="_Toc87014919"/>
      <w:r w:rsidRPr="000756DE">
        <w:rPr>
          <w:color w:val="auto"/>
        </w:rPr>
        <w:t>Query</w:t>
      </w:r>
      <w:bookmarkEnd w:id="89"/>
    </w:p>
    <w:p w14:paraId="55E87745" w14:textId="3A6135E9" w:rsidR="008F5417" w:rsidRPr="000756DE" w:rsidRDefault="008F5417" w:rsidP="008F5417">
      <w:pPr>
        <w:rPr>
          <w:szCs w:val="26"/>
          <w:lang w:val="en-US"/>
        </w:rPr>
      </w:pPr>
      <w:r w:rsidRPr="000756DE">
        <w:rPr>
          <w:szCs w:val="26"/>
        </w:rPr>
        <w:t>ORM(Object Relational Mapping) là một kỹ thuật giúp ta có thể dễ dàng thực hiện truy vấn, tương tác với dữ liệu dưới cơ sở dữ liệu ngay trên code</w:t>
      </w:r>
      <w:r w:rsidRPr="000756DE">
        <w:rPr>
          <w:szCs w:val="26"/>
          <w:lang w:val="en-US"/>
        </w:rPr>
        <w:t>.</w:t>
      </w:r>
    </w:p>
    <w:p w14:paraId="3E5E06FC" w14:textId="02E6BE4C" w:rsidR="0047492B" w:rsidRPr="000756DE" w:rsidRDefault="0047492B" w:rsidP="008F5417">
      <w:pPr>
        <w:rPr>
          <w:szCs w:val="26"/>
        </w:rPr>
      </w:pPr>
      <w:r w:rsidRPr="000756DE">
        <w:rPr>
          <w:szCs w:val="26"/>
        </w:rPr>
        <w:t>Về bản chất, Django cũng là một ORM, ta có thể</w:t>
      </w:r>
      <w:r w:rsidR="008D7497" w:rsidRPr="0060159A">
        <w:rPr>
          <w:color w:val="FFFFFF" w:themeColor="background1"/>
          <w:sz w:val="20"/>
          <w:szCs w:val="20"/>
          <w:lang w:val="en-US"/>
        </w:rPr>
        <w:t>”</w:t>
      </w:r>
      <w:r w:rsidRPr="000756DE">
        <w:rPr>
          <w:szCs w:val="26"/>
        </w:rPr>
        <w:t>dễ</w:t>
      </w:r>
      <w:r w:rsidR="008D7497" w:rsidRPr="0060159A">
        <w:rPr>
          <w:color w:val="FFFFFF" w:themeColor="background1"/>
          <w:sz w:val="20"/>
          <w:szCs w:val="20"/>
          <w:lang w:val="en-US"/>
        </w:rPr>
        <w:t>”</w:t>
      </w:r>
      <w:r w:rsidRPr="000756DE">
        <w:rPr>
          <w:szCs w:val="26"/>
        </w:rPr>
        <w:t>dàng</w:t>
      </w:r>
      <w:r w:rsidR="008D7497" w:rsidRPr="0060159A">
        <w:rPr>
          <w:color w:val="FFFFFF" w:themeColor="background1"/>
          <w:sz w:val="20"/>
          <w:szCs w:val="20"/>
          <w:lang w:val="en-US"/>
        </w:rPr>
        <w:t>”</w:t>
      </w:r>
      <w:r w:rsidRPr="000756DE">
        <w:rPr>
          <w:szCs w:val="26"/>
        </w:rPr>
        <w:t>truy</w:t>
      </w:r>
      <w:r w:rsidR="008D7497" w:rsidRPr="0060159A">
        <w:rPr>
          <w:color w:val="FFFFFF" w:themeColor="background1"/>
          <w:sz w:val="20"/>
          <w:szCs w:val="20"/>
          <w:lang w:val="en-US"/>
        </w:rPr>
        <w:t>”</w:t>
      </w:r>
      <w:r w:rsidRPr="000756DE">
        <w:rPr>
          <w:szCs w:val="26"/>
        </w:rPr>
        <w:t>vấn</w:t>
      </w:r>
      <w:r w:rsidR="008D7497" w:rsidRPr="0060159A">
        <w:rPr>
          <w:color w:val="FFFFFF" w:themeColor="background1"/>
          <w:sz w:val="20"/>
          <w:szCs w:val="20"/>
          <w:lang w:val="en-US"/>
        </w:rPr>
        <w:t>”</w:t>
      </w:r>
      <w:r w:rsidRPr="000756DE">
        <w:rPr>
          <w:szCs w:val="26"/>
        </w:rPr>
        <w:t>dữ liệu</w:t>
      </w:r>
      <w:r w:rsidR="008D7497" w:rsidRPr="0060159A">
        <w:rPr>
          <w:color w:val="FFFFFF" w:themeColor="background1"/>
          <w:sz w:val="20"/>
          <w:szCs w:val="20"/>
          <w:lang w:val="en-US"/>
        </w:rPr>
        <w:t>”</w:t>
      </w:r>
      <w:r w:rsidRPr="000756DE">
        <w:rPr>
          <w:szCs w:val="26"/>
        </w:rPr>
        <w:t>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54D7C160" w14:textId="77777777" w:rsidR="001D55CB" w:rsidRPr="000756DE" w:rsidRDefault="001D55CB" w:rsidP="001D55CB">
      <w:pPr>
        <w:pStyle w:val="NormalWeb"/>
        <w:spacing w:before="0" w:beforeAutospacing="0" w:after="120" w:afterAutospacing="0"/>
        <w:ind w:firstLine="567"/>
        <w:jc w:val="both"/>
        <w:rPr>
          <w:sz w:val="26"/>
          <w:szCs w:val="26"/>
        </w:rPr>
      </w:pPr>
    </w:p>
    <w:p w14:paraId="4453B1CA" w14:textId="59420572" w:rsidR="001D55CB" w:rsidRPr="000756DE" w:rsidRDefault="001D55CB" w:rsidP="001D55CB">
      <w:pPr>
        <w:rPr>
          <w:sz w:val="24"/>
        </w:rPr>
      </w:pPr>
      <w:r w:rsidRPr="000756DE">
        <w:t>Các câu QuerySet này sẽ thông qua một Manager của lớp model đại diện là “objects” mà thực hiện truy vấn đến bảng tương ứng với lớp model đó.</w:t>
      </w:r>
    </w:p>
    <w:p w14:paraId="59D86900" w14:textId="74226D58" w:rsidR="001D55CB" w:rsidRPr="000756DE" w:rsidRDefault="001D55CB" w:rsidP="001D55CB">
      <w:r w:rsidRPr="000756DE">
        <w:t>Vì thế, ta có thể thực hiện tạo ra các QuerySet để truy vấn như lọc, thống kê, join bảng, … 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rPr>
          <w:color w:val="auto"/>
        </w:rPr>
      </w:pPr>
      <w:bookmarkStart w:id="90" w:name="_Toc87014920"/>
      <w:r w:rsidRPr="000756DE">
        <w:rPr>
          <w:color w:val="auto"/>
        </w:rPr>
        <w:t>Giới thiệu Django Rest Framework</w:t>
      </w:r>
      <w:bookmarkEnd w:id="90"/>
    </w:p>
    <w:p w14:paraId="50AA1D32" w14:textId="77777777" w:rsidR="001D55CB" w:rsidRPr="000756DE" w:rsidRDefault="001D55CB" w:rsidP="001D55CB">
      <w:pPr>
        <w:rPr>
          <w:sz w:val="24"/>
        </w:rPr>
      </w:pPr>
      <w:r w:rsidRPr="000756DE">
        <w:t>Với nhu cầu tạo ra các API nhanh chóng và linh hoạt, Django cung cấp cho ta một framework để đáp ứng nhu cầu đó, đó là Django Rest Framework.</w:t>
      </w:r>
    </w:p>
    <w:p w14:paraId="292EE966" w14:textId="17D71D13" w:rsidR="001D55CB" w:rsidRPr="000756DE" w:rsidRDefault="001D55CB" w:rsidP="001D55CB">
      <w:r w:rsidRPr="000756DE">
        <w:t>Django Rest Framework(DRF) là một bộ công cụ giúp cho lập</w:t>
      </w:r>
      <w:r w:rsidR="0060159A" w:rsidRPr="0060159A">
        <w:rPr>
          <w:color w:val="FFFFFF" w:themeColor="background1"/>
          <w:sz w:val="20"/>
          <w:szCs w:val="20"/>
          <w:lang w:val="en-US"/>
        </w:rPr>
        <w:t>”</w:t>
      </w:r>
      <w:r w:rsidRPr="000756DE">
        <w:t>trình</w:t>
      </w:r>
      <w:r w:rsidR="0060159A" w:rsidRPr="0060159A">
        <w:rPr>
          <w:color w:val="FFFFFF" w:themeColor="background1"/>
          <w:sz w:val="20"/>
          <w:szCs w:val="20"/>
          <w:lang w:val="en-US"/>
        </w:rPr>
        <w:t>”</w:t>
      </w:r>
      <w:r w:rsidRPr="000756DE">
        <w:t>viên</w:t>
      </w:r>
      <w:r w:rsidR="0060159A" w:rsidRPr="0060159A">
        <w:rPr>
          <w:color w:val="FFFFFF" w:themeColor="background1"/>
          <w:sz w:val="20"/>
          <w:szCs w:val="20"/>
          <w:lang w:val="en-US"/>
        </w:rPr>
        <w:t>”</w:t>
      </w:r>
      <w:r w:rsidRPr="000756DE">
        <w:t>có</w:t>
      </w:r>
      <w:r w:rsidR="0060159A" w:rsidRPr="0060159A">
        <w:rPr>
          <w:color w:val="FFFFFF" w:themeColor="background1"/>
          <w:sz w:val="20"/>
          <w:szCs w:val="20"/>
          <w:lang w:val="en-US"/>
        </w:rPr>
        <w:t>”</w:t>
      </w:r>
      <w:r w:rsidRPr="000756DE">
        <w:t>thể tạo</w:t>
      </w:r>
      <w:r w:rsidR="0060159A" w:rsidRPr="0060159A">
        <w:rPr>
          <w:color w:val="FFFFFF" w:themeColor="background1"/>
          <w:sz w:val="20"/>
          <w:szCs w:val="20"/>
          <w:lang w:val="en-US"/>
        </w:rPr>
        <w:t>”</w:t>
      </w:r>
      <w:r w:rsidRPr="000756DE">
        <w:t>ra</w:t>
      </w:r>
      <w:r w:rsidR="0060159A" w:rsidRPr="0060159A">
        <w:rPr>
          <w:color w:val="FFFFFF" w:themeColor="background1"/>
          <w:sz w:val="20"/>
          <w:szCs w:val="20"/>
          <w:lang w:val="en-US"/>
        </w:rPr>
        <w:t>”</w:t>
      </w:r>
      <w:r w:rsidRPr="000756DE">
        <w:t>những Restful API một</w:t>
      </w:r>
      <w:r w:rsidR="0060159A" w:rsidRPr="0060159A">
        <w:rPr>
          <w:color w:val="FFFFFF" w:themeColor="background1"/>
          <w:sz w:val="20"/>
          <w:szCs w:val="20"/>
          <w:lang w:val="en-US"/>
        </w:rPr>
        <w:t>”</w:t>
      </w:r>
      <w:r w:rsidRPr="000756DE">
        <w:t>cách</w:t>
      </w:r>
      <w:r w:rsidR="0060159A" w:rsidRPr="0060159A">
        <w:rPr>
          <w:color w:val="FFFFFF" w:themeColor="background1"/>
          <w:sz w:val="20"/>
          <w:szCs w:val="20"/>
          <w:lang w:val="en-US"/>
        </w:rPr>
        <w:t>”</w:t>
      </w:r>
      <w:r w:rsidRPr="000756DE">
        <w:t>nhanh</w:t>
      </w:r>
      <w:r w:rsidR="0060159A" w:rsidRPr="0060159A">
        <w:rPr>
          <w:color w:val="FFFFFF" w:themeColor="background1"/>
          <w:sz w:val="20"/>
          <w:szCs w:val="20"/>
          <w:lang w:val="en-US"/>
        </w:rPr>
        <w:t>”</w:t>
      </w:r>
      <w:r w:rsidRPr="000756DE">
        <w:t>chóng, an</w:t>
      </w:r>
      <w:r w:rsidR="0060159A" w:rsidRPr="0060159A">
        <w:rPr>
          <w:color w:val="FFFFFF" w:themeColor="background1"/>
          <w:sz w:val="20"/>
          <w:szCs w:val="20"/>
          <w:lang w:val="en-US"/>
        </w:rPr>
        <w:t>”</w:t>
      </w:r>
      <w:r w:rsidRPr="000756DE">
        <w:t>toàn</w:t>
      </w:r>
      <w:r w:rsidR="0060159A" w:rsidRPr="0060159A">
        <w:rPr>
          <w:color w:val="FFFFFF" w:themeColor="background1"/>
          <w:sz w:val="20"/>
          <w:szCs w:val="20"/>
          <w:lang w:val="en-US"/>
        </w:rPr>
        <w:t>”</w:t>
      </w:r>
      <w:r w:rsidRPr="000756DE">
        <w:t>và</w:t>
      </w:r>
      <w:r w:rsidR="0060159A" w:rsidRPr="0060159A">
        <w:rPr>
          <w:color w:val="FFFFFF" w:themeColor="background1"/>
          <w:sz w:val="20"/>
          <w:szCs w:val="20"/>
          <w:lang w:val="en-US"/>
        </w:rPr>
        <w:t>”</w:t>
      </w:r>
      <w:r w:rsidRPr="000756DE">
        <w:t>bảo</w:t>
      </w:r>
      <w:r w:rsidR="0060159A" w:rsidRPr="0060159A">
        <w:rPr>
          <w:color w:val="FFFFFF" w:themeColor="background1"/>
          <w:sz w:val="20"/>
          <w:szCs w:val="20"/>
          <w:lang w:val="en-US"/>
        </w:rPr>
        <w:t>”</w:t>
      </w:r>
      <w:r w:rsidRPr="000756DE">
        <w:t>mật để cung cấp cho Client sử dụng, do có hỗ trợ nhiều authentication policies cũng như giao diện duyệt API hiệu quả, kèm theo đó là tài</w:t>
      </w:r>
      <w:r w:rsidR="0060159A" w:rsidRPr="0060159A">
        <w:rPr>
          <w:color w:val="FFFFFF" w:themeColor="background1"/>
          <w:sz w:val="20"/>
          <w:szCs w:val="20"/>
          <w:lang w:val="en-US"/>
        </w:rPr>
        <w:t>”</w:t>
      </w:r>
      <w:r w:rsidRPr="000756DE">
        <w:t>liệu</w:t>
      </w:r>
      <w:r w:rsidR="0060159A" w:rsidRPr="0060159A">
        <w:rPr>
          <w:color w:val="FFFFFF" w:themeColor="background1"/>
          <w:sz w:val="20"/>
          <w:szCs w:val="20"/>
          <w:lang w:val="en-US"/>
        </w:rPr>
        <w:t>”</w:t>
      </w:r>
      <w:r w:rsidRPr="000756DE">
        <w:t>học tập</w:t>
      </w:r>
      <w:r w:rsidR="0060159A" w:rsidRPr="0060159A">
        <w:rPr>
          <w:color w:val="FFFFFF" w:themeColor="background1"/>
          <w:sz w:val="20"/>
          <w:szCs w:val="20"/>
          <w:lang w:val="en-US"/>
        </w:rPr>
        <w:t>”</w:t>
      </w:r>
      <w:r w:rsidRPr="000756DE">
        <w:t>phong</w:t>
      </w:r>
      <w:r w:rsidR="0060159A" w:rsidRPr="0060159A">
        <w:rPr>
          <w:color w:val="FFFFFF" w:themeColor="background1"/>
          <w:sz w:val="20"/>
          <w:szCs w:val="20"/>
          <w:lang w:val="en-US"/>
        </w:rPr>
        <w:t>”</w:t>
      </w:r>
      <w:r w:rsidRPr="000756DE">
        <w:t>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635EEF82" w14:textId="5B4964B9" w:rsidR="001D55CB" w:rsidRPr="000756DE" w:rsidRDefault="001D55CB" w:rsidP="001D55CB">
      <w:pPr>
        <w:rPr>
          <w:lang w:val="en-US"/>
        </w:rPr>
      </w:pP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rPr>
          <w:color w:val="auto"/>
        </w:rPr>
      </w:pPr>
      <w:bookmarkStart w:id="91" w:name="_Toc87014921"/>
      <w:r w:rsidRPr="000756DE">
        <w:rPr>
          <w:color w:val="auto"/>
        </w:rPr>
        <w:t>View</w:t>
      </w:r>
      <w:bookmarkEnd w:id="91"/>
    </w:p>
    <w:p w14:paraId="744DF45D" w14:textId="77777777" w:rsidR="00EC6C94" w:rsidRPr="000756DE" w:rsidRDefault="00EC6C94" w:rsidP="00EC6C94">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Đối tượng Request được gửi tới xử lý là một thể hiện của Rest Framework chứ không phải là thể thiện của Django Request(HttpRequest)</w:t>
      </w:r>
    </w:p>
    <w:p w14:paraId="5CDF8D51" w14:textId="5CFBF84C" w:rsidR="00EC6C94" w:rsidRPr="000756DE" w:rsidRDefault="00EC6C94" w:rsidP="00A2372B">
      <w:pPr>
        <w:pStyle w:val="ListParagraph"/>
        <w:numPr>
          <w:ilvl w:val="0"/>
          <w:numId w:val="20"/>
        </w:numPr>
        <w:spacing w:line="360" w:lineRule="auto"/>
        <w:rPr>
          <w:rFonts w:ascii="Courier New" w:hAnsi="Courier New" w:cs="Courier New"/>
        </w:rPr>
      </w:pPr>
      <w:r w:rsidRPr="000756DE">
        <w:t>Những dữ liệu trả về phương thức response là thể hiện của Response của Rest Framework</w:t>
      </w:r>
    </w:p>
    <w:p w14:paraId="073D32AC"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Những ngoại lệ bắt được sẽ là APIException</w:t>
      </w:r>
    </w:p>
    <w:p w14:paraId="04DBD356" w14:textId="77777777" w:rsidR="00EC6C94" w:rsidRPr="000756DE" w:rsidRDefault="00EC6C94" w:rsidP="00A2372B">
      <w:pPr>
        <w:pStyle w:val="ListParagraph"/>
        <w:numPr>
          <w:ilvl w:val="0"/>
          <w:numId w:val="20"/>
        </w:numPr>
        <w:spacing w:line="360" w:lineRule="auto"/>
        <w:rPr>
          <w:sz w:val="24"/>
          <w:szCs w:val="24"/>
        </w:rPr>
      </w:pPr>
      <w:r w:rsidRPr="000756DE">
        <w:t xml:space="preserve">Ta có thể tiếp cận APIView bằng class hay function đều được. </w:t>
      </w:r>
    </w:p>
    <w:p w14:paraId="51CDA695" w14:textId="004731E2" w:rsidR="00EC6C94" w:rsidRPr="000756DE" w:rsidRDefault="00EC6C94" w:rsidP="00EC6C94">
      <w:pPr>
        <w:pStyle w:val="ListParagraph"/>
        <w:spacing w:line="360" w:lineRule="auto"/>
        <w:ind w:left="0" w:firstLine="0"/>
      </w:pPr>
      <w:r w:rsidRPr="000756DE">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C604097" w14:textId="77777777" w:rsidR="00EC6C94" w:rsidRPr="000756DE" w:rsidRDefault="00EC6C94" w:rsidP="00EC6C94">
      <w:pPr>
        <w:ind w:firstLine="0"/>
        <w:rPr>
          <w:szCs w:val="26"/>
        </w:rPr>
      </w:pP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7AC58A4B" w14:textId="1DF74B51" w:rsidR="00EC6C94" w:rsidRPr="000756DE" w:rsidRDefault="00EC6C94" w:rsidP="00EC6C94">
      <w:pPr>
        <w:rPr>
          <w:lang w:val="en-US"/>
        </w:rPr>
      </w:pPr>
    </w:p>
    <w:p w14:paraId="304B0694" w14:textId="36BA4E57" w:rsidR="00A9060F" w:rsidRPr="000756DE" w:rsidRDefault="00A9060F" w:rsidP="00A9060F">
      <w:pPr>
        <w:pStyle w:val="Heading2"/>
        <w:rPr>
          <w:color w:val="auto"/>
        </w:rPr>
      </w:pPr>
      <w:bookmarkStart w:id="92" w:name="_Toc87014922"/>
      <w:r w:rsidRPr="000756DE">
        <w:rPr>
          <w:color w:val="auto"/>
        </w:rPr>
        <w:t>ViewSet</w:t>
      </w:r>
      <w:bookmarkEnd w:id="92"/>
    </w:p>
    <w:p w14:paraId="45529522" w14:textId="77777777" w:rsidR="00A9060F" w:rsidRPr="000756DE" w:rsidRDefault="00A9060F" w:rsidP="00A9060F">
      <w:pPr>
        <w:rPr>
          <w:sz w:val="24"/>
        </w:rPr>
      </w:pPr>
      <w:r w:rsidRPr="000756DE">
        <w:t>ViewSet là lớp con được kế thừa từ APIView, được hình thành từ việc kết hợp logic các view liên quan lại với nhau.</w:t>
      </w:r>
    </w:p>
    <w:p w14:paraId="0C301465" w14:textId="68D0A78C" w:rsidR="00A9060F" w:rsidRPr="000756DE" w:rsidRDefault="00A9060F" w:rsidP="00A9060F">
      <w:r w:rsidRPr="000756DE">
        <w:lastRenderedPageBreak/>
        <w:t>Các lớp ViewSet này sẽ không thực hiện sẵn cho lập trình viên các action như Get, Pos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p>
    <w:p w14:paraId="5F4888F8" w14:textId="77777777" w:rsidR="009851F2" w:rsidRPr="000756DE" w:rsidRDefault="009851F2" w:rsidP="009851F2">
      <w:pPr>
        <w:pStyle w:val="code2"/>
        <w:rPr>
          <w:color w:val="auto"/>
        </w:rPr>
      </w:pPr>
      <w:r w:rsidRPr="000756DE">
        <w:rPr>
          <w:color w:val="auto"/>
        </w:rPr>
        <w:t> </w:t>
      </w:r>
    </w:p>
    <w:p w14:paraId="27B8A204" w14:textId="7CBB7DFD" w:rsidR="009851F2" w:rsidRPr="000756DE" w:rsidRDefault="009851F2" w:rsidP="009851F2">
      <w:pPr>
        <w:pStyle w:val="code2"/>
        <w:rPr>
          <w:color w:val="auto"/>
        </w:rPr>
      </w:pPr>
      <w:r w:rsidRPr="000756DE">
        <w:rPr>
          <w:color w:val="auto"/>
        </w:rPr>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rPr>
          <w:color w:val="auto"/>
        </w:rPr>
      </w:pPr>
      <w:bookmarkStart w:id="93" w:name="_Toc87014923"/>
      <w:r w:rsidRPr="000756DE">
        <w:rPr>
          <w:color w:val="auto"/>
        </w:rPr>
        <w:t>ViewSet</w:t>
      </w:r>
      <w:bookmarkEnd w:id="93"/>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0CF7BB76" w14:textId="77777777" w:rsidR="009851F2" w:rsidRPr="000756DE" w:rsidRDefault="009851F2" w:rsidP="00A9060F">
      <w:pPr>
        <w:rPr>
          <w:lang w:val="en-US"/>
        </w:rPr>
      </w:pPr>
    </w:p>
    <w:p w14:paraId="7B64A567" w14:textId="2C8CE38E" w:rsidR="00EA7DFC" w:rsidRPr="000756DE" w:rsidRDefault="009851F2" w:rsidP="00956DD0">
      <w:r w:rsidRPr="000756DE">
        <w:lastRenderedPageBreak/>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94" w:name="Hình_3_5"/>
      <w:r w:rsidRPr="000756DE">
        <w:rPr>
          <w:noProof/>
          <w:szCs w:val="26"/>
          <w:bdr w:val="none" w:sz="0" w:space="0" w:color="auto" w:frame="1"/>
        </w:rPr>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94"/>
    </w:p>
    <w:p w14:paraId="7574D6F2" w14:textId="69100987" w:rsidR="009851F2" w:rsidRPr="000756DE" w:rsidRDefault="009851F2" w:rsidP="009851F2">
      <w:pPr>
        <w:pStyle w:val="NormalWeb"/>
        <w:spacing w:before="0" w:beforeAutospacing="0" w:after="120" w:afterAutospacing="0"/>
        <w:ind w:firstLine="567"/>
        <w:jc w:val="center"/>
        <w:rPr>
          <w:sz w:val="26"/>
          <w:szCs w:val="26"/>
        </w:rPr>
      </w:pPr>
      <w:bookmarkStart w:id="95" w:name="_Toc87023699"/>
      <w:bookmarkStart w:id="96" w:name="_Toc87176852"/>
      <w:r w:rsidRPr="000756DE">
        <w:t xml:space="preserve">Hình </w:t>
      </w:r>
      <w:bookmarkStart w:id="97" w:name="_Hlk87016621"/>
      <w:r w:rsidR="00643B2D">
        <w:fldChar w:fldCharType="begin"/>
      </w:r>
      <w:r w:rsidR="00643B2D">
        <w:instrText xml:space="preserve"> STYLEREF 1 \s </w:instrText>
      </w:r>
      <w:r w:rsidR="00643B2D">
        <w:fldChar w:fldCharType="separate"/>
      </w:r>
      <w:r w:rsidR="00643B2D">
        <w:rPr>
          <w:noProof/>
        </w:rPr>
        <w:t>3</w:t>
      </w:r>
      <w:r w:rsidR="00643B2D">
        <w:fldChar w:fldCharType="end"/>
      </w:r>
      <w:r w:rsidR="00643B2D">
        <w:t>.</w:t>
      </w:r>
      <w:r w:rsidR="00643B2D">
        <w:fldChar w:fldCharType="begin"/>
      </w:r>
      <w:r w:rsidR="00643B2D">
        <w:instrText xml:space="preserve"> SEQ Hình \* ARABIC \s 1 </w:instrText>
      </w:r>
      <w:r w:rsidR="00643B2D">
        <w:fldChar w:fldCharType="separate"/>
      </w:r>
      <w:r w:rsidR="00643B2D">
        <w:rPr>
          <w:noProof/>
        </w:rPr>
        <w:t>5</w:t>
      </w:r>
      <w:r w:rsidR="00643B2D">
        <w:fldChar w:fldCharType="end"/>
      </w:r>
      <w:r w:rsidRPr="000756DE">
        <w:t xml:space="preserve"> </w:t>
      </w:r>
      <w:r w:rsidRPr="000756DE">
        <w:rPr>
          <w:sz w:val="26"/>
          <w:szCs w:val="26"/>
        </w:rPr>
        <w:t>Các APIs đã tạo</w:t>
      </w:r>
      <w:bookmarkEnd w:id="95"/>
      <w:bookmarkEnd w:id="96"/>
      <w:bookmarkEnd w:id="97"/>
    </w:p>
    <w:p w14:paraId="61ACC860" w14:textId="1146B9B6" w:rsidR="009851F2" w:rsidRPr="000756DE" w:rsidRDefault="009851F2" w:rsidP="00956DD0">
      <w:pPr>
        <w:ind w:firstLine="0"/>
      </w:pPr>
      <w:r w:rsidRPr="000756DE">
        <w:t>Khi sử dụng GenericView, ta cần cung cấp cho nó các thuộc tính như sau:</w:t>
      </w:r>
    </w:p>
    <w:p w14:paraId="2B66AE83"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queryset: 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url_kwarg: chỉ định các đối số url argument.</w:t>
      </w:r>
    </w:p>
    <w:p w14:paraId="58ECDB0A" w14:textId="23991E3B" w:rsidR="00956DD0" w:rsidRPr="000756DE" w:rsidRDefault="00956DD0" w:rsidP="00A2372B">
      <w:pPr>
        <w:pStyle w:val="ListParagraph"/>
        <w:numPr>
          <w:ilvl w:val="0"/>
          <w:numId w:val="21"/>
        </w:numPr>
        <w:spacing w:line="360" w:lineRule="auto"/>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rPr>
          <w:color w:val="auto"/>
        </w:rPr>
      </w:pPr>
      <w:bookmarkStart w:id="98" w:name="_Toc87014924"/>
      <w:r w:rsidRPr="000756DE">
        <w:rPr>
          <w:color w:val="auto"/>
        </w:rPr>
        <w:t>Routers</w:t>
      </w:r>
      <w:bookmarkEnd w:id="98"/>
    </w:p>
    <w:p w14:paraId="7D53ABF1" w14:textId="3C318808" w:rsidR="008A63F3" w:rsidRPr="000756DE" w:rsidRDefault="008A63F3" w:rsidP="008A63F3">
      <w:pPr>
        <w:rPr>
          <w:szCs w:val="26"/>
          <w:lang w:val="en-US"/>
        </w:rPr>
      </w:pPr>
      <w:r w:rsidRPr="000756DE">
        <w:rPr>
          <w:szCs w:val="26"/>
        </w:rPr>
        <w:t>Django Rest Framework hỗ trợ xử lý tự động các URL trong Django đơn giản, nhanh chóng và nhất quán giúp ta có thể set URL cho project một cách logic, dễ dàng hơn</w:t>
      </w:r>
      <w:r w:rsidRPr="000756DE">
        <w:rPr>
          <w:szCs w:val="26"/>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0B35B677" w14:textId="77777777" w:rsidR="008A0E17" w:rsidRPr="000756DE" w:rsidRDefault="008A0E17" w:rsidP="008A0E17">
      <w:pPr>
        <w:pStyle w:val="code2"/>
        <w:rPr>
          <w:color w:val="auto"/>
        </w:rPr>
      </w:pPr>
      <w:r w:rsidRPr="000756DE">
        <w:rPr>
          <w:color w:val="auto"/>
        </w:rPr>
        <w:t> </w:t>
      </w:r>
    </w:p>
    <w:p w14:paraId="533C8168" w14:textId="26A5B312"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614F485E" w14:textId="2A4FB2E0" w:rsidR="00956DD0" w:rsidRPr="000756DE" w:rsidRDefault="00956DD0" w:rsidP="00956DD0">
      <w:pPr>
        <w:rPr>
          <w:sz w:val="24"/>
        </w:rPr>
      </w:pP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A2372B">
      <w:pPr>
        <w:pStyle w:val="ListParagraph"/>
        <w:numPr>
          <w:ilvl w:val="0"/>
          <w:numId w:val="22"/>
        </w:numPr>
        <w:spacing w:line="360" w:lineRule="auto"/>
      </w:pPr>
      <w:r w:rsidRPr="000756DE">
        <w:lastRenderedPageBreak/>
        <w:t>prefix: tiền tố URL sử dụng cho những url dạng {prefix}/</w:t>
      </w:r>
    </w:p>
    <w:p w14:paraId="6EA68443" w14:textId="77777777" w:rsidR="008A0E17" w:rsidRPr="000756DE" w:rsidRDefault="008A0E17" w:rsidP="00A2372B">
      <w:pPr>
        <w:pStyle w:val="ListParagraph"/>
        <w:numPr>
          <w:ilvl w:val="0"/>
          <w:numId w:val="22"/>
        </w:numPr>
        <w:spacing w:line="360" w:lineRule="auto"/>
      </w:pPr>
      <w:r w:rsidRPr="000756DE">
        <w:t>viewset:lớp ViewSet sử dụng URL này</w:t>
      </w:r>
    </w:p>
    <w:p w14:paraId="052D02BE" w14:textId="77777777" w:rsidR="008A0E17" w:rsidRPr="000756DE" w:rsidRDefault="008A0E17" w:rsidP="00B46948">
      <w:pPr>
        <w:pStyle w:val="ListParagraph"/>
        <w:spacing w:line="360" w:lineRule="auto"/>
        <w:ind w:left="0" w:firstLine="0"/>
        <w:rPr>
          <w:sz w:val="24"/>
          <w:szCs w:val="24"/>
        </w:rPr>
      </w:pPr>
      <w:r w:rsidRPr="000756DE">
        <w:t>Ngoài ra ta còn có đối số tùy chọn:</w:t>
      </w:r>
    </w:p>
    <w:p w14:paraId="2ACEE501" w14:textId="77777777" w:rsidR="008A0E17" w:rsidRPr="000756DE" w:rsidRDefault="008A0E17" w:rsidP="00A2372B">
      <w:pPr>
        <w:pStyle w:val="ListParagraph"/>
        <w:numPr>
          <w:ilvl w:val="0"/>
          <w:numId w:val="22"/>
        </w:numPr>
        <w:spacing w:line="360" w:lineRule="auto"/>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0756DE" w:rsidRDefault="008A0E17" w:rsidP="008A0E17">
      <w:pPr>
        <w:pStyle w:val="ListParagraph"/>
        <w:spacing w:line="360" w:lineRule="auto"/>
        <w:ind w:left="0" w:firstLine="0"/>
        <w:rPr>
          <w:sz w:val="24"/>
          <w:szCs w:val="24"/>
        </w:rPr>
      </w:pPr>
      <w:r w:rsidRPr="000756DE">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t>urlpatterns = [</w:t>
      </w:r>
      <w:r w:rsidRPr="000756DE">
        <w:rPr>
          <w:color w:val="auto"/>
        </w:rPr>
        <w:br/>
        <w:t>    path('', include(router.urls)),</w:t>
      </w:r>
      <w:r w:rsidRPr="000756DE">
        <w:rPr>
          <w:color w:val="auto"/>
        </w:rPr>
        <w:br/>
        <w:t>]</w:t>
      </w:r>
    </w:p>
    <w:p w14:paraId="4E8E1656" w14:textId="7D53A197" w:rsidR="008A0E17" w:rsidRPr="000756DE" w:rsidRDefault="008A0E17" w:rsidP="00956DD0">
      <w:pPr>
        <w:rPr>
          <w:sz w:val="24"/>
        </w:rPr>
      </w:pPr>
    </w:p>
    <w:p w14:paraId="0C6B2448" w14:textId="1FA6BA58" w:rsidR="00672B44" w:rsidRPr="000756DE" w:rsidRDefault="00672B44" w:rsidP="00672B44">
      <w:pPr>
        <w:pStyle w:val="Heading2"/>
        <w:rPr>
          <w:color w:val="auto"/>
        </w:rPr>
      </w:pPr>
      <w:bookmarkStart w:id="99" w:name="_Toc87014925"/>
      <w:r w:rsidRPr="000756DE">
        <w:rPr>
          <w:color w:val="auto"/>
        </w:rPr>
        <w:t>Request và Response</w:t>
      </w:r>
      <w:bookmarkEnd w:id="99"/>
    </w:p>
    <w:p w14:paraId="5A477811" w14:textId="44923203" w:rsidR="00672B44" w:rsidRPr="000756DE" w:rsidRDefault="00672B44" w:rsidP="00672B44">
      <w:pPr>
        <w:pStyle w:val="Heading4"/>
      </w:pPr>
      <w:r w:rsidRPr="000756DE">
        <w:t>Request</w:t>
      </w:r>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77777777" w:rsidR="000202CC" w:rsidRPr="000756DE" w:rsidRDefault="000202CC" w:rsidP="00A2372B">
      <w:pPr>
        <w:pStyle w:val="ListParagraph"/>
        <w:numPr>
          <w:ilvl w:val="0"/>
          <w:numId w:val="22"/>
        </w:numPr>
        <w:spacing w:line="360" w:lineRule="auto"/>
      </w:pPr>
      <w:r w:rsidRPr="000756DE">
        <w:t>Request.user: Là thể hiện của user, nếu đã chứng thực thì là thể hiện của “django.contrib.auth.models.User”, còn chưa chứng thực là thể hiện của “django.contrib.auth.models.AnonymousUser”.</w:t>
      </w:r>
    </w:p>
    <w:p w14:paraId="6365450C" w14:textId="77777777" w:rsidR="000202CC" w:rsidRPr="000756DE" w:rsidRDefault="000202CC" w:rsidP="00A2372B">
      <w:pPr>
        <w:pStyle w:val="ListParagraph"/>
        <w:numPr>
          <w:ilvl w:val="0"/>
          <w:numId w:val="22"/>
        </w:numPr>
        <w:spacing w:line="360" w:lineRule="auto"/>
      </w:pPr>
      <w:r w:rsidRPr="000756DE">
        <w:t>Request.data: Chứa những thông tin dữ liệu được gửi lên từ body</w:t>
      </w:r>
    </w:p>
    <w:p w14:paraId="3F16C88B" w14:textId="77777777" w:rsidR="000202CC" w:rsidRPr="000756DE" w:rsidRDefault="000202CC" w:rsidP="00A2372B">
      <w:pPr>
        <w:pStyle w:val="ListParagraph"/>
        <w:numPr>
          <w:ilvl w:val="0"/>
          <w:numId w:val="22"/>
        </w:numPr>
        <w:spacing w:line="360" w:lineRule="auto"/>
      </w:pPr>
      <w:r w:rsidRPr="000756DE">
        <w:t>Request.method: Trả về phương thức dùng để thực hiện request</w:t>
      </w:r>
    </w:p>
    <w:p w14:paraId="6818634C" w14:textId="77777777" w:rsidR="000202CC" w:rsidRPr="000756DE" w:rsidRDefault="000202CC" w:rsidP="00A2372B">
      <w:pPr>
        <w:pStyle w:val="ListParagraph"/>
        <w:numPr>
          <w:ilvl w:val="0"/>
          <w:numId w:val="22"/>
        </w:numPr>
        <w:spacing w:line="360" w:lineRule="auto"/>
      </w:pPr>
      <w:r w:rsidRPr="000756DE">
        <w:t>Request.query_params: Chứa dữ liệu từ các tham số truyền vào request từ phương thức Get</w:t>
      </w:r>
    </w:p>
    <w:p w14:paraId="0AA63C8B" w14:textId="77777777" w:rsidR="000202CC" w:rsidRPr="000756DE" w:rsidRDefault="000202CC" w:rsidP="00A2372B">
      <w:pPr>
        <w:pStyle w:val="ListParagraph"/>
        <w:numPr>
          <w:ilvl w:val="0"/>
          <w:numId w:val="22"/>
        </w:numPr>
        <w:spacing w:line="360" w:lineRule="auto"/>
      </w:pPr>
      <w:r w:rsidRPr="000756DE">
        <w:t>Request.auth: Chứa thông tin chứng thực, thường là thông tin token của request. Giá trị mặc định nếu chưa được chứng thực là None</w:t>
      </w:r>
    </w:p>
    <w:p w14:paraId="266D637C" w14:textId="77777777" w:rsidR="000202CC" w:rsidRPr="000756DE" w:rsidRDefault="000202CC" w:rsidP="00A2372B">
      <w:pPr>
        <w:pStyle w:val="ListParagraph"/>
        <w:numPr>
          <w:ilvl w:val="0"/>
          <w:numId w:val="22"/>
        </w:numPr>
        <w:spacing w:line="360" w:lineRule="auto"/>
      </w:pPr>
      <w:r w:rsidRPr="000756DE">
        <w:t xml:space="preserve">Request.authenticators: Chứa thông tin về các chính sách chứng thực trong các lớp APIView hay @api_view được thiết lập thông qua thuộc tính </w:t>
      </w:r>
      <w:r w:rsidRPr="000756DE">
        <w:lastRenderedPageBreak/>
        <w:t>authentication_classes hay mặc định sẽ lấy trong setting ở biến cấu hình DEFAULT_AUTHENTICATORS </w:t>
      </w:r>
    </w:p>
    <w:p w14:paraId="4D8E4E5C" w14:textId="70B16FDB" w:rsidR="000202CC" w:rsidRPr="000756DE" w:rsidRDefault="000202CC" w:rsidP="00A2372B">
      <w:pPr>
        <w:pStyle w:val="ListParagraph"/>
        <w:numPr>
          <w:ilvl w:val="0"/>
          <w:numId w:val="22"/>
        </w:numPr>
        <w:spacing w:line="360" w:lineRule="auto"/>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0202CC">
      <w:pPr>
        <w:pStyle w:val="Heading4"/>
      </w:pPr>
      <w:r w:rsidRPr="000756DE">
        <w:t>Response</w:t>
      </w:r>
    </w:p>
    <w:p w14:paraId="670BDCB9" w14:textId="0F5A0D2C" w:rsidR="000202CC" w:rsidRPr="000756DE" w:rsidRDefault="000202CC" w:rsidP="000202CC">
      <w:pPr>
        <w:rPr>
          <w:szCs w:val="26"/>
        </w:rPr>
      </w:pPr>
      <w:r w:rsidRPr="000756DE">
        <w:rPr>
          <w:szCs w:val="26"/>
        </w:rPr>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A2372B">
      <w:pPr>
        <w:pStyle w:val="ListParagraph"/>
        <w:numPr>
          <w:ilvl w:val="0"/>
          <w:numId w:val="23"/>
        </w:numPr>
        <w:spacing w:line="360" w:lineRule="auto"/>
      </w:pPr>
      <w:r w:rsidRPr="000756DE">
        <w:t>Data: là dữ liệu đã được serializer</w:t>
      </w:r>
    </w:p>
    <w:p w14:paraId="6573D7BB" w14:textId="77777777" w:rsidR="00505599" w:rsidRPr="000756DE" w:rsidRDefault="00505599" w:rsidP="00A2372B">
      <w:pPr>
        <w:pStyle w:val="ListParagraph"/>
        <w:numPr>
          <w:ilvl w:val="0"/>
          <w:numId w:val="23"/>
        </w:numPr>
        <w:spacing w:line="360" w:lineRule="auto"/>
      </w:pPr>
      <w:r w:rsidRPr="000756DE">
        <w:t>Status: status code được trả về cho response, mặc định là HTTP_200_OK</w:t>
      </w:r>
    </w:p>
    <w:p w14:paraId="2828172C" w14:textId="77777777" w:rsidR="00505599" w:rsidRPr="000756DE" w:rsidRDefault="00505599" w:rsidP="00A2372B">
      <w:pPr>
        <w:pStyle w:val="ListParagraph"/>
        <w:numPr>
          <w:ilvl w:val="0"/>
          <w:numId w:val="23"/>
        </w:numPr>
        <w:spacing w:line="360" w:lineRule="auto"/>
      </w:pPr>
      <w:r w:rsidRPr="000756DE">
        <w:t>Headers: là một từ điển của HTTP headers để sử dụng trong response</w:t>
      </w:r>
    </w:p>
    <w:p w14:paraId="250DBE97" w14:textId="77777777" w:rsidR="00505599" w:rsidRPr="000756DE" w:rsidRDefault="00505599" w:rsidP="00A2372B">
      <w:pPr>
        <w:pStyle w:val="ListParagraph"/>
        <w:numPr>
          <w:ilvl w:val="0"/>
          <w:numId w:val="23"/>
        </w:numPr>
        <w:spacing w:line="360" w:lineRule="auto"/>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A2372B">
      <w:pPr>
        <w:pStyle w:val="ListParagraph"/>
        <w:numPr>
          <w:ilvl w:val="0"/>
          <w:numId w:val="23"/>
        </w:numPr>
        <w:spacing w:line="360" w:lineRule="auto"/>
      </w:pPr>
      <w:r w:rsidRPr="000756DE">
        <w:t>Template_name: template được chọn sử dụng</w:t>
      </w:r>
    </w:p>
    <w:p w14:paraId="3D34114A" w14:textId="1AF75EBE" w:rsidR="00ED115F" w:rsidRPr="000756DE" w:rsidRDefault="00ED115F" w:rsidP="00ED115F">
      <w:pPr>
        <w:pStyle w:val="Heading2"/>
        <w:rPr>
          <w:color w:val="auto"/>
        </w:rPr>
      </w:pPr>
      <w:bookmarkStart w:id="100" w:name="_Toc87014926"/>
      <w:r w:rsidRPr="000756DE">
        <w:rPr>
          <w:color w:val="auto"/>
        </w:rPr>
        <w:t>Serializer</w:t>
      </w:r>
      <w:bookmarkEnd w:id="100"/>
    </w:p>
    <w:p w14:paraId="1EFA6B87" w14:textId="6BB20C5F"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2B37FF74"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edate_&lt;field_name&gt;: P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lastRenderedPageBreak/>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A2372B">
      <w:pPr>
        <w:pStyle w:val="ListParagraph"/>
        <w:numPr>
          <w:ilvl w:val="0"/>
          <w:numId w:val="25"/>
        </w:numPr>
        <w:spacing w:line="360" w:lineRule="auto"/>
      </w:pPr>
      <w:r w:rsidRPr="000756DE">
        <w:t>Các trường giống với model mà được ta khai báo</w:t>
      </w:r>
    </w:p>
    <w:p w14:paraId="57002CEE" w14:textId="77777777" w:rsidR="003A3264" w:rsidRPr="000756DE" w:rsidRDefault="003A3264" w:rsidP="00A2372B">
      <w:pPr>
        <w:pStyle w:val="ListParagraph"/>
        <w:numPr>
          <w:ilvl w:val="0"/>
          <w:numId w:val="25"/>
        </w:numPr>
        <w:spacing w:line="360" w:lineRule="auto"/>
      </w:pPr>
      <w:r w:rsidRPr="000756DE">
        <w:t>Những validator cho serializer: đó là những validate mà ta khai báo khi tạo model. Ví dụ: null là False</w:t>
      </w:r>
    </w:p>
    <w:p w14:paraId="3CC88D57" w14:textId="77777777" w:rsidR="003A3264" w:rsidRPr="000756DE" w:rsidRDefault="003A3264" w:rsidP="00A2372B">
      <w:pPr>
        <w:pStyle w:val="ListParagraph"/>
        <w:numPr>
          <w:ilvl w:val="0"/>
          <w:numId w:val="25"/>
        </w:numPr>
        <w:spacing w:line="360" w:lineRule="auto"/>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Model: đây là lớp model được liên kết với serializer</w:t>
      </w:r>
    </w:p>
    <w:p w14:paraId="26A349F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read_only_fields: Các trường được cho phép chỉ đọc</w:t>
      </w:r>
    </w:p>
    <w:p w14:paraId="280B3FD8"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rPr>
          <w:color w:val="auto"/>
        </w:rPr>
      </w:pPr>
      <w:bookmarkStart w:id="101" w:name="_Toc87014927"/>
      <w:r w:rsidRPr="000756DE">
        <w:rPr>
          <w:color w:val="auto"/>
        </w:rPr>
        <w:t>Authentication</w:t>
      </w:r>
      <w:bookmarkEnd w:id="101"/>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user: là thể hiện của gói contrib.auth</w:t>
      </w:r>
    </w:p>
    <w:p w14:paraId="49AED8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 xml:space="preserve">Authentication schemes được định nghĩa là một danh sách các lớp python. Rest Framework sẽ tham gia vào chứng thực từng lớp python trong danh sách và sẽ thiết lập </w:t>
      </w:r>
      <w:r w:rsidRPr="000756DE">
        <w:rPr>
          <w:lang w:val="en-US"/>
        </w:rPr>
        <w:lastRenderedPageBreak/>
        <w:t>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rPr>
          <w:color w:val="auto"/>
        </w:rPr>
      </w:pPr>
      <w:bookmarkStart w:id="102" w:name="_Toc87014928"/>
      <w:r w:rsidRPr="000756DE">
        <w:rPr>
          <w:color w:val="auto"/>
        </w:rPr>
        <w:t>Giới thiệu Oauth2</w:t>
      </w:r>
      <w:bookmarkEnd w:id="102"/>
    </w:p>
    <w:p w14:paraId="0F569D46" w14:textId="27170573" w:rsidR="002E2A6E" w:rsidRPr="000756DE" w:rsidRDefault="002E2A6E" w:rsidP="002E2A6E">
      <w:pPr>
        <w:rPr>
          <w:sz w:val="24"/>
        </w:rPr>
      </w:pPr>
      <w:r w:rsidRPr="000756DE">
        <w:t>Oauth2 là phiên bản hiện tại mới nhất của Oath (Open Authentication), được phát triển và được sử dụng phổ biến và rộng rãi bởi Facebook, google,… Là</w:t>
      </w:r>
      <w:r w:rsidR="009D57B5" w:rsidRPr="009D57B5">
        <w:rPr>
          <w:color w:val="FFFFFF" w:themeColor="background1"/>
          <w:sz w:val="20"/>
          <w:szCs w:val="20"/>
        </w:rPr>
        <w:t>”</w:t>
      </w:r>
      <w:r w:rsidRPr="000756DE">
        <w:t>một</w:t>
      </w:r>
      <w:r w:rsidR="009D57B5" w:rsidRPr="009D57B5">
        <w:rPr>
          <w:color w:val="FFFFFF" w:themeColor="background1"/>
          <w:sz w:val="20"/>
          <w:szCs w:val="20"/>
        </w:rPr>
        <w:t>”</w:t>
      </w:r>
      <w:r w:rsidRPr="000756DE">
        <w:t>giao</w:t>
      </w:r>
      <w:r w:rsidR="009D57B5" w:rsidRPr="009D57B5">
        <w:rPr>
          <w:color w:val="FFFFFF" w:themeColor="background1"/>
          <w:sz w:val="20"/>
          <w:szCs w:val="20"/>
        </w:rPr>
        <w:t>”</w:t>
      </w:r>
      <w:r w:rsidRPr="000756DE">
        <w:t>thức mở dùng để chứng thực với các dịch vụ liên quan khác.</w:t>
      </w:r>
    </w:p>
    <w:p w14:paraId="08DC3E41" w14:textId="501A8D83" w:rsidR="002E2A6E" w:rsidRPr="000756DE" w:rsidRDefault="002E2A6E" w:rsidP="002E2A6E">
      <w:r w:rsidRPr="000756DE">
        <w:t>Oauth hoạt động bằng cách ủy thác xác thực cho một dịch vụ để</w:t>
      </w:r>
      <w:r w:rsidR="009D57B5" w:rsidRPr="009D57B5">
        <w:rPr>
          <w:color w:val="FFFFFF" w:themeColor="background1"/>
          <w:sz w:val="20"/>
          <w:szCs w:val="20"/>
        </w:rPr>
        <w:t>”</w:t>
      </w:r>
      <w:r w:rsidRPr="000756DE">
        <w:t>truy</w:t>
      </w:r>
      <w:r w:rsidR="009D57B5" w:rsidRPr="009D57B5">
        <w:rPr>
          <w:color w:val="FFFFFF" w:themeColor="background1"/>
          <w:sz w:val="20"/>
          <w:szCs w:val="20"/>
        </w:rPr>
        <w:t>”</w:t>
      </w:r>
      <w:r w:rsidRPr="000756DE">
        <w:t>cập</w:t>
      </w:r>
      <w:r w:rsidR="009D57B5" w:rsidRPr="009D57B5">
        <w:rPr>
          <w:color w:val="FFFFFF" w:themeColor="background1"/>
          <w:sz w:val="20"/>
          <w:szCs w:val="20"/>
        </w:rPr>
        <w:t>”</w:t>
      </w:r>
      <w:r w:rsidRPr="000756DE">
        <w:t>vào các</w:t>
      </w:r>
      <w:r w:rsidR="009D57B5" w:rsidRPr="009D57B5">
        <w:rPr>
          <w:color w:val="FFFFFF" w:themeColor="background1"/>
          <w:sz w:val="20"/>
          <w:szCs w:val="20"/>
        </w:rPr>
        <w:t>”</w:t>
      </w:r>
      <w:r w:rsidRPr="000756DE">
        <w:t>tài</w:t>
      </w:r>
      <w:r w:rsidR="009D57B5" w:rsidRPr="009D57B5">
        <w:rPr>
          <w:color w:val="FFFFFF" w:themeColor="background1"/>
          <w:sz w:val="20"/>
          <w:szCs w:val="20"/>
        </w:rPr>
        <w:t>”</w:t>
      </w:r>
      <w:r w:rsidRPr="000756DE">
        <w:t>nguyên</w:t>
      </w:r>
      <w:r w:rsidR="009D57B5" w:rsidRPr="009D57B5">
        <w:rPr>
          <w:color w:val="FFFFFF" w:themeColor="background1"/>
          <w:sz w:val="20"/>
          <w:szCs w:val="20"/>
        </w:rPr>
        <w:t>”</w:t>
      </w:r>
      <w:r w:rsidRPr="000756DE">
        <w:t>mà không cần đến username, password.</w:t>
      </w:r>
    </w:p>
    <w:p w14:paraId="55F2B74C" w14:textId="68FE6D81" w:rsidR="00220537" w:rsidRPr="000756DE" w:rsidRDefault="00220537" w:rsidP="00220537">
      <w:pPr>
        <w:pStyle w:val="Heading4"/>
      </w:pPr>
      <w:r w:rsidRPr="000756DE">
        <w:t>OAuth2</w:t>
      </w:r>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471F6D">
      <w:pPr>
        <w:pStyle w:val="ListParagraph"/>
        <w:spacing w:line="360" w:lineRule="auto"/>
        <w:ind w:left="0" w:firstLine="0"/>
        <w:textAlignment w:val="baseline"/>
      </w:pPr>
      <w:r w:rsidRPr="000756DE">
        <w:t>Để giao tiếp với server từ client thông qua OAuth2, ta cần phải trải qua ba bước:</w:t>
      </w:r>
    </w:p>
    <w:p w14:paraId="0A2E66A3"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lastRenderedPageBreak/>
        <w:t>Authorized: Chứng thực quyền truy cập tài nguyên được bảo vệ của user</w:t>
      </w:r>
    </w:p>
    <w:p w14:paraId="31243A88"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9D4D38">
      <w:pPr>
        <w:pStyle w:val="Heading4"/>
      </w:pPr>
      <w:r w:rsidRPr="000756DE">
        <w:t>Django OAuth Toolkit</w:t>
      </w:r>
    </w:p>
    <w:p w14:paraId="50F687F5" w14:textId="5804A00A" w:rsidR="009D4D38" w:rsidRPr="000756DE" w:rsidRDefault="00C115EE" w:rsidP="009D4D38">
      <w:pPr>
        <w:rPr>
          <w:szCs w:val="26"/>
        </w:rPr>
      </w:pPr>
      <w:r w:rsidRPr="000756DE">
        <w:rPr>
          <w:szCs w:val="26"/>
        </w:rPr>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066B5289" w14:textId="10FD4A8A" w:rsidR="00050285" w:rsidRPr="000756DE" w:rsidRDefault="00050285" w:rsidP="00312218">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4E9CE1B1" w14:textId="77777777" w:rsidR="00312218" w:rsidRPr="000756DE" w:rsidRDefault="00312218" w:rsidP="00312218">
      <w:pPr>
        <w:pStyle w:val="ListParagraph"/>
        <w:spacing w:line="360" w:lineRule="auto"/>
        <w:ind w:left="0" w:firstLine="0"/>
        <w:textAlignment w:val="baseline"/>
      </w:pPr>
    </w:p>
    <w:p w14:paraId="64849F6B" w14:textId="738B2022" w:rsidR="00312218" w:rsidRPr="000756DE" w:rsidRDefault="00312218" w:rsidP="00312218">
      <w:pPr>
        <w:pStyle w:val="ListParagraph"/>
        <w:spacing w:line="360" w:lineRule="auto"/>
        <w:ind w:left="0" w:firstLine="0"/>
        <w:textAlignment w:val="baseline"/>
      </w:pPr>
      <w:r w:rsidRPr="000756DE">
        <w:t>Bước 3: Thêm cấu hình cho biên REST_FRAMEWORK:</w:t>
      </w:r>
    </w:p>
    <w:p w14:paraId="3B5CBA94" w14:textId="77777777" w:rsidR="00312218" w:rsidRPr="000756DE" w:rsidRDefault="00312218" w:rsidP="00312218">
      <w:pPr>
        <w:pStyle w:val="ListParagraph"/>
        <w:spacing w:line="360" w:lineRule="auto"/>
        <w:ind w:left="0" w:firstLine="0"/>
        <w:textAlignment w:val="baseline"/>
      </w:pPr>
    </w:p>
    <w:p w14:paraId="7A4D8DD1" w14:textId="52DF3609" w:rsidR="00312218" w:rsidRPr="000756DE" w:rsidRDefault="00312218" w:rsidP="00312218">
      <w:pPr>
        <w:pStyle w:val="code2"/>
        <w:rPr>
          <w:rFonts w:ascii="Courier New" w:hAnsi="Courier New"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3FA40010" w14:textId="0BECC283" w:rsidR="00220537" w:rsidRPr="000756DE" w:rsidRDefault="00220537" w:rsidP="00220537">
      <w:pPr>
        <w:ind w:firstLine="0"/>
      </w:pP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t>            namespace='oauth2_provider')),</w:t>
      </w:r>
      <w:r w:rsidRPr="000756DE">
        <w:rPr>
          <w:color w:val="auto"/>
        </w:rPr>
        <w:br/>
        <w:t>]</w:t>
      </w:r>
    </w:p>
    <w:p w14:paraId="03BBE1A2" w14:textId="4B680B8D" w:rsidR="00220537" w:rsidRPr="000756DE" w:rsidRDefault="00220537" w:rsidP="00220537"/>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lastRenderedPageBreak/>
        <w:t xml:space="preserve">Sau khi xong các bước trên, ta truy cập vào: </w:t>
      </w:r>
      <w:hyperlink r:id="rId31"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103" w:name="Hình_3_6"/>
      <w:r w:rsidRPr="000756DE">
        <w:rPr>
          <w:noProof/>
          <w:szCs w:val="26"/>
          <w:bdr w:val="none" w:sz="0" w:space="0" w:color="auto" w:frame="1"/>
        </w:rPr>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103"/>
    </w:p>
    <w:p w14:paraId="180673BD" w14:textId="34C8C612" w:rsidR="004A180B" w:rsidRPr="000756DE" w:rsidRDefault="004A180B" w:rsidP="004A180B">
      <w:pPr>
        <w:pStyle w:val="Caption"/>
        <w:spacing w:line="360" w:lineRule="auto"/>
        <w:rPr>
          <w:szCs w:val="26"/>
          <w:lang w:val="en-US"/>
        </w:rPr>
      </w:pPr>
      <w:bookmarkStart w:id="104" w:name="_Toc87023700"/>
      <w:bookmarkStart w:id="105" w:name="_Toc87176853"/>
      <w:r w:rsidRPr="000756DE">
        <w:t xml:space="preserve">Hình </w:t>
      </w:r>
      <w:bookmarkStart w:id="106" w:name="_Hlk87016650"/>
      <w:r w:rsidR="00643B2D">
        <w:fldChar w:fldCharType="begin"/>
      </w:r>
      <w:r w:rsidR="00643B2D">
        <w:instrText xml:space="preserve"> STYLEREF 1 \s </w:instrText>
      </w:r>
      <w:r w:rsidR="00643B2D">
        <w:fldChar w:fldCharType="separate"/>
      </w:r>
      <w:r w:rsidR="00643B2D">
        <w:rPr>
          <w:noProof/>
        </w:rPr>
        <w:t>3</w:t>
      </w:r>
      <w:r w:rsidR="00643B2D">
        <w:fldChar w:fldCharType="end"/>
      </w:r>
      <w:r w:rsidR="00643B2D">
        <w:t>.</w:t>
      </w:r>
      <w:fldSimple w:instr=" SEQ Hình \* ARABIC \s 1 ">
        <w:r w:rsidR="00643B2D">
          <w:rPr>
            <w:noProof/>
          </w:rPr>
          <w:t>6</w:t>
        </w:r>
      </w:fldSimple>
      <w:r w:rsidRPr="000756DE">
        <w:rPr>
          <w:lang w:val="en-US"/>
        </w:rPr>
        <w:t xml:space="preserve"> </w:t>
      </w:r>
      <w:r w:rsidRPr="000756DE">
        <w:rPr>
          <w:szCs w:val="26"/>
        </w:rPr>
        <w:t>Giao diện tạo application chứng thực</w:t>
      </w:r>
      <w:bookmarkEnd w:id="106"/>
      <w:r w:rsidRPr="000756DE">
        <w:rPr>
          <w:szCs w:val="26"/>
          <w:lang w:val="en-US"/>
        </w:rPr>
        <w:t>.</w:t>
      </w:r>
      <w:bookmarkEnd w:id="104"/>
      <w:bookmarkEnd w:id="105"/>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107"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107"/>
    </w:p>
    <w:p w14:paraId="2F1887C2" w14:textId="734038E0" w:rsidR="004A180B" w:rsidRPr="000756DE" w:rsidRDefault="004A180B" w:rsidP="00617C93">
      <w:pPr>
        <w:pStyle w:val="Caption"/>
        <w:spacing w:line="360" w:lineRule="auto"/>
        <w:rPr>
          <w:szCs w:val="26"/>
          <w:lang w:val="en-US"/>
        </w:rPr>
      </w:pPr>
      <w:bookmarkStart w:id="108" w:name="_Toc87023701"/>
      <w:bookmarkStart w:id="109" w:name="_Toc87176854"/>
      <w:r w:rsidRPr="000756DE">
        <w:t xml:space="preserve">Hình </w:t>
      </w:r>
      <w:fldSimple w:instr=" STYLEREF 1 \s ">
        <w:r w:rsidR="00643B2D">
          <w:rPr>
            <w:noProof/>
          </w:rPr>
          <w:t>3</w:t>
        </w:r>
      </w:fldSimple>
      <w:r w:rsidR="00643B2D">
        <w:t>.</w:t>
      </w:r>
      <w:fldSimple w:instr=" SEQ Hình \* ARABIC \s 1 ">
        <w:r w:rsidR="00643B2D">
          <w:rPr>
            <w:noProof/>
          </w:rPr>
          <w:t>7</w:t>
        </w:r>
      </w:fldSimple>
      <w:r w:rsidRPr="000756DE">
        <w:rPr>
          <w:lang w:val="en-US"/>
        </w:rPr>
        <w:t xml:space="preserve"> </w:t>
      </w:r>
      <w:bookmarkStart w:id="110" w:name="_Hlk87016669"/>
      <w:r w:rsidRPr="000756DE">
        <w:rPr>
          <w:szCs w:val="26"/>
        </w:rPr>
        <w:t>Giao diện tạo thành công</w:t>
      </w:r>
      <w:bookmarkEnd w:id="110"/>
      <w:r w:rsidR="00884B45" w:rsidRPr="000756DE">
        <w:rPr>
          <w:szCs w:val="26"/>
          <w:lang w:val="en-US"/>
        </w:rPr>
        <w:t>.</w:t>
      </w:r>
      <w:bookmarkEnd w:id="108"/>
      <w:bookmarkEnd w:id="109"/>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r>
      <w:r w:rsidRPr="000756DE">
        <w:rPr>
          <w:color w:val="auto"/>
        </w:rPr>
        <w:lastRenderedPageBreak/>
        <w:t>    "username": "&lt;your_username&gt;",</w:t>
      </w:r>
      <w:r w:rsidRPr="000756DE">
        <w:rPr>
          <w:color w:val="auto"/>
        </w:rPr>
        <w:br/>
        <w:t>    "password": "&lt;your_password&gt;",</w:t>
      </w:r>
      <w:r w:rsidRPr="000756DE">
        <w:rPr>
          <w:color w:val="auto"/>
        </w:rPr>
        <w:br/>
        <w:t>    "client_id": "&lt;your_client-id&gt;",</w:t>
      </w:r>
      <w:r w:rsidRPr="000756DE">
        <w:rPr>
          <w:color w:val="auto"/>
        </w:rPr>
        <w:br/>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111"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111"/>
    </w:p>
    <w:p w14:paraId="22C9BE70" w14:textId="2C578D09" w:rsidR="00617C93" w:rsidRPr="000756DE" w:rsidRDefault="00617C93" w:rsidP="00617C93">
      <w:pPr>
        <w:pStyle w:val="Caption"/>
        <w:spacing w:line="360" w:lineRule="auto"/>
        <w:rPr>
          <w:szCs w:val="26"/>
        </w:rPr>
      </w:pPr>
      <w:bookmarkStart w:id="112" w:name="_Toc87023702"/>
      <w:bookmarkStart w:id="113" w:name="_Toc87176855"/>
      <w:r w:rsidRPr="000756DE">
        <w:t xml:space="preserve">Hình </w:t>
      </w:r>
      <w:fldSimple w:instr=" STYLEREF 1 \s ">
        <w:r w:rsidR="00643B2D">
          <w:rPr>
            <w:noProof/>
          </w:rPr>
          <w:t>3</w:t>
        </w:r>
      </w:fldSimple>
      <w:r w:rsidR="00643B2D">
        <w:t>.</w:t>
      </w:r>
      <w:fldSimple w:instr=" SEQ Hình \* ARABIC \s 1 ">
        <w:r w:rsidR="00643B2D">
          <w:rPr>
            <w:noProof/>
          </w:rPr>
          <w:t>8</w:t>
        </w:r>
      </w:fldSimple>
      <w:r w:rsidRPr="000756DE">
        <w:rPr>
          <w:lang w:val="en-US"/>
        </w:rPr>
        <w:t xml:space="preserve"> </w:t>
      </w:r>
      <w:bookmarkStart w:id="114" w:name="_Hlk87016687"/>
      <w:r w:rsidRPr="000756DE">
        <w:rPr>
          <w:szCs w:val="26"/>
        </w:rPr>
        <w:t>Lấy token thành công</w:t>
      </w:r>
      <w:bookmarkEnd w:id="112"/>
      <w:bookmarkEnd w:id="113"/>
      <w:bookmarkEnd w:id="114"/>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6B2F014E" w:rsidR="00617C93" w:rsidRPr="000756DE" w:rsidRDefault="00617C93" w:rsidP="00FF23BA">
      <w:pPr>
        <w:pStyle w:val="Caption"/>
        <w:rPr>
          <w:szCs w:val="22"/>
          <w:lang w:val="en-US"/>
        </w:rPr>
      </w:pPr>
      <w:bookmarkStart w:id="115" w:name="Hình_3_9"/>
      <w:bookmarkStart w:id="116" w:name="_Toc87023703"/>
      <w:bookmarkStart w:id="117" w:name="_Toc87176856"/>
      <w:r w:rsidRPr="000756DE">
        <w:rPr>
          <w:noProof/>
          <w:szCs w:val="26"/>
          <w:bdr w:val="none" w:sz="0" w:space="0" w:color="auto" w:frame="1"/>
        </w:rPr>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15"/>
      <w:r w:rsidRPr="000756DE">
        <w:t xml:space="preserve">Hình </w:t>
      </w:r>
      <w:fldSimple w:instr=" STYLEREF 1 \s ">
        <w:r w:rsidR="00643B2D">
          <w:rPr>
            <w:noProof/>
          </w:rPr>
          <w:t>3</w:t>
        </w:r>
      </w:fldSimple>
      <w:r w:rsidR="00643B2D">
        <w:t>.</w:t>
      </w:r>
      <w:fldSimple w:instr=" SEQ Hình \* ARABIC \s 1 ">
        <w:r w:rsidR="00643B2D">
          <w:rPr>
            <w:noProof/>
          </w:rPr>
          <w:t>9</w:t>
        </w:r>
      </w:fldSimple>
      <w:r w:rsidRPr="000756DE">
        <w:rPr>
          <w:lang w:val="en-US"/>
        </w:rPr>
        <w:t xml:space="preserve"> </w:t>
      </w:r>
      <w:bookmarkStart w:id="118" w:name="_Hlk87016743"/>
      <w:r w:rsidRPr="000756DE">
        <w:rPr>
          <w:szCs w:val="26"/>
        </w:rPr>
        <w:t>Sử dụng token vừa tạo để thực hiện API</w:t>
      </w:r>
      <w:bookmarkEnd w:id="116"/>
      <w:bookmarkEnd w:id="117"/>
      <w:bookmarkEnd w:id="118"/>
    </w:p>
    <w:p w14:paraId="6CFE386C" w14:textId="3958DEDE" w:rsidR="00617C93" w:rsidRPr="000756DE" w:rsidRDefault="00617C93" w:rsidP="00617C93">
      <w:pPr>
        <w:pStyle w:val="Heading2"/>
        <w:rPr>
          <w:color w:val="auto"/>
        </w:rPr>
      </w:pPr>
      <w:bookmarkStart w:id="119" w:name="_Toc87014929"/>
      <w:r w:rsidRPr="000756DE">
        <w:rPr>
          <w:color w:val="auto"/>
        </w:rPr>
        <w:lastRenderedPageBreak/>
        <w:t>Cors</w:t>
      </w:r>
      <w:bookmarkEnd w:id="119"/>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32775356" w14:textId="77777777" w:rsidR="00B47072" w:rsidRPr="000756DE" w:rsidRDefault="00B47072" w:rsidP="00B47072">
      <w:pPr>
        <w:rPr>
          <w:sz w:val="24"/>
          <w:szCs w:val="24"/>
          <w:lang w:val="en-US"/>
        </w:rPr>
      </w:pPr>
    </w:p>
    <w:p w14:paraId="50BD07E5" w14:textId="56F54002" w:rsidR="003A3264" w:rsidRPr="000756DE" w:rsidRDefault="00024BA9" w:rsidP="00024BA9">
      <w:pPr>
        <w:pStyle w:val="ListParagraph"/>
        <w:ind w:left="0" w:firstLine="0"/>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D1A554E" w14:textId="31427ECE" w:rsidR="00024BA9" w:rsidRPr="000756DE" w:rsidRDefault="00024BA9" w:rsidP="00024BA9">
      <w:pPr>
        <w:pStyle w:val="ListParagraph"/>
        <w:ind w:left="0" w:firstLine="0"/>
        <w:textAlignment w:val="baseline"/>
      </w:pP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1576DA0B" w14:textId="7E05569E" w:rsidR="003A3264" w:rsidRPr="000756DE" w:rsidRDefault="003A3264" w:rsidP="003A3264">
      <w:pPr>
        <w:pStyle w:val="ListParagraph"/>
        <w:ind w:firstLine="0"/>
        <w:textAlignment w:val="baseline"/>
        <w:rPr>
          <w:rFonts w:eastAsia="Times New Roman"/>
        </w:rPr>
      </w:pPr>
    </w:p>
    <w:p w14:paraId="2DD8DD71" w14:textId="592D51E6" w:rsidR="00024BA9" w:rsidRPr="000756DE" w:rsidRDefault="00024BA9" w:rsidP="00024BA9">
      <w:pPr>
        <w:pStyle w:val="ListParagraph"/>
        <w:spacing w:line="360" w:lineRule="auto"/>
        <w:ind w:left="0" w:firstLine="0"/>
        <w:textAlignment w:val="baseline"/>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t>MIDDLEWARE = [</w:t>
      </w:r>
      <w:r w:rsidRPr="000756DE">
        <w:rPr>
          <w:color w:val="auto"/>
        </w:rPr>
        <w:br/>
        <w:t>    'corsheaders.middleware.CorsMiddleware',</w:t>
      </w:r>
      <w:r w:rsidRPr="000756DE">
        <w:rPr>
          <w:color w:val="auto"/>
        </w:rPr>
        <w:br/>
        <w:t>    ...</w:t>
      </w:r>
      <w:r w:rsidRPr="000756DE">
        <w:rPr>
          <w:color w:val="auto"/>
        </w:rPr>
        <w:br/>
        <w:t>]</w:t>
      </w:r>
    </w:p>
    <w:p w14:paraId="1FF67380" w14:textId="77777777" w:rsidR="003A3264" w:rsidRPr="000756DE" w:rsidRDefault="003A3264" w:rsidP="003A3264">
      <w:pPr>
        <w:spacing w:after="0"/>
        <w:ind w:left="927" w:firstLine="0"/>
        <w:textAlignment w:val="baseline"/>
        <w:rPr>
          <w:rFonts w:eastAsia="Times New Roman" w:cs="Times New Roman"/>
          <w:szCs w:val="26"/>
          <w:lang w:val="en-US"/>
        </w:rPr>
      </w:pP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2891927F" w14:textId="77777777" w:rsidR="003A3264" w:rsidRPr="000756DE" w:rsidRDefault="003A3264" w:rsidP="00ED115F">
      <w:pPr>
        <w:rPr>
          <w:lang w:val="en-US"/>
        </w:rPr>
      </w:pPr>
    </w:p>
    <w:p w14:paraId="0CB8103A" w14:textId="0A28E033" w:rsidR="00505599" w:rsidRPr="000756DE" w:rsidRDefault="00291DED" w:rsidP="00291DED">
      <w:pPr>
        <w:pStyle w:val="Heading2"/>
        <w:rPr>
          <w:color w:val="auto"/>
        </w:rPr>
      </w:pPr>
      <w:bookmarkStart w:id="120" w:name="_Toc87014930"/>
      <w:r w:rsidRPr="000756DE">
        <w:rPr>
          <w:color w:val="auto"/>
        </w:rPr>
        <w:t>Tích hợp Swagger</w:t>
      </w:r>
      <w:bookmarkEnd w:id="120"/>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lastRenderedPageBreak/>
        <w:t>pip install django-cors-middleware</w:t>
      </w:r>
    </w:p>
    <w:p w14:paraId="56E71E39" w14:textId="77777777" w:rsidR="00D52AA0" w:rsidRPr="000756DE" w:rsidRDefault="00D52AA0" w:rsidP="00D52AA0">
      <w:pPr>
        <w:rPr>
          <w:sz w:val="24"/>
          <w:szCs w:val="24"/>
          <w:lang w:val="en-US"/>
        </w:rPr>
      </w:pPr>
    </w:p>
    <w:p w14:paraId="7B7F48F8" w14:textId="19A57D6C" w:rsidR="00D52AA0" w:rsidRPr="000756DE" w:rsidRDefault="00D52AA0" w:rsidP="00D52AA0">
      <w:pPr>
        <w:pStyle w:val="ListParagraph"/>
        <w:ind w:left="0" w:firstLine="0"/>
        <w:textAlignment w:val="baseline"/>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5D1F513F" w14:textId="77777777" w:rsidR="00D52AA0" w:rsidRPr="000756DE" w:rsidRDefault="00D52AA0" w:rsidP="00D52AA0">
      <w:pPr>
        <w:pStyle w:val="ListParagraph"/>
        <w:ind w:left="0" w:firstLine="0"/>
        <w:textAlignment w:val="baseline"/>
      </w:pP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313B34AD" w14:textId="77777777" w:rsidR="007A1732" w:rsidRPr="000756DE" w:rsidRDefault="007A1732" w:rsidP="00D52AA0">
      <w:pPr>
        <w:pStyle w:val="ListParagraph"/>
        <w:spacing w:line="360" w:lineRule="auto"/>
        <w:ind w:left="0" w:firstLine="0"/>
        <w:textAlignment w:val="baseline"/>
      </w:pPr>
    </w:p>
    <w:p w14:paraId="44D33E23" w14:textId="476091BC" w:rsidR="00D52AA0" w:rsidRPr="000756DE" w:rsidRDefault="00D52AA0" w:rsidP="00D52AA0">
      <w:pPr>
        <w:pStyle w:val="ListParagraph"/>
        <w:spacing w:line="360" w:lineRule="auto"/>
        <w:ind w:left="0" w:firstLine="0"/>
        <w:textAlignment w:val="baseline"/>
      </w:pPr>
      <w:r w:rsidRPr="000756DE">
        <w:t xml:space="preserve">Bước 3: </w:t>
      </w:r>
      <w:r w:rsidR="00703BFD" w:rsidRPr="000756DE">
        <w:t>Cập nhật url cho URLConf</w:t>
      </w:r>
    </w:p>
    <w:p w14:paraId="5EC3BEAC" w14:textId="77777777" w:rsidR="007A1732" w:rsidRPr="000756DE" w:rsidRDefault="007A1732" w:rsidP="00D52AA0">
      <w:pPr>
        <w:pStyle w:val="ListParagraph"/>
        <w:spacing w:line="360" w:lineRule="auto"/>
        <w:ind w:left="0" w:firstLine="0"/>
        <w:textAlignment w:val="baseline"/>
      </w:pP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21" w:name="Hình_3_10"/>
      <w:r w:rsidRPr="000756DE">
        <w:rPr>
          <w:noProof/>
          <w:szCs w:val="26"/>
          <w:bdr w:val="none" w:sz="0" w:space="0" w:color="auto" w:frame="1"/>
        </w:rPr>
        <w:lastRenderedPageBreak/>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21"/>
    </w:p>
    <w:p w14:paraId="2CB5F5D2" w14:textId="07B20CD3" w:rsidR="00AB4326" w:rsidRPr="000756DE" w:rsidRDefault="00AB4326" w:rsidP="00AB4326">
      <w:pPr>
        <w:keepNext/>
        <w:ind w:firstLine="0"/>
        <w:jc w:val="center"/>
        <w:rPr>
          <w:szCs w:val="26"/>
        </w:rPr>
      </w:pPr>
      <w:bookmarkStart w:id="122" w:name="_Toc87023704"/>
      <w:bookmarkStart w:id="123" w:name="_Toc87176857"/>
      <w:r w:rsidRPr="000756DE">
        <w:t xml:space="preserve">Hình </w:t>
      </w:r>
      <w:fldSimple w:instr=" STYLEREF 1 \s ">
        <w:r w:rsidR="00643B2D">
          <w:rPr>
            <w:noProof/>
          </w:rPr>
          <w:t>3</w:t>
        </w:r>
      </w:fldSimple>
      <w:r w:rsidR="00643B2D">
        <w:t>.</w:t>
      </w:r>
      <w:fldSimple w:instr=" SEQ Hình \* ARABIC \s 1 ">
        <w:r w:rsidR="00643B2D">
          <w:rPr>
            <w:noProof/>
          </w:rPr>
          <w:t>10</w:t>
        </w:r>
      </w:fldSimple>
      <w:r w:rsidRPr="000756DE">
        <w:rPr>
          <w:lang w:val="en-US"/>
        </w:rPr>
        <w:t xml:space="preserve"> </w:t>
      </w:r>
      <w:bookmarkStart w:id="124" w:name="_Hlk87016780"/>
      <w:r w:rsidRPr="000756DE">
        <w:rPr>
          <w:szCs w:val="26"/>
        </w:rPr>
        <w:t>Giao diện Swagger</w:t>
      </w:r>
      <w:bookmarkEnd w:id="122"/>
      <w:bookmarkEnd w:id="123"/>
      <w:bookmarkEnd w:id="124"/>
    </w:p>
    <w:p w14:paraId="728DB573" w14:textId="221AE3D2" w:rsidR="00AB4326" w:rsidRPr="000756DE" w:rsidRDefault="00AB4326" w:rsidP="00AB4326">
      <w:pPr>
        <w:pStyle w:val="Heading2"/>
        <w:rPr>
          <w:color w:val="auto"/>
        </w:rPr>
      </w:pPr>
      <w:bookmarkStart w:id="125" w:name="_Toc87014931"/>
      <w:r w:rsidRPr="000756DE">
        <w:rPr>
          <w:color w:val="auto"/>
        </w:rPr>
        <w:t>Cloudinary storage</w:t>
      </w:r>
      <w:bookmarkEnd w:id="125"/>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7"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key</w:t>
      </w:r>
    </w:p>
    <w:p w14:paraId="049E2D2A"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secret</w:t>
      </w:r>
    </w:p>
    <w:p w14:paraId="43374E5E"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26" w:name="Hình_3_11"/>
      <w:r w:rsidRPr="000756DE">
        <w:rPr>
          <w:noProof/>
          <w:szCs w:val="26"/>
          <w:bdr w:val="none" w:sz="0" w:space="0" w:color="auto" w:frame="1"/>
        </w:rPr>
        <w:lastRenderedPageBreak/>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26"/>
    </w:p>
    <w:p w14:paraId="7083AD85" w14:textId="0842C17C" w:rsidR="00B4093F" w:rsidRPr="000756DE" w:rsidRDefault="00B4093F" w:rsidP="00B4093F">
      <w:pPr>
        <w:pStyle w:val="NormalWeb"/>
        <w:spacing w:before="0" w:beforeAutospacing="0" w:after="120" w:afterAutospacing="0" w:line="360" w:lineRule="auto"/>
        <w:ind w:firstLine="567"/>
        <w:jc w:val="center"/>
      </w:pPr>
      <w:bookmarkStart w:id="127" w:name="_Toc87023705"/>
      <w:bookmarkStart w:id="128" w:name="_Toc87176858"/>
      <w:r w:rsidRPr="000756DE">
        <w:t xml:space="preserve">Hình </w:t>
      </w:r>
      <w:r w:rsidR="00643B2D">
        <w:fldChar w:fldCharType="begin"/>
      </w:r>
      <w:r w:rsidR="00643B2D">
        <w:instrText xml:space="preserve"> STYLEREF 1 \s </w:instrText>
      </w:r>
      <w:r w:rsidR="00643B2D">
        <w:fldChar w:fldCharType="separate"/>
      </w:r>
      <w:r w:rsidR="00643B2D">
        <w:rPr>
          <w:noProof/>
        </w:rPr>
        <w:t>3</w:t>
      </w:r>
      <w:r w:rsidR="00643B2D">
        <w:fldChar w:fldCharType="end"/>
      </w:r>
      <w:r w:rsidR="00643B2D">
        <w:t>.</w:t>
      </w:r>
      <w:r w:rsidR="00643B2D">
        <w:fldChar w:fldCharType="begin"/>
      </w:r>
      <w:r w:rsidR="00643B2D">
        <w:instrText xml:space="preserve"> SEQ Hình \* ARABIC \s 1 </w:instrText>
      </w:r>
      <w:r w:rsidR="00643B2D">
        <w:fldChar w:fldCharType="separate"/>
      </w:r>
      <w:r w:rsidR="00643B2D">
        <w:rPr>
          <w:noProof/>
        </w:rPr>
        <w:t>11</w:t>
      </w:r>
      <w:r w:rsidR="00643B2D">
        <w:fldChar w:fldCharType="end"/>
      </w:r>
      <w:r w:rsidRPr="000756DE">
        <w:t xml:space="preserve"> </w:t>
      </w:r>
      <w:bookmarkStart w:id="129" w:name="_Hlk87016814"/>
      <w:r w:rsidRPr="000756DE">
        <w:rPr>
          <w:sz w:val="26"/>
          <w:szCs w:val="26"/>
        </w:rPr>
        <w:t>Giao diện MEDIA LIBRARY trên Cloudinary</w:t>
      </w:r>
      <w:bookmarkEnd w:id="127"/>
      <w:bookmarkEnd w:id="128"/>
      <w:bookmarkEnd w:id="129"/>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7D5D58DC" w14:textId="77777777" w:rsidR="00B4093F" w:rsidRPr="000756DE" w:rsidRDefault="00B4093F" w:rsidP="00B4093F">
      <w:pPr>
        <w:ind w:firstLine="0"/>
      </w:pP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A2372B">
      <w:pPr>
        <w:pStyle w:val="ListParagraph"/>
        <w:numPr>
          <w:ilvl w:val="0"/>
          <w:numId w:val="31"/>
        </w:numPr>
        <w:spacing w:line="360" w:lineRule="auto"/>
      </w:pPr>
      <w:r w:rsidRPr="000756DE">
        <w:t>MEDIA_URL: ta chỉ tới URL thư mục ta vừa tạo trên Cloudinary ở đây là ‘/WarehouseManagementSystem(WMS)’.</w:t>
      </w:r>
    </w:p>
    <w:p w14:paraId="37A7C617" w14:textId="77777777" w:rsidR="00B4093F" w:rsidRPr="000756DE" w:rsidRDefault="00B4093F" w:rsidP="00A2372B">
      <w:pPr>
        <w:pStyle w:val="ListParagraph"/>
        <w:numPr>
          <w:ilvl w:val="0"/>
          <w:numId w:val="31"/>
        </w:numPr>
        <w:spacing w:line="360" w:lineRule="auto"/>
      </w:pPr>
      <w:r w:rsidRPr="000756DE">
        <w:t>DEFAULT_FILE_STORAGE: lưu thông tin  kho lưu trữ. </w:t>
      </w:r>
    </w:p>
    <w:p w14:paraId="3A672584"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Ảnh: MediaCloudinaryStorage</w:t>
      </w:r>
    </w:p>
    <w:p w14:paraId="22170588"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lastRenderedPageBreak/>
        <w:t>Video: VideoMediaCloudinaryStorage</w:t>
      </w:r>
    </w:p>
    <w:p w14:paraId="683BFE4E" w14:textId="6D55EA84" w:rsidR="00B4093F" w:rsidRPr="000756DE" w:rsidRDefault="00B4093F" w:rsidP="00A2372B">
      <w:pPr>
        <w:pStyle w:val="ListParagraph"/>
        <w:numPr>
          <w:ilvl w:val="0"/>
          <w:numId w:val="31"/>
        </w:numPr>
        <w:spacing w:line="360" w:lineRule="auto"/>
        <w:rPr>
          <w:rFonts w:ascii="Courier New" w:hAnsi="Courier New" w:cs="Courier New"/>
        </w:rPr>
      </w:pPr>
      <w:r w:rsidRPr="000756DE">
        <w:t>Các file như .txt, .pdf, ..: RawMediaCloudinaryStorage</w:t>
      </w:r>
    </w:p>
    <w:p w14:paraId="1412B973" w14:textId="1C93AC31" w:rsidR="00B4093F" w:rsidRPr="000756DE" w:rsidRDefault="00B4093F" w:rsidP="00B4093F">
      <w:pPr>
        <w:pStyle w:val="ListParagraph"/>
        <w:spacing w:line="360" w:lineRule="auto"/>
        <w:ind w:left="0" w:firstLine="0"/>
      </w:pPr>
      <w:r w:rsidRPr="000756DE">
        <w:t>Bước 5: Sử dụng trong model thông qua ImageField của Django, ví dụ:</w:t>
      </w:r>
    </w:p>
    <w:p w14:paraId="6841A4DF" w14:textId="504BD3A3" w:rsidR="00B4093F" w:rsidRPr="000756DE" w:rsidRDefault="00B4093F" w:rsidP="00B4093F">
      <w:pPr>
        <w:pStyle w:val="code2"/>
        <w:rPr>
          <w:rFonts w:ascii="Courier New" w:hAnsi="Courier New" w:cs="Courier New"/>
          <w:color w:val="auto"/>
        </w:rPr>
      </w:pPr>
      <w:r w:rsidRPr="000756DE">
        <w:rPr>
          <w:color w:val="auto"/>
        </w:rPr>
        <w:t>class User(AbstractUser):</w:t>
      </w:r>
      <w:r w:rsidRPr="000756DE">
        <w:rPr>
          <w:color w:val="auto"/>
        </w:rPr>
        <w:br/>
        <w:t>    avatar = models.ImageField(upload_to='avatar_user/%Y/%m', blank=True)</w:t>
      </w:r>
    </w:p>
    <w:p w14:paraId="6EEFEE64" w14:textId="77777777" w:rsidR="00B4093F" w:rsidRPr="000756DE" w:rsidRDefault="004E7A2D" w:rsidP="00D12CF0">
      <w:r w:rsidRPr="000756DE">
        <w:tab/>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30" w:name="Hình_3_12"/>
      <w:r w:rsidRPr="000756DE">
        <w:rPr>
          <w:noProof/>
          <w:szCs w:val="26"/>
          <w:bdr w:val="none" w:sz="0" w:space="0" w:color="auto" w:frame="1"/>
        </w:rPr>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30"/>
    </w:p>
    <w:p w14:paraId="3D99D922" w14:textId="6396408D" w:rsidR="00B4093F" w:rsidRPr="000756DE" w:rsidRDefault="002D0174" w:rsidP="002D0174">
      <w:pPr>
        <w:pStyle w:val="Caption"/>
        <w:rPr>
          <w:szCs w:val="26"/>
        </w:rPr>
      </w:pPr>
      <w:bookmarkStart w:id="131" w:name="_Toc87023706"/>
      <w:bookmarkStart w:id="132" w:name="_Toc87176859"/>
      <w:r w:rsidRPr="000756DE">
        <w:t xml:space="preserve">Hình </w:t>
      </w:r>
      <w:fldSimple w:instr=" STYLEREF 1 \s ">
        <w:r w:rsidR="00643B2D">
          <w:rPr>
            <w:noProof/>
          </w:rPr>
          <w:t>3</w:t>
        </w:r>
      </w:fldSimple>
      <w:r w:rsidR="00643B2D">
        <w:t>.</w:t>
      </w:r>
      <w:fldSimple w:instr=" SEQ Hình \* ARABIC \s 1 ">
        <w:r w:rsidR="00643B2D">
          <w:rPr>
            <w:noProof/>
          </w:rPr>
          <w:t>12</w:t>
        </w:r>
      </w:fldSimple>
      <w:r w:rsidRPr="000756DE">
        <w:rPr>
          <w:lang w:val="en-US"/>
        </w:rPr>
        <w:t xml:space="preserve"> </w:t>
      </w:r>
      <w:bookmarkStart w:id="133" w:name="_Hlk87016866"/>
      <w:r w:rsidRPr="000756DE">
        <w:rPr>
          <w:szCs w:val="26"/>
        </w:rPr>
        <w:t>Cây thư mục lưu avatar user vừa tạo</w:t>
      </w:r>
      <w:bookmarkEnd w:id="131"/>
      <w:bookmarkEnd w:id="132"/>
      <w:bookmarkEnd w:id="133"/>
    </w:p>
    <w:p w14:paraId="5BB086DC" w14:textId="77777777" w:rsidR="002D0174" w:rsidRPr="000756DE" w:rsidRDefault="002D0174" w:rsidP="00FF23BA">
      <w:pPr>
        <w:ind w:firstLine="0"/>
        <w:rPr>
          <w:lang w:val="en-US"/>
        </w:rPr>
      </w:pPr>
    </w:p>
    <w:p w14:paraId="6ECFAE00" w14:textId="77777777" w:rsidR="00D12CF0" w:rsidRPr="000756DE" w:rsidRDefault="00D12CF0" w:rsidP="00FF23BA">
      <w:pPr>
        <w:ind w:firstLine="0"/>
      </w:pPr>
    </w:p>
    <w:p w14:paraId="0B3C34A9" w14:textId="77777777" w:rsidR="0058135F" w:rsidRPr="000756DE" w:rsidRDefault="0058135F" w:rsidP="00FF23BA">
      <w:pPr>
        <w:ind w:firstLine="0"/>
        <w:rPr>
          <w:lang w:val="en-US"/>
        </w:rPr>
      </w:pPr>
    </w:p>
    <w:p w14:paraId="119AB914" w14:textId="77777777" w:rsidR="00223A41" w:rsidRPr="000756DE" w:rsidRDefault="00223A41" w:rsidP="00223A41">
      <w:pPr>
        <w:ind w:firstLine="0"/>
      </w:pPr>
    </w:p>
    <w:p w14:paraId="639A81D3" w14:textId="39736514" w:rsidR="00C44FC0" w:rsidRPr="000756DE" w:rsidRDefault="00C44FC0" w:rsidP="00223A41">
      <w:pPr>
        <w:ind w:firstLine="0"/>
        <w:rPr>
          <w:szCs w:val="26"/>
          <w:lang w:val="en-US"/>
        </w:rPr>
      </w:pPr>
    </w:p>
    <w:p w14:paraId="714E1DF5" w14:textId="5CE02EE5" w:rsidR="00C44FC0" w:rsidRPr="000756DE" w:rsidRDefault="00C44FC0" w:rsidP="00FF23BA">
      <w:pPr>
        <w:ind w:firstLine="0"/>
        <w:rPr>
          <w:szCs w:val="26"/>
          <w:lang w:val="en-US"/>
        </w:rPr>
      </w:pPr>
    </w:p>
    <w:p w14:paraId="1F7400CD" w14:textId="77777777" w:rsidR="00C44FC0" w:rsidRPr="000756DE" w:rsidRDefault="00C44FC0" w:rsidP="00A76CD8">
      <w:pPr>
        <w:rPr>
          <w:lang w:val="en-US"/>
        </w:rPr>
      </w:pPr>
    </w:p>
    <w:p w14:paraId="450C8B24" w14:textId="1AE94A5F" w:rsidR="003461EA" w:rsidRPr="000756DE" w:rsidRDefault="00DE0BD5" w:rsidP="00DE0BD5">
      <w:pPr>
        <w:pStyle w:val="Heading1"/>
      </w:pPr>
      <w:bookmarkStart w:id="134" w:name="_Toc87014932"/>
      <w:r w:rsidRPr="000756DE">
        <w:lastRenderedPageBreak/>
        <w:t>Phân tích hệ th</w:t>
      </w:r>
      <w:r w:rsidR="00295CE0" w:rsidRPr="000756DE">
        <w:t>ố</w:t>
      </w:r>
      <w:r w:rsidRPr="000756DE">
        <w:t xml:space="preserve">ng </w:t>
      </w:r>
      <w:r w:rsidR="00483286" w:rsidRPr="000756DE">
        <w:t>WMS.PY</w:t>
      </w:r>
      <w:bookmarkEnd w:id="134"/>
    </w:p>
    <w:p w14:paraId="02D6E433" w14:textId="41743121" w:rsidR="00483286" w:rsidRPr="000756DE" w:rsidRDefault="00483286" w:rsidP="00483286">
      <w:pPr>
        <w:pStyle w:val="Heading2"/>
        <w:rPr>
          <w:color w:val="auto"/>
        </w:rPr>
      </w:pPr>
      <w:bookmarkStart w:id="135" w:name="_Toc87014933"/>
      <w:r w:rsidRPr="000756DE">
        <w:rPr>
          <w:color w:val="auto"/>
        </w:rPr>
        <w:t>Xác định yêu cầu</w:t>
      </w:r>
      <w:bookmarkEnd w:id="135"/>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A2372B">
      <w:pPr>
        <w:pStyle w:val="ListParagraph"/>
        <w:numPr>
          <w:ilvl w:val="0"/>
          <w:numId w:val="31"/>
        </w:numPr>
        <w:spacing w:line="360" w:lineRule="auto"/>
      </w:pPr>
      <w:r w:rsidRPr="000756DE">
        <w:t>Giảm tải hao tổn sức lực không đáng có tại các doanh nghiệp lĩnh vực ngành công nghiệp Logistic.</w:t>
      </w:r>
    </w:p>
    <w:p w14:paraId="6F3BF898" w14:textId="77777777" w:rsidR="00483286" w:rsidRPr="000756DE" w:rsidRDefault="00483286" w:rsidP="00A2372B">
      <w:pPr>
        <w:pStyle w:val="ListParagraph"/>
        <w:numPr>
          <w:ilvl w:val="0"/>
          <w:numId w:val="31"/>
        </w:numPr>
        <w:spacing w:line="360" w:lineRule="auto"/>
      </w:pPr>
      <w:r w:rsidRPr="000756DE">
        <w:t>Xử lý hàng tồn kho.</w:t>
      </w:r>
    </w:p>
    <w:p w14:paraId="6ABCDEE5" w14:textId="77777777" w:rsidR="00483286" w:rsidRPr="000756DE" w:rsidRDefault="00483286" w:rsidP="00A2372B">
      <w:pPr>
        <w:pStyle w:val="ListParagraph"/>
        <w:numPr>
          <w:ilvl w:val="0"/>
          <w:numId w:val="31"/>
        </w:numPr>
        <w:spacing w:line="360" w:lineRule="auto"/>
      </w:pPr>
      <w:r w:rsidRPr="000756DE">
        <w:t>Giảm thiểu sai sót do con người.</w:t>
      </w:r>
    </w:p>
    <w:p w14:paraId="6ABFE4CF" w14:textId="77777777" w:rsidR="00483286" w:rsidRPr="000756DE" w:rsidRDefault="00483286" w:rsidP="00A2372B">
      <w:pPr>
        <w:pStyle w:val="ListParagraph"/>
        <w:numPr>
          <w:ilvl w:val="0"/>
          <w:numId w:val="31"/>
        </w:numPr>
        <w:spacing w:line="360" w:lineRule="auto"/>
      </w:pPr>
      <w:r w:rsidRPr="000756DE">
        <w:t>Tiết kiệm thời gian xây dựng phát triển ứng dụng web thương mại lớn, nhanh chóng đưa vào sử dụng cho doanh nghiệp</w:t>
      </w:r>
    </w:p>
    <w:p w14:paraId="5EB9CF6F" w14:textId="77777777" w:rsidR="00483286" w:rsidRPr="000756DE" w:rsidRDefault="00483286" w:rsidP="00A2372B">
      <w:pPr>
        <w:pStyle w:val="ListParagraph"/>
        <w:numPr>
          <w:ilvl w:val="0"/>
          <w:numId w:val="31"/>
        </w:numPr>
        <w:spacing w:line="360" w:lineRule="auto"/>
        <w:rPr>
          <w:sz w:val="24"/>
          <w:szCs w:val="24"/>
        </w:rPr>
      </w:pPr>
      <w:r w:rsidRPr="000756DE">
        <w:t>Từ đó, xác định những yêu cầu cần có của một hệ thống quản lý kho hàng:</w:t>
      </w:r>
    </w:p>
    <w:p w14:paraId="1957C74B" w14:textId="77777777" w:rsidR="00483286" w:rsidRPr="000756DE" w:rsidRDefault="00483286" w:rsidP="00A2372B">
      <w:pPr>
        <w:pStyle w:val="ListParagraph"/>
        <w:numPr>
          <w:ilvl w:val="0"/>
          <w:numId w:val="31"/>
        </w:numPr>
        <w:spacing w:line="360" w:lineRule="auto"/>
      </w:pPr>
      <w:r w:rsidRPr="000756DE">
        <w:t>Đăng nhập, đăng xuất.</w:t>
      </w:r>
    </w:p>
    <w:p w14:paraId="57854649" w14:textId="77777777" w:rsidR="00483286" w:rsidRPr="000756DE" w:rsidRDefault="00483286" w:rsidP="00A2372B">
      <w:pPr>
        <w:pStyle w:val="ListParagraph"/>
        <w:numPr>
          <w:ilvl w:val="0"/>
          <w:numId w:val="31"/>
        </w:numPr>
        <w:spacing w:line="360" w:lineRule="auto"/>
      </w:pPr>
      <w:r w:rsidRPr="000756DE">
        <w:t>Quản lý đơn hàng nhập/xuất hàng từ nhà cung cấp</w:t>
      </w:r>
    </w:p>
    <w:p w14:paraId="2EE647A5" w14:textId="77777777" w:rsidR="00483286" w:rsidRPr="000756DE" w:rsidRDefault="00483286" w:rsidP="00A2372B">
      <w:pPr>
        <w:pStyle w:val="ListParagraph"/>
        <w:numPr>
          <w:ilvl w:val="0"/>
          <w:numId w:val="31"/>
        </w:numPr>
        <w:spacing w:line="360" w:lineRule="auto"/>
      </w:pPr>
      <w:r w:rsidRPr="000756DE">
        <w:t>Quản lý biên nhận nhập/xuất mỗi lần vận chuyển</w:t>
      </w:r>
    </w:p>
    <w:p w14:paraId="535758B6" w14:textId="77777777" w:rsidR="00483286" w:rsidRPr="000756DE" w:rsidRDefault="00483286" w:rsidP="00A2372B">
      <w:pPr>
        <w:pStyle w:val="ListParagraph"/>
        <w:numPr>
          <w:ilvl w:val="0"/>
          <w:numId w:val="31"/>
        </w:numPr>
        <w:spacing w:line="360" w:lineRule="auto"/>
      </w:pPr>
      <w:r w:rsidRPr="000756DE">
        <w:t>Phân bổ vị trí tác vụ nhập hàng vào kho hàng cho đơn nhập</w:t>
      </w:r>
    </w:p>
    <w:p w14:paraId="58F31ACD" w14:textId="77777777" w:rsidR="00483286" w:rsidRPr="000756DE" w:rsidRDefault="00483286" w:rsidP="00A2372B">
      <w:pPr>
        <w:pStyle w:val="ListParagraph"/>
        <w:numPr>
          <w:ilvl w:val="0"/>
          <w:numId w:val="31"/>
        </w:numPr>
        <w:spacing w:line="360" w:lineRule="auto"/>
      </w:pPr>
      <w:r w:rsidRPr="000756DE">
        <w:t>Phân bổ vị trí tác vụ rót hàng, lấy hàng và sắp xếp hàng cho đơn xuất</w:t>
      </w:r>
    </w:p>
    <w:p w14:paraId="01581EC4" w14:textId="77777777" w:rsidR="00483286" w:rsidRPr="000756DE" w:rsidRDefault="00483286" w:rsidP="00A2372B">
      <w:pPr>
        <w:pStyle w:val="ListParagraph"/>
        <w:numPr>
          <w:ilvl w:val="0"/>
          <w:numId w:val="31"/>
        </w:numPr>
        <w:spacing w:line="360" w:lineRule="auto"/>
      </w:pPr>
      <w:r w:rsidRPr="000756DE">
        <w:t>Quản lý tài khoản nhà cung cấp, nhân viên</w:t>
      </w:r>
    </w:p>
    <w:p w14:paraId="2CA0F515" w14:textId="781ABDC7" w:rsidR="00483286" w:rsidRPr="000756DE" w:rsidRDefault="00483286" w:rsidP="00A2372B">
      <w:pPr>
        <w:pStyle w:val="ListParagraph"/>
        <w:numPr>
          <w:ilvl w:val="0"/>
          <w:numId w:val="31"/>
        </w:numPr>
        <w:spacing w:line="360" w:lineRule="auto"/>
      </w:pPr>
      <w:r w:rsidRPr="000756DE">
        <w:t>Theo dõi, cập nhật tình trạng nhập hàng vào kho</w:t>
      </w:r>
    </w:p>
    <w:p w14:paraId="35E70318" w14:textId="77777777" w:rsidR="00483286" w:rsidRPr="000756DE" w:rsidRDefault="00483286" w:rsidP="00A2372B">
      <w:pPr>
        <w:pStyle w:val="ListParagraph"/>
        <w:numPr>
          <w:ilvl w:val="0"/>
          <w:numId w:val="31"/>
        </w:numPr>
        <w:spacing w:line="360" w:lineRule="auto"/>
      </w:pPr>
      <w:r w:rsidRPr="000756DE">
        <w:t>Theo dõi, cập nhật tình trạng rót hàng, pick hàng và sắp xếp hàng khi xuất hàng.</w:t>
      </w:r>
    </w:p>
    <w:p w14:paraId="7A6E743D" w14:textId="67AF50FC" w:rsidR="00483286" w:rsidRPr="000756DE" w:rsidRDefault="00483286" w:rsidP="00A2372B">
      <w:pPr>
        <w:pStyle w:val="ListParagraph"/>
        <w:numPr>
          <w:ilvl w:val="0"/>
          <w:numId w:val="31"/>
        </w:numPr>
        <w:spacing w:line="360" w:lineRule="auto"/>
      </w:pPr>
      <w:r w:rsidRPr="000756DE">
        <w:t>Thống kê</w:t>
      </w:r>
    </w:p>
    <w:p w14:paraId="4BC2B122" w14:textId="19E0C3C0" w:rsidR="007D6F77" w:rsidRPr="000756DE" w:rsidRDefault="007D6F77" w:rsidP="007D6F77">
      <w:pPr>
        <w:pStyle w:val="Heading2"/>
        <w:rPr>
          <w:color w:val="auto"/>
        </w:rPr>
      </w:pPr>
      <w:bookmarkStart w:id="136" w:name="_Toc87014934"/>
      <w:r w:rsidRPr="000756DE">
        <w:rPr>
          <w:color w:val="auto"/>
        </w:rPr>
        <w:t>Tổng quan nghiệp vụ hệ thống</w:t>
      </w:r>
      <w:bookmarkEnd w:id="136"/>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A2372B">
      <w:pPr>
        <w:pStyle w:val="ListParagraph"/>
        <w:numPr>
          <w:ilvl w:val="0"/>
          <w:numId w:val="33"/>
        </w:numPr>
        <w:spacing w:line="360" w:lineRule="auto"/>
      </w:pPr>
      <w:r w:rsidRPr="000756DE">
        <w:t>Vị trí(Location): Nơi lưu trữ sản phẩm tồn kho. Vị trí được phân thành 2 loại sau:</w:t>
      </w:r>
    </w:p>
    <w:p w14:paraId="7096C187"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lastRenderedPageBreak/>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A2372B">
      <w:pPr>
        <w:pStyle w:val="ListParagraph"/>
        <w:numPr>
          <w:ilvl w:val="1"/>
          <w:numId w:val="34"/>
        </w:numPr>
        <w:spacing w:line="360" w:lineRule="auto"/>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spacing w:line="360" w:lineRule="auto"/>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37" w:name="Hình_4_1"/>
      <w:r w:rsidRPr="000756DE">
        <w:rPr>
          <w:rFonts w:ascii="Arial" w:hAnsi="Arial" w:cs="Arial"/>
          <w:noProof/>
          <w:sz w:val="22"/>
          <w:bdr w:val="none" w:sz="0" w:space="0" w:color="auto" w:frame="1"/>
        </w:rPr>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37"/>
    </w:p>
    <w:p w14:paraId="218D8439" w14:textId="36AF827D" w:rsidR="00483286" w:rsidRPr="000756DE" w:rsidRDefault="003D6E7C" w:rsidP="003D6E7C">
      <w:pPr>
        <w:pStyle w:val="Caption"/>
        <w:rPr>
          <w:szCs w:val="26"/>
        </w:rPr>
      </w:pPr>
      <w:bookmarkStart w:id="138" w:name="_Toc87023707"/>
      <w:bookmarkStart w:id="139" w:name="_Toc87176860"/>
      <w:r w:rsidRPr="000756DE">
        <w:t xml:space="preserve">Hình </w:t>
      </w:r>
      <w:fldSimple w:instr=" STYLEREF 1 \s ">
        <w:r w:rsidR="00643B2D">
          <w:rPr>
            <w:noProof/>
          </w:rPr>
          <w:t>4</w:t>
        </w:r>
      </w:fldSimple>
      <w:r w:rsidR="00643B2D">
        <w:t>.</w:t>
      </w:r>
      <w:fldSimple w:instr=" SEQ Hình \* ARABIC \s 1 ">
        <w:r w:rsidR="00643B2D">
          <w:rPr>
            <w:noProof/>
          </w:rPr>
          <w:t>1</w:t>
        </w:r>
      </w:fldSimple>
      <w:r w:rsidRPr="000756DE">
        <w:rPr>
          <w:lang w:val="en-US"/>
        </w:rPr>
        <w:t xml:space="preserve"> </w:t>
      </w:r>
      <w:bookmarkStart w:id="140" w:name="_Hlk87016903"/>
      <w:r w:rsidRPr="000756DE">
        <w:rPr>
          <w:szCs w:val="26"/>
        </w:rPr>
        <w:t>Các loại Location trong kho hàng</w:t>
      </w:r>
      <w:bookmarkEnd w:id="138"/>
      <w:bookmarkEnd w:id="139"/>
      <w:bookmarkEnd w:id="140"/>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A2372B">
      <w:pPr>
        <w:numPr>
          <w:ilvl w:val="0"/>
          <w:numId w:val="35"/>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A2372B">
      <w:pPr>
        <w:pStyle w:val="ListParagraph"/>
        <w:numPr>
          <w:ilvl w:val="0"/>
          <w:numId w:val="35"/>
        </w:numPr>
        <w:spacing w:line="360" w:lineRule="auto"/>
      </w:pPr>
      <w:r w:rsidRPr="000756DE">
        <w:t>Đơn xuất hàng(SO - Shipment Order): Đơn này nhà cung cấp tạo mỗi khi muốn xuất hàng giao cho khách hàng.</w:t>
      </w:r>
    </w:p>
    <w:p w14:paraId="2E8CB4D8" w14:textId="77777777" w:rsidR="003D6E7C" w:rsidRPr="000756DE" w:rsidRDefault="003D6E7C" w:rsidP="00A2372B">
      <w:pPr>
        <w:pStyle w:val="ListParagraph"/>
        <w:numPr>
          <w:ilvl w:val="0"/>
          <w:numId w:val="35"/>
        </w:numPr>
        <w:spacing w:line="360" w:lineRule="auto"/>
      </w:pPr>
      <w:r w:rsidRPr="000756DE">
        <w:t>Biên nhận nhập hàng(Receipt): Đơn này được nhân viên tạo mỗi lần nhận hàng từ đơn vị vận chuyển.</w:t>
      </w:r>
    </w:p>
    <w:p w14:paraId="6702842E" w14:textId="77777777" w:rsidR="003D6E7C" w:rsidRPr="000756DE" w:rsidRDefault="003D6E7C" w:rsidP="00A2372B">
      <w:pPr>
        <w:pStyle w:val="ListParagraph"/>
        <w:numPr>
          <w:ilvl w:val="0"/>
          <w:numId w:val="35"/>
        </w:numPr>
        <w:spacing w:line="360" w:lineRule="auto"/>
      </w:pPr>
      <w:r w:rsidRPr="000756DE">
        <w:t>Biên nhận xuất hàng(Order): Đơn này được nhân viên tạo mỗi lần xuất hàng khỏi kho giao cho đơn vị vận chuyển.</w:t>
      </w:r>
    </w:p>
    <w:p w14:paraId="6695BE03" w14:textId="77777777" w:rsidR="003D6E7C" w:rsidRPr="000756DE" w:rsidRDefault="003D6E7C" w:rsidP="00A2372B">
      <w:pPr>
        <w:pStyle w:val="ListParagraph"/>
        <w:numPr>
          <w:ilvl w:val="0"/>
          <w:numId w:val="35"/>
        </w:numPr>
        <w:spacing w:line="360" w:lineRule="auto"/>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A2372B">
      <w:pPr>
        <w:pStyle w:val="ListParagraph"/>
        <w:numPr>
          <w:ilvl w:val="0"/>
          <w:numId w:val="35"/>
        </w:numPr>
        <w:spacing w:line="360" w:lineRule="auto"/>
      </w:pPr>
      <w:r w:rsidRPr="000756DE">
        <w:t>Lấy hàng(Picking): Thao tác người lao động đi lấy hàng từ mỗi vị trí lấy hàng.</w:t>
      </w:r>
    </w:p>
    <w:p w14:paraId="46781FDA" w14:textId="77777777" w:rsidR="003D6E7C" w:rsidRPr="000756DE" w:rsidRDefault="003D6E7C" w:rsidP="00A2372B">
      <w:pPr>
        <w:pStyle w:val="ListParagraph"/>
        <w:numPr>
          <w:ilvl w:val="0"/>
          <w:numId w:val="35"/>
        </w:numPr>
        <w:spacing w:line="360" w:lineRule="auto"/>
      </w:pPr>
      <w:r w:rsidRPr="000756DE">
        <w:t>Sắp xếp hàng(Sorting): Thao tác người lao động sắp xếp hàng hóa ra thành từng loại để gói hàng sau khi lấy hàng.</w:t>
      </w:r>
    </w:p>
    <w:p w14:paraId="096ACF62" w14:textId="77777777" w:rsidR="003D6E7C" w:rsidRPr="000756DE" w:rsidRDefault="003D6E7C" w:rsidP="00A2372B">
      <w:pPr>
        <w:pStyle w:val="ListParagraph"/>
        <w:numPr>
          <w:ilvl w:val="0"/>
          <w:numId w:val="35"/>
        </w:numPr>
        <w:spacing w:line="360" w:lineRule="auto"/>
        <w:rPr>
          <w:sz w:val="24"/>
          <w:szCs w:val="24"/>
        </w:rPr>
      </w:pPr>
      <w:r w:rsidRPr="000756DE">
        <w:lastRenderedPageBreak/>
        <w:t>Các trạng thái thường gặp trong hệ thống:</w:t>
      </w:r>
    </w:p>
    <w:p w14:paraId="61A28644"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FAILED: đơn hàng đã được kiểm tra và bị lỗi.</w:t>
      </w:r>
    </w:p>
    <w:p w14:paraId="002BDFA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CCEPTED: đơn hàng đã được kiểm tra và được chấp nhận</w:t>
      </w:r>
    </w:p>
    <w:p w14:paraId="2E2FAF35"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DONE: </w:t>
      </w:r>
    </w:p>
    <w:p w14:paraId="76615E2B"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SO: đơn hàng đã hoàn thành.</w:t>
      </w:r>
    </w:p>
    <w:p w14:paraId="10667EA7"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PO: đơn hàng đã hoàn thành và chờ được nhập hàng lên kệ</w:t>
      </w:r>
    </w:p>
    <w:p w14:paraId="471576D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IMPORTED: đơn hàng đã được nhập lên kệ</w:t>
      </w:r>
    </w:p>
    <w:p w14:paraId="1D7D6D2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LLOCATED: đơn hàng đã được phân bố rót hàng</w:t>
      </w:r>
    </w:p>
    <w:p w14:paraId="473DCB2E"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ICKED: đơn hàng đã được người lao động đi lấy hàng</w:t>
      </w:r>
    </w:p>
    <w:p w14:paraId="28A87E27" w14:textId="2BEA2917" w:rsidR="003D6E7C" w:rsidRPr="000756DE" w:rsidRDefault="003D6E7C" w:rsidP="00A2372B">
      <w:pPr>
        <w:pStyle w:val="ListParagraph"/>
        <w:numPr>
          <w:ilvl w:val="1"/>
          <w:numId w:val="36"/>
        </w:numPr>
        <w:spacing w:line="360" w:lineRule="auto"/>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spacing w:line="360" w:lineRule="auto"/>
        <w:ind w:firstLine="0"/>
      </w:pPr>
    </w:p>
    <w:p w14:paraId="5744E8AE" w14:textId="78BF3B8F" w:rsidR="004F5F10" w:rsidRPr="000756DE" w:rsidRDefault="004F5F10" w:rsidP="004F5F10">
      <w:pPr>
        <w:pStyle w:val="ListParagraph"/>
        <w:spacing w:line="360" w:lineRule="auto"/>
        <w:ind w:left="0" w:firstLine="0"/>
        <w:jc w:val="center"/>
        <w:rPr>
          <w:rFonts w:ascii="Courier New" w:hAnsi="Courier New" w:cs="Courier New"/>
        </w:rPr>
      </w:pPr>
      <w:bookmarkStart w:id="141"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41"/>
    </w:p>
    <w:p w14:paraId="5B5CD01D" w14:textId="40978587" w:rsidR="004F5F10" w:rsidRPr="000756DE" w:rsidRDefault="00640284" w:rsidP="00640284">
      <w:pPr>
        <w:pStyle w:val="Caption"/>
        <w:rPr>
          <w:szCs w:val="26"/>
        </w:rPr>
      </w:pPr>
      <w:bookmarkStart w:id="142" w:name="_Toc87023708"/>
      <w:bookmarkStart w:id="143" w:name="_Toc87176861"/>
      <w:r w:rsidRPr="000756DE">
        <w:t xml:space="preserve">Hình </w:t>
      </w:r>
      <w:fldSimple w:instr=" STYLEREF 1 \s ">
        <w:r w:rsidR="00643B2D">
          <w:rPr>
            <w:noProof/>
          </w:rPr>
          <w:t>4</w:t>
        </w:r>
      </w:fldSimple>
      <w:r w:rsidR="00643B2D">
        <w:t>.</w:t>
      </w:r>
      <w:fldSimple w:instr=" SEQ Hình \* ARABIC \s 1 ">
        <w:r w:rsidR="00643B2D">
          <w:rPr>
            <w:noProof/>
          </w:rPr>
          <w:t>2</w:t>
        </w:r>
      </w:fldSimple>
      <w:r w:rsidRPr="000756DE">
        <w:rPr>
          <w:lang w:val="en-US"/>
        </w:rPr>
        <w:t xml:space="preserve"> </w:t>
      </w:r>
      <w:bookmarkStart w:id="144" w:name="_Hlk87017032"/>
      <w:r w:rsidRPr="000756DE">
        <w:rPr>
          <w:szCs w:val="26"/>
        </w:rPr>
        <w:t>Quy trình nhập hàng</w:t>
      </w:r>
      <w:bookmarkEnd w:id="142"/>
      <w:bookmarkEnd w:id="143"/>
      <w:bookmarkEnd w:id="144"/>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45" w:name="Hình_4_3"/>
      <w:r w:rsidRPr="000756DE">
        <w:rPr>
          <w:noProof/>
          <w:szCs w:val="26"/>
          <w:bdr w:val="none" w:sz="0" w:space="0" w:color="auto" w:frame="1"/>
        </w:rPr>
        <w:lastRenderedPageBreak/>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45"/>
    </w:p>
    <w:p w14:paraId="76C58523" w14:textId="354542FF" w:rsidR="003D6E7C" w:rsidRPr="000756DE" w:rsidRDefault="00247348" w:rsidP="00247348">
      <w:pPr>
        <w:pStyle w:val="Caption"/>
        <w:rPr>
          <w:szCs w:val="26"/>
        </w:rPr>
      </w:pPr>
      <w:bookmarkStart w:id="146" w:name="_Toc87023709"/>
      <w:bookmarkStart w:id="147" w:name="_Toc87176862"/>
      <w:r w:rsidRPr="000756DE">
        <w:t xml:space="preserve">Hình </w:t>
      </w:r>
      <w:fldSimple w:instr=" STYLEREF 1 \s ">
        <w:r w:rsidR="00643B2D">
          <w:rPr>
            <w:noProof/>
          </w:rPr>
          <w:t>4</w:t>
        </w:r>
      </w:fldSimple>
      <w:r w:rsidR="00643B2D">
        <w:t>.</w:t>
      </w:r>
      <w:fldSimple w:instr=" SEQ Hình \* ARABIC \s 1 ">
        <w:r w:rsidR="00643B2D">
          <w:rPr>
            <w:noProof/>
          </w:rPr>
          <w:t>3</w:t>
        </w:r>
      </w:fldSimple>
      <w:r w:rsidRPr="000756DE">
        <w:rPr>
          <w:lang w:val="en-US"/>
        </w:rPr>
        <w:t xml:space="preserve"> </w:t>
      </w:r>
      <w:bookmarkStart w:id="148" w:name="_Hlk87017049"/>
      <w:r w:rsidRPr="000756DE">
        <w:rPr>
          <w:szCs w:val="26"/>
        </w:rPr>
        <w:t>Quy trình xuất hàng</w:t>
      </w:r>
      <w:bookmarkEnd w:id="146"/>
      <w:bookmarkEnd w:id="147"/>
      <w:bookmarkEnd w:id="148"/>
    </w:p>
    <w:p w14:paraId="26189858" w14:textId="2A65075A" w:rsidR="00874824" w:rsidRPr="000756DE" w:rsidRDefault="00874824" w:rsidP="00874824">
      <w:pPr>
        <w:pStyle w:val="Heading2"/>
        <w:rPr>
          <w:color w:val="auto"/>
        </w:rPr>
      </w:pPr>
      <w:bookmarkStart w:id="149" w:name="_Toc87014935"/>
      <w:r w:rsidRPr="000756DE">
        <w:rPr>
          <w:color w:val="auto"/>
        </w:rPr>
        <w:t>Phân tích yêu cầu</w:t>
      </w:r>
      <w:bookmarkEnd w:id="149"/>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A2372B">
      <w:pPr>
        <w:pStyle w:val="ListParagraph"/>
        <w:numPr>
          <w:ilvl w:val="0"/>
          <w:numId w:val="37"/>
        </w:numPr>
        <w:spacing w:line="360" w:lineRule="auto"/>
      </w:pPr>
      <w:r w:rsidRPr="000756DE">
        <w:rPr>
          <w:b/>
          <w:bCs/>
        </w:rPr>
        <w:t>Tạo đơn nhập/xuất</w:t>
      </w:r>
      <w:r w:rsidRPr="000756DE">
        <w:t>: Chỉ nhà cung cấp hay admin có thể tạo.</w:t>
      </w:r>
    </w:p>
    <w:p w14:paraId="5B67826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A2372B">
      <w:pPr>
        <w:pStyle w:val="ListParagraph"/>
        <w:numPr>
          <w:ilvl w:val="0"/>
          <w:numId w:val="37"/>
        </w:numPr>
        <w:spacing w:line="360" w:lineRule="auto"/>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A2372B">
      <w:pPr>
        <w:pStyle w:val="ListParagraph"/>
        <w:numPr>
          <w:ilvl w:val="0"/>
          <w:numId w:val="37"/>
        </w:numPr>
        <w:spacing w:line="360" w:lineRule="auto"/>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A2372B">
      <w:pPr>
        <w:pStyle w:val="ListParagraph"/>
        <w:numPr>
          <w:ilvl w:val="0"/>
          <w:numId w:val="37"/>
        </w:numPr>
        <w:spacing w:line="360" w:lineRule="auto"/>
      </w:pPr>
      <w:r w:rsidRPr="000756DE">
        <w:rPr>
          <w:b/>
          <w:bCs/>
        </w:rPr>
        <w:lastRenderedPageBreak/>
        <w:t>Tạo biên lai nhập/xuấ</w:t>
      </w:r>
      <w:r w:rsidRPr="000756DE">
        <w:t>t: Nhân viên/admin sử dụng. Được tạo mỗi lần nhận/giao hàng cho đơn vị vận chuyển.</w:t>
      </w:r>
    </w:p>
    <w:p w14:paraId="01E8802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xuất: Tạo khi đơn xuất có trạng thái là EXPORTED, nếu số lượng hàng xuất kho đầy đủ so với số lượng hàng trong đơn xuất thì cập nhật trạng thái đơn xuất đại diện cho các biên lai xuất đó thành DONE.</w:t>
      </w:r>
    </w:p>
    <w:p w14:paraId="549F6C7F" w14:textId="77777777" w:rsidR="00874824" w:rsidRPr="000756DE" w:rsidRDefault="00874824" w:rsidP="00A2372B">
      <w:pPr>
        <w:pStyle w:val="ListParagraph"/>
        <w:numPr>
          <w:ilvl w:val="0"/>
          <w:numId w:val="37"/>
        </w:numPr>
        <w:spacing w:line="360" w:lineRule="auto"/>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A2372B">
      <w:pPr>
        <w:pStyle w:val="ListParagraph"/>
        <w:numPr>
          <w:ilvl w:val="0"/>
          <w:numId w:val="37"/>
        </w:numPr>
        <w:spacing w:line="360" w:lineRule="auto"/>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A2372B">
      <w:pPr>
        <w:pStyle w:val="ListParagraph"/>
        <w:numPr>
          <w:ilvl w:val="0"/>
          <w:numId w:val="37"/>
        </w:numPr>
        <w:spacing w:line="360" w:lineRule="auto"/>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A2372B">
      <w:pPr>
        <w:pStyle w:val="ListParagraph"/>
        <w:numPr>
          <w:ilvl w:val="0"/>
          <w:numId w:val="37"/>
        </w:numPr>
        <w:spacing w:line="360" w:lineRule="auto"/>
      </w:pPr>
      <w:r w:rsidRPr="000756DE">
        <w:rPr>
          <w:b/>
          <w:bCs/>
        </w:rPr>
        <w:t>Phân vị trí nhập hàng</w:t>
      </w:r>
      <w:r w:rsidRPr="000756DE">
        <w:t xml:space="preserve">: Hệ thống phân vị trí lần lượt cho các sản phẩm trong đơn nhập. Phân vào các vị trí STORAGE có trạng thái trống hoặc cùng thông tin sản phẩm. Nếu vị trí đủ số lượng mà chưa phân đủ số lượng yêu cầu thì hệ </w:t>
      </w:r>
      <w:r w:rsidRPr="000756DE">
        <w:lastRenderedPageBreak/>
        <w:t>thống sẽ chuyển qua vị trí hợp lệ khác phân hàng và lần lượt đến khi phân đủ số lượng sản phẩm đó.</w:t>
      </w:r>
    </w:p>
    <w:p w14:paraId="3F0B0E09"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A2372B">
      <w:pPr>
        <w:pStyle w:val="ListParagraph"/>
        <w:numPr>
          <w:ilvl w:val="0"/>
          <w:numId w:val="37"/>
        </w:numPr>
        <w:spacing w:line="360" w:lineRule="auto"/>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A2372B">
      <w:pPr>
        <w:pStyle w:val="ListParagraph"/>
        <w:numPr>
          <w:ilvl w:val="0"/>
          <w:numId w:val="37"/>
        </w:numPr>
        <w:spacing w:line="360" w:lineRule="auto"/>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rPr>
          <w:color w:val="auto"/>
        </w:rPr>
      </w:pPr>
      <w:bookmarkStart w:id="150" w:name="_Toc87014936"/>
      <w:r w:rsidRPr="000756DE">
        <w:rPr>
          <w:color w:val="auto"/>
        </w:rPr>
        <w:t>Thiết kế cơ sở dữ liệu</w:t>
      </w:r>
      <w:bookmarkEnd w:id="150"/>
    </w:p>
    <w:p w14:paraId="2EC3E42C" w14:textId="307DB9B3" w:rsidR="0046207A" w:rsidRPr="000756DE" w:rsidRDefault="0046207A" w:rsidP="0046207A">
      <w:pPr>
        <w:pStyle w:val="Heading3"/>
      </w:pPr>
      <w:bookmarkStart w:id="151" w:name="_Toc87014937"/>
      <w:r w:rsidRPr="000756DE">
        <w:t>Bảng tài khoản người dùng – User</w:t>
      </w:r>
      <w:bookmarkEnd w:id="151"/>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52" w:name="Hình_4_4"/>
      <w:r w:rsidRPr="000756DE">
        <w:rPr>
          <w:noProof/>
          <w:lang w:val="en-US"/>
        </w:rPr>
        <w:lastRenderedPageBreak/>
        <w:drawing>
          <wp:inline distT="0" distB="0" distL="0" distR="0" wp14:anchorId="6D645CDB" wp14:editId="3E4B2C61">
            <wp:extent cx="1971950" cy="495369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71950" cy="4953691"/>
                    </a:xfrm>
                    <a:prstGeom prst="rect">
                      <a:avLst/>
                    </a:prstGeom>
                  </pic:spPr>
                </pic:pic>
              </a:graphicData>
            </a:graphic>
          </wp:inline>
        </w:drawing>
      </w:r>
      <w:bookmarkEnd w:id="152"/>
    </w:p>
    <w:p w14:paraId="1C411365" w14:textId="3F80B66B" w:rsidR="0046207A" w:rsidRPr="000756DE" w:rsidRDefault="00C25774" w:rsidP="00C25774">
      <w:pPr>
        <w:pStyle w:val="Caption"/>
        <w:rPr>
          <w:lang w:val="en-US"/>
        </w:rPr>
      </w:pPr>
      <w:bookmarkStart w:id="153" w:name="_Hlk87017085"/>
      <w:bookmarkStart w:id="154" w:name="_Toc87023710"/>
      <w:bookmarkStart w:id="155" w:name="_Toc87176863"/>
      <w:r w:rsidRPr="000756DE">
        <w:t xml:space="preserve">Hình </w:t>
      </w:r>
      <w:fldSimple w:instr=" STYLEREF 1 \s ">
        <w:r w:rsidR="00643B2D">
          <w:rPr>
            <w:noProof/>
          </w:rPr>
          <w:t>4</w:t>
        </w:r>
      </w:fldSimple>
      <w:r w:rsidR="00643B2D">
        <w:t>.</w:t>
      </w:r>
      <w:fldSimple w:instr=" SEQ Hình \* ARABIC \s 1 ">
        <w:r w:rsidR="00643B2D">
          <w:rPr>
            <w:noProof/>
          </w:rPr>
          <w:t>4</w:t>
        </w:r>
      </w:fldSimple>
      <w:r w:rsidRPr="000756DE">
        <w:rPr>
          <w:lang w:val="en-US"/>
        </w:rPr>
        <w:t xml:space="preserve"> </w:t>
      </w:r>
      <w:r w:rsidR="00551A84" w:rsidRPr="000756DE">
        <w:t>Bảng User</w:t>
      </w:r>
      <w:bookmarkEnd w:id="153"/>
      <w:bookmarkEnd w:id="154"/>
      <w:bookmarkEnd w:id="155"/>
    </w:p>
    <w:p w14:paraId="5CD183A5" w14:textId="77777777" w:rsidR="009C2A83" w:rsidRPr="000756DE" w:rsidRDefault="009C2A83">
      <w:pPr>
        <w:spacing w:after="200" w:line="276" w:lineRule="auto"/>
        <w:ind w:firstLine="0"/>
        <w:jc w:val="left"/>
        <w:rPr>
          <w:rFonts w:eastAsiaTheme="majorEastAsia" w:cs="Times New Roman"/>
          <w:lang w:val="en-US"/>
        </w:rPr>
      </w:pPr>
      <w:r w:rsidRPr="000756DE">
        <w:br w:type="page"/>
      </w:r>
    </w:p>
    <w:p w14:paraId="1C0DA7BB" w14:textId="2064F9D7" w:rsidR="0046207A" w:rsidRPr="000756DE" w:rsidRDefault="0046207A" w:rsidP="0046207A">
      <w:pPr>
        <w:pStyle w:val="Heading3"/>
      </w:pPr>
      <w:bookmarkStart w:id="156" w:name="_Toc87014938"/>
      <w:r w:rsidRPr="000756DE">
        <w:lastRenderedPageBreak/>
        <w:t>Bảng nhà cung cấp – Supplier</w:t>
      </w:r>
      <w:bookmarkEnd w:id="156"/>
    </w:p>
    <w:p w14:paraId="7707A48D" w14:textId="4582472E" w:rsidR="00251985" w:rsidRPr="000756DE" w:rsidRDefault="00251985" w:rsidP="00251985">
      <w:pPr>
        <w:ind w:firstLine="0"/>
        <w:rPr>
          <w:lang w:val="en-US"/>
        </w:rPr>
      </w:pPr>
      <w:r w:rsidRPr="000756DE">
        <w:rPr>
          <w:lang w:val="en-US"/>
        </w:rPr>
        <w:t>Mô tả: L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57"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76740" cy="3086531"/>
                    </a:xfrm>
                    <a:prstGeom prst="rect">
                      <a:avLst/>
                    </a:prstGeom>
                  </pic:spPr>
                </pic:pic>
              </a:graphicData>
            </a:graphic>
          </wp:inline>
        </w:drawing>
      </w:r>
      <w:bookmarkEnd w:id="157"/>
    </w:p>
    <w:p w14:paraId="31F19CA8" w14:textId="15F43637" w:rsidR="00251985" w:rsidRPr="000756DE" w:rsidRDefault="002D05E1" w:rsidP="002D05E1">
      <w:pPr>
        <w:pStyle w:val="Caption"/>
        <w:rPr>
          <w:lang w:val="en-US"/>
        </w:rPr>
      </w:pPr>
      <w:bookmarkStart w:id="158" w:name="_Hlk87017099"/>
      <w:bookmarkStart w:id="159" w:name="_Toc87023711"/>
      <w:bookmarkStart w:id="160" w:name="_Toc87176864"/>
      <w:r w:rsidRPr="000756DE">
        <w:t xml:space="preserve">Hình </w:t>
      </w:r>
      <w:fldSimple w:instr=" STYLEREF 1 \s ">
        <w:r w:rsidR="00643B2D">
          <w:rPr>
            <w:noProof/>
          </w:rPr>
          <w:t>4</w:t>
        </w:r>
      </w:fldSimple>
      <w:r w:rsidR="00643B2D">
        <w:t>.</w:t>
      </w:r>
      <w:fldSimple w:instr=" SEQ Hình \* ARABIC \s 1 ">
        <w:r w:rsidR="00643B2D">
          <w:rPr>
            <w:noProof/>
          </w:rPr>
          <w:t>5</w:t>
        </w:r>
      </w:fldSimple>
      <w:r w:rsidRPr="000756DE">
        <w:rPr>
          <w:lang w:val="en-US"/>
        </w:rPr>
        <w:t xml:space="preserve"> </w:t>
      </w:r>
      <w:r w:rsidR="00551A84" w:rsidRPr="000756DE">
        <w:t>Bảng Supplier</w:t>
      </w:r>
      <w:bookmarkEnd w:id="158"/>
      <w:bookmarkEnd w:id="159"/>
      <w:bookmarkEnd w:id="160"/>
    </w:p>
    <w:p w14:paraId="5ADFB2A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7DBB9A9" w14:textId="245B3A7E" w:rsidR="0046207A" w:rsidRPr="000756DE" w:rsidRDefault="0046207A" w:rsidP="0046207A">
      <w:pPr>
        <w:pStyle w:val="Heading3"/>
      </w:pPr>
      <w:bookmarkStart w:id="161" w:name="_Toc87014939"/>
      <w:r w:rsidRPr="000756DE">
        <w:lastRenderedPageBreak/>
        <w:t>Bảng sản phẩm – Item</w:t>
      </w:r>
      <w:bookmarkEnd w:id="161"/>
    </w:p>
    <w:p w14:paraId="609056B5" w14:textId="733B4DE7" w:rsidR="00251985" w:rsidRPr="000756DE" w:rsidRDefault="00251985" w:rsidP="00251985">
      <w:pPr>
        <w:ind w:firstLine="0"/>
        <w:rPr>
          <w:lang w:val="en-US"/>
        </w:rPr>
      </w:pPr>
      <w:r w:rsidRPr="000756DE">
        <w:rPr>
          <w:lang w:val="en-US"/>
        </w:rPr>
        <w:t>Mô tả: L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62" w:name="Hình_4_6"/>
      <w:r w:rsidRPr="000756DE">
        <w:rPr>
          <w:noProof/>
          <w:lang w:val="en-US"/>
        </w:rPr>
        <w:drawing>
          <wp:inline distT="0" distB="0" distL="0" distR="0" wp14:anchorId="63803E9D" wp14:editId="2F1A7084">
            <wp:extent cx="3238952" cy="3639058"/>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38952" cy="3639058"/>
                    </a:xfrm>
                    <a:prstGeom prst="rect">
                      <a:avLst/>
                    </a:prstGeom>
                  </pic:spPr>
                </pic:pic>
              </a:graphicData>
            </a:graphic>
          </wp:inline>
        </w:drawing>
      </w:r>
      <w:bookmarkEnd w:id="162"/>
    </w:p>
    <w:p w14:paraId="3E9CCCAE" w14:textId="4289E3CD" w:rsidR="009C2A83" w:rsidRPr="000756DE" w:rsidRDefault="000C4202" w:rsidP="00A70CFD">
      <w:pPr>
        <w:pStyle w:val="Caption"/>
      </w:pPr>
      <w:bookmarkStart w:id="163" w:name="_Toc87023712"/>
      <w:bookmarkStart w:id="164" w:name="_Toc87176865"/>
      <w:r w:rsidRPr="000756DE">
        <w:t xml:space="preserve">Hình </w:t>
      </w:r>
      <w:fldSimple w:instr=" STYLEREF 1 \s ">
        <w:r w:rsidR="00643B2D">
          <w:rPr>
            <w:noProof/>
          </w:rPr>
          <w:t>4</w:t>
        </w:r>
      </w:fldSimple>
      <w:r w:rsidR="00643B2D">
        <w:t>.</w:t>
      </w:r>
      <w:fldSimple w:instr=" SEQ Hình \* ARABIC \s 1 ">
        <w:r w:rsidR="00643B2D">
          <w:rPr>
            <w:noProof/>
          </w:rPr>
          <w:t>6</w:t>
        </w:r>
      </w:fldSimple>
      <w:r w:rsidR="00551A84" w:rsidRPr="000756DE">
        <w:t xml:space="preserve"> </w:t>
      </w:r>
      <w:bookmarkStart w:id="165" w:name="_Hlk87017117"/>
      <w:r w:rsidR="00551A84" w:rsidRPr="000756DE">
        <w:t>Bảng Item</w:t>
      </w:r>
      <w:bookmarkEnd w:id="163"/>
      <w:bookmarkEnd w:id="164"/>
      <w:bookmarkEnd w:id="165"/>
    </w:p>
    <w:p w14:paraId="5E7DBFBC" w14:textId="07F78B04" w:rsidR="0046207A" w:rsidRPr="000756DE" w:rsidRDefault="0046207A" w:rsidP="0046207A">
      <w:pPr>
        <w:pStyle w:val="Heading3"/>
      </w:pPr>
      <w:bookmarkStart w:id="166" w:name="_Toc87014940"/>
      <w:r w:rsidRPr="000756DE">
        <w:t>Bảng dãy kệ hàng – Row Location</w:t>
      </w:r>
      <w:bookmarkEnd w:id="166"/>
    </w:p>
    <w:p w14:paraId="2801BE45" w14:textId="0D7CC9E5" w:rsidR="00251985" w:rsidRPr="000756DE" w:rsidRDefault="00251985" w:rsidP="00251985">
      <w:pPr>
        <w:ind w:firstLine="0"/>
        <w:rPr>
          <w:lang w:val="en-US"/>
        </w:rPr>
      </w:pPr>
      <w:r w:rsidRPr="000756DE">
        <w:rPr>
          <w:lang w:val="en-US"/>
        </w:rPr>
        <w:t>Mô tả: L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67"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9214" cy="1848108"/>
                    </a:xfrm>
                    <a:prstGeom prst="rect">
                      <a:avLst/>
                    </a:prstGeom>
                  </pic:spPr>
                </pic:pic>
              </a:graphicData>
            </a:graphic>
          </wp:inline>
        </w:drawing>
      </w:r>
      <w:bookmarkEnd w:id="167"/>
    </w:p>
    <w:p w14:paraId="0A978C65" w14:textId="4D556A23" w:rsidR="00742FAD" w:rsidRPr="000756DE" w:rsidRDefault="00A70CFD" w:rsidP="004D2AE4">
      <w:pPr>
        <w:pStyle w:val="Caption"/>
        <w:rPr>
          <w:lang w:val="en-US"/>
        </w:rPr>
      </w:pPr>
      <w:bookmarkStart w:id="168" w:name="_Hlk87017127"/>
      <w:bookmarkStart w:id="169" w:name="_Toc87023713"/>
      <w:bookmarkStart w:id="170" w:name="_Toc87176866"/>
      <w:r w:rsidRPr="000756DE">
        <w:t xml:space="preserve">Hình </w:t>
      </w:r>
      <w:fldSimple w:instr=" STYLEREF 1 \s ">
        <w:r w:rsidR="00643B2D">
          <w:rPr>
            <w:noProof/>
          </w:rPr>
          <w:t>4</w:t>
        </w:r>
      </w:fldSimple>
      <w:r w:rsidR="00643B2D">
        <w:t>.</w:t>
      </w:r>
      <w:fldSimple w:instr=" SEQ Hình \* ARABIC \s 1 ">
        <w:r w:rsidR="00643B2D">
          <w:rPr>
            <w:noProof/>
          </w:rPr>
          <w:t>7</w:t>
        </w:r>
      </w:fldSimple>
      <w:r w:rsidRPr="000756DE">
        <w:rPr>
          <w:lang w:val="en-US"/>
        </w:rPr>
        <w:t xml:space="preserve"> </w:t>
      </w:r>
      <w:r w:rsidR="00551A84" w:rsidRPr="000756DE">
        <w:t>Bảng RowLocatio</w:t>
      </w:r>
      <w:r w:rsidR="00551A84" w:rsidRPr="000756DE">
        <w:rPr>
          <w:lang w:val="en-US"/>
        </w:rPr>
        <w:t>n</w:t>
      </w:r>
      <w:bookmarkEnd w:id="168"/>
      <w:bookmarkEnd w:id="169"/>
      <w:bookmarkEnd w:id="170"/>
    </w:p>
    <w:p w14:paraId="490297F3" w14:textId="77777777" w:rsidR="00742FAD" w:rsidRPr="000756DE" w:rsidRDefault="00742FAD" w:rsidP="00251985">
      <w:pPr>
        <w:ind w:firstLine="0"/>
        <w:rPr>
          <w:lang w:val="en-US"/>
        </w:rPr>
      </w:pPr>
    </w:p>
    <w:p w14:paraId="679225CC"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3C58DE1" w14:textId="7C7D2219" w:rsidR="0046207A" w:rsidRPr="000756DE" w:rsidRDefault="0046207A" w:rsidP="0046207A">
      <w:pPr>
        <w:pStyle w:val="Heading3"/>
      </w:pPr>
      <w:bookmarkStart w:id="171" w:name="_Toc87014941"/>
      <w:r w:rsidRPr="000756DE">
        <w:lastRenderedPageBreak/>
        <w:t>Bảng cột kệ hàng – Shelf Column</w:t>
      </w:r>
      <w:bookmarkEnd w:id="171"/>
    </w:p>
    <w:p w14:paraId="30F53A29" w14:textId="11B17273" w:rsidR="00551A84" w:rsidRPr="000756DE" w:rsidRDefault="00742FAD" w:rsidP="004D2AE4">
      <w:pPr>
        <w:ind w:firstLine="0"/>
        <w:rPr>
          <w:lang w:val="en-US"/>
        </w:rPr>
      </w:pPr>
      <w:r w:rsidRPr="000756DE">
        <w:rPr>
          <w:lang w:val="en-US"/>
        </w:rPr>
        <w:t>Mô tả: L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72"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14388" cy="1621871"/>
                    </a:xfrm>
                    <a:prstGeom prst="rect">
                      <a:avLst/>
                    </a:prstGeom>
                  </pic:spPr>
                </pic:pic>
              </a:graphicData>
            </a:graphic>
          </wp:inline>
        </w:drawing>
      </w:r>
      <w:bookmarkEnd w:id="172"/>
    </w:p>
    <w:p w14:paraId="580A257B" w14:textId="7176AEA3" w:rsidR="009C2A83" w:rsidRPr="000756DE" w:rsidRDefault="0083171E" w:rsidP="0083171E">
      <w:pPr>
        <w:pStyle w:val="Caption"/>
        <w:rPr>
          <w:lang w:val="en-US"/>
        </w:rPr>
      </w:pPr>
      <w:bookmarkStart w:id="173" w:name="_Hlk87017155"/>
      <w:bookmarkStart w:id="174" w:name="_Toc87023714"/>
      <w:bookmarkStart w:id="175" w:name="_Toc87176867"/>
      <w:r w:rsidRPr="000756DE">
        <w:t xml:space="preserve">Hình </w:t>
      </w:r>
      <w:fldSimple w:instr=" STYLEREF 1 \s ">
        <w:r w:rsidR="00643B2D">
          <w:rPr>
            <w:noProof/>
          </w:rPr>
          <w:t>4</w:t>
        </w:r>
      </w:fldSimple>
      <w:r w:rsidR="00643B2D">
        <w:t>.</w:t>
      </w:r>
      <w:fldSimple w:instr=" SEQ Hình \* ARABIC \s 1 ">
        <w:r w:rsidR="00643B2D">
          <w:rPr>
            <w:noProof/>
          </w:rPr>
          <w:t>8</w:t>
        </w:r>
      </w:fldSimple>
      <w:r w:rsidRPr="000756DE">
        <w:rPr>
          <w:lang w:val="en-US"/>
        </w:rPr>
        <w:t xml:space="preserve"> </w:t>
      </w:r>
      <w:r w:rsidR="00551A84" w:rsidRPr="000756DE">
        <w:t>Bảng ShelfColumn</w:t>
      </w:r>
      <w:bookmarkEnd w:id="173"/>
      <w:bookmarkEnd w:id="174"/>
      <w:bookmarkEnd w:id="175"/>
    </w:p>
    <w:p w14:paraId="2F2B2EC2" w14:textId="5B6BF7B1" w:rsidR="0046207A" w:rsidRPr="000756DE" w:rsidRDefault="0046207A" w:rsidP="0046207A">
      <w:pPr>
        <w:pStyle w:val="Heading3"/>
      </w:pPr>
      <w:bookmarkStart w:id="176" w:name="_Toc87014942"/>
      <w:r w:rsidRPr="000756DE">
        <w:t>Bảng tầng kệ hàng – Floor Column</w:t>
      </w:r>
      <w:bookmarkEnd w:id="176"/>
    </w:p>
    <w:p w14:paraId="27028183" w14:textId="3C5375F0" w:rsidR="004D2AE4" w:rsidRPr="000756DE" w:rsidRDefault="00742FAD" w:rsidP="004D2AE4">
      <w:pPr>
        <w:ind w:firstLine="0"/>
        <w:rPr>
          <w:lang w:val="en-US"/>
        </w:rPr>
      </w:pPr>
      <w:r w:rsidRPr="000756DE">
        <w:rPr>
          <w:lang w:val="en-US"/>
        </w:rPr>
        <w:t>Mô tả: L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177" w:name="Hình_4_9"/>
      <w:r w:rsidRPr="000756DE">
        <w:rPr>
          <w:noProof/>
          <w:lang w:val="en-US"/>
        </w:rPr>
        <w:drawing>
          <wp:inline distT="0" distB="0" distL="0" distR="0" wp14:anchorId="0523BDA0" wp14:editId="756EA9A6">
            <wp:extent cx="3185160" cy="166445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2927" cy="1673738"/>
                    </a:xfrm>
                    <a:prstGeom prst="rect">
                      <a:avLst/>
                    </a:prstGeom>
                  </pic:spPr>
                </pic:pic>
              </a:graphicData>
            </a:graphic>
          </wp:inline>
        </w:drawing>
      </w:r>
      <w:bookmarkEnd w:id="177"/>
    </w:p>
    <w:p w14:paraId="2EDECF1F" w14:textId="3BF1A8E9" w:rsidR="009A5B6C" w:rsidRPr="000756DE" w:rsidRDefault="0083171E" w:rsidP="0083171E">
      <w:pPr>
        <w:pStyle w:val="Caption"/>
        <w:rPr>
          <w:lang w:val="en-US"/>
        </w:rPr>
      </w:pPr>
      <w:bookmarkStart w:id="178" w:name="_Hlk87017165"/>
      <w:bookmarkStart w:id="179" w:name="_Toc87023715"/>
      <w:bookmarkStart w:id="180" w:name="_Toc87176868"/>
      <w:r w:rsidRPr="000756DE">
        <w:t xml:space="preserve">Hình </w:t>
      </w:r>
      <w:fldSimple w:instr=" STYLEREF 1 \s ">
        <w:r w:rsidR="00643B2D">
          <w:rPr>
            <w:noProof/>
          </w:rPr>
          <w:t>4</w:t>
        </w:r>
      </w:fldSimple>
      <w:r w:rsidR="00643B2D">
        <w:t>.</w:t>
      </w:r>
      <w:fldSimple w:instr=" SEQ Hình \* ARABIC \s 1 ">
        <w:r w:rsidR="00643B2D">
          <w:rPr>
            <w:noProof/>
          </w:rPr>
          <w:t>9</w:t>
        </w:r>
      </w:fldSimple>
      <w:r w:rsidRPr="000756DE">
        <w:rPr>
          <w:lang w:val="en-US"/>
        </w:rPr>
        <w:t xml:space="preserve"> </w:t>
      </w:r>
      <w:r w:rsidR="00551A84" w:rsidRPr="000756DE">
        <w:t>Bảng ShelfFloor</w:t>
      </w:r>
      <w:bookmarkEnd w:id="178"/>
      <w:bookmarkEnd w:id="179"/>
      <w:bookmarkEnd w:id="180"/>
    </w:p>
    <w:p w14:paraId="5077FD81"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F9A003F" w14:textId="52D50043" w:rsidR="0046207A" w:rsidRPr="000756DE" w:rsidRDefault="0046207A" w:rsidP="0046207A">
      <w:pPr>
        <w:pStyle w:val="Heading3"/>
      </w:pPr>
      <w:bookmarkStart w:id="181" w:name="_Toc87014943"/>
      <w:r w:rsidRPr="000756DE">
        <w:lastRenderedPageBreak/>
        <w:t>Bảng vị trí – Location</w:t>
      </w:r>
      <w:bookmarkEnd w:id="181"/>
    </w:p>
    <w:p w14:paraId="0A4E3138" w14:textId="15A0A142" w:rsidR="00551A84" w:rsidRPr="000756DE" w:rsidRDefault="00742FAD" w:rsidP="004D2AE4">
      <w:pPr>
        <w:ind w:firstLine="0"/>
        <w:rPr>
          <w:lang w:val="en-US"/>
        </w:rPr>
      </w:pPr>
      <w:r w:rsidRPr="000756DE">
        <w:rPr>
          <w:lang w:val="en-US"/>
        </w:rPr>
        <w:t>Mô tả: L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182"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91754" cy="2536442"/>
                    </a:xfrm>
                    <a:prstGeom prst="rect">
                      <a:avLst/>
                    </a:prstGeom>
                  </pic:spPr>
                </pic:pic>
              </a:graphicData>
            </a:graphic>
          </wp:inline>
        </w:drawing>
      </w:r>
      <w:bookmarkEnd w:id="182"/>
    </w:p>
    <w:p w14:paraId="19132E44" w14:textId="56519096" w:rsidR="00742FAD" w:rsidRPr="000756DE" w:rsidRDefault="00FE0312" w:rsidP="00FE0312">
      <w:pPr>
        <w:pStyle w:val="Caption"/>
        <w:rPr>
          <w:lang w:val="en-US"/>
        </w:rPr>
      </w:pPr>
      <w:bookmarkStart w:id="183" w:name="_Toc87023716"/>
      <w:bookmarkStart w:id="184" w:name="_Toc87176869"/>
      <w:r w:rsidRPr="000756DE">
        <w:t xml:space="preserve">Hình </w:t>
      </w:r>
      <w:fldSimple w:instr=" STYLEREF 1 \s ">
        <w:r w:rsidR="00643B2D">
          <w:rPr>
            <w:noProof/>
          </w:rPr>
          <w:t>4</w:t>
        </w:r>
      </w:fldSimple>
      <w:r w:rsidR="00643B2D">
        <w:t>.</w:t>
      </w:r>
      <w:fldSimple w:instr=" SEQ Hình \* ARABIC \s 1 ">
        <w:r w:rsidR="00643B2D">
          <w:rPr>
            <w:noProof/>
          </w:rPr>
          <w:t>10</w:t>
        </w:r>
      </w:fldSimple>
      <w:r w:rsidR="00551A84" w:rsidRPr="000756DE">
        <w:t xml:space="preserve"> </w:t>
      </w:r>
      <w:bookmarkStart w:id="185" w:name="_Hlk87017190"/>
      <w:r w:rsidR="00551A84" w:rsidRPr="000756DE">
        <w:t>Bảng Location</w:t>
      </w:r>
      <w:bookmarkEnd w:id="183"/>
      <w:bookmarkEnd w:id="184"/>
      <w:bookmarkEnd w:id="185"/>
    </w:p>
    <w:p w14:paraId="4F4F93C1" w14:textId="0DF04AEC" w:rsidR="0046207A" w:rsidRPr="000756DE" w:rsidRDefault="0046207A" w:rsidP="0046207A">
      <w:pPr>
        <w:pStyle w:val="Heading3"/>
      </w:pPr>
      <w:bookmarkStart w:id="186" w:name="_Toc87014944"/>
      <w:r w:rsidRPr="000756DE">
        <w:t>Bảng sản phẩm tại vị trí – Item Location</w:t>
      </w:r>
      <w:bookmarkEnd w:id="186"/>
    </w:p>
    <w:p w14:paraId="5676FA54" w14:textId="4785D5DA" w:rsidR="009A5B6C" w:rsidRPr="000756DE" w:rsidRDefault="009A5B6C" w:rsidP="009A5B6C">
      <w:pPr>
        <w:ind w:firstLine="0"/>
        <w:rPr>
          <w:lang w:val="en-US"/>
        </w:rPr>
      </w:pPr>
      <w:r w:rsidRPr="000756DE">
        <w:rPr>
          <w:lang w:val="en-US"/>
        </w:rPr>
        <w:t>Mô tả: Lưu thông tin những sản phẩm được lưu kho ở các vị trí STORAGE.</w:t>
      </w:r>
    </w:p>
    <w:p w14:paraId="6722EBDA" w14:textId="0D6CBDB7" w:rsidR="00551A84" w:rsidRPr="000756DE" w:rsidRDefault="004D2AE4" w:rsidP="004D2AE4">
      <w:pPr>
        <w:keepNext/>
        <w:ind w:firstLine="0"/>
        <w:jc w:val="center"/>
      </w:pPr>
      <w:bookmarkStart w:id="187"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72318" cy="2695016"/>
                    </a:xfrm>
                    <a:prstGeom prst="rect">
                      <a:avLst/>
                    </a:prstGeom>
                  </pic:spPr>
                </pic:pic>
              </a:graphicData>
            </a:graphic>
          </wp:inline>
        </w:drawing>
      </w:r>
      <w:bookmarkEnd w:id="187"/>
    </w:p>
    <w:p w14:paraId="6E40D722" w14:textId="76A4F6B3" w:rsidR="0085479D" w:rsidRPr="000756DE" w:rsidRDefault="00677066" w:rsidP="00677066">
      <w:pPr>
        <w:pStyle w:val="Caption"/>
        <w:rPr>
          <w:lang w:val="en-US"/>
        </w:rPr>
      </w:pPr>
      <w:bookmarkStart w:id="188" w:name="_Hlk87017198"/>
      <w:r w:rsidRPr="000756DE">
        <w:rPr>
          <w:lang w:val="en-US"/>
        </w:rPr>
        <w:t xml:space="preserve"> </w:t>
      </w:r>
      <w:bookmarkStart w:id="189" w:name="_Toc87023717"/>
      <w:bookmarkStart w:id="190" w:name="_Toc87176870"/>
      <w:r w:rsidRPr="000756DE">
        <w:t xml:space="preserve">Hình </w:t>
      </w:r>
      <w:fldSimple w:instr=" STYLEREF 1 \s ">
        <w:r w:rsidR="00643B2D">
          <w:rPr>
            <w:noProof/>
          </w:rPr>
          <w:t>4</w:t>
        </w:r>
      </w:fldSimple>
      <w:r w:rsidR="00643B2D">
        <w:t>.</w:t>
      </w:r>
      <w:fldSimple w:instr=" SEQ Hình \* ARABIC \s 1 ">
        <w:r w:rsidR="00643B2D">
          <w:rPr>
            <w:noProof/>
          </w:rPr>
          <w:t>11</w:t>
        </w:r>
      </w:fldSimple>
      <w:r w:rsidRPr="000756DE">
        <w:rPr>
          <w:lang w:val="en-US"/>
        </w:rPr>
        <w:t xml:space="preserve"> </w:t>
      </w:r>
      <w:r w:rsidR="00551A84" w:rsidRPr="000756DE">
        <w:t>Bảng ItemLocation</w:t>
      </w:r>
      <w:bookmarkEnd w:id="188"/>
      <w:bookmarkEnd w:id="189"/>
      <w:bookmarkEnd w:id="190"/>
    </w:p>
    <w:p w14:paraId="2BB98A33" w14:textId="184CB3E8" w:rsidR="009C2A83" w:rsidRPr="000756DE" w:rsidRDefault="009C2A83">
      <w:pPr>
        <w:spacing w:after="200" w:line="276" w:lineRule="auto"/>
        <w:ind w:firstLine="0"/>
        <w:jc w:val="left"/>
        <w:rPr>
          <w:rFonts w:eastAsiaTheme="majorEastAsia" w:cs="Times New Roman"/>
          <w:lang w:val="en-US"/>
        </w:rPr>
      </w:pPr>
    </w:p>
    <w:p w14:paraId="2D100AC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747DF699" w14:textId="6B4ABBB5" w:rsidR="00434851" w:rsidRPr="000756DE" w:rsidRDefault="00F078D5" w:rsidP="0046207A">
      <w:pPr>
        <w:pStyle w:val="Heading3"/>
      </w:pPr>
      <w:bookmarkStart w:id="191" w:name="_Toc87014945"/>
      <w:r w:rsidRPr="000756DE">
        <w:lastRenderedPageBreak/>
        <w:t>Bảng đơn nhập – PO</w:t>
      </w:r>
      <w:bookmarkEnd w:id="191"/>
    </w:p>
    <w:p w14:paraId="515D8993" w14:textId="37640D41" w:rsidR="0085479D" w:rsidRPr="000756DE" w:rsidRDefault="0085479D" w:rsidP="0085479D">
      <w:pPr>
        <w:ind w:firstLine="0"/>
        <w:rPr>
          <w:lang w:val="en-US"/>
        </w:rPr>
      </w:pPr>
      <w:r w:rsidRPr="000756DE">
        <w:rPr>
          <w:lang w:val="en-US"/>
        </w:rPr>
        <w:t>Mô tả: L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192"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05583" cy="3600953"/>
                    </a:xfrm>
                    <a:prstGeom prst="rect">
                      <a:avLst/>
                    </a:prstGeom>
                  </pic:spPr>
                </pic:pic>
              </a:graphicData>
            </a:graphic>
          </wp:inline>
        </w:drawing>
      </w:r>
      <w:bookmarkEnd w:id="192"/>
    </w:p>
    <w:p w14:paraId="3B1F3B27" w14:textId="4F77E35D" w:rsidR="0085479D" w:rsidRPr="000756DE" w:rsidRDefault="00677066" w:rsidP="00677066">
      <w:pPr>
        <w:pStyle w:val="Caption"/>
        <w:rPr>
          <w:lang w:val="en-US"/>
        </w:rPr>
      </w:pPr>
      <w:bookmarkStart w:id="193" w:name="_Hlk87017252"/>
      <w:bookmarkStart w:id="194" w:name="_Toc87023718"/>
      <w:bookmarkStart w:id="195" w:name="_Toc87176871"/>
      <w:r w:rsidRPr="000756DE">
        <w:t xml:space="preserve">Hình </w:t>
      </w:r>
      <w:fldSimple w:instr=" STYLEREF 1 \s ">
        <w:r w:rsidR="00643B2D">
          <w:rPr>
            <w:noProof/>
          </w:rPr>
          <w:t>4</w:t>
        </w:r>
      </w:fldSimple>
      <w:r w:rsidR="00643B2D">
        <w:t>.</w:t>
      </w:r>
      <w:fldSimple w:instr=" SEQ Hình \* ARABIC \s 1 ">
        <w:r w:rsidR="00643B2D">
          <w:rPr>
            <w:noProof/>
          </w:rPr>
          <w:t>12</w:t>
        </w:r>
      </w:fldSimple>
      <w:r w:rsidRPr="000756DE">
        <w:rPr>
          <w:lang w:val="en-US"/>
        </w:rPr>
        <w:t xml:space="preserve"> </w:t>
      </w:r>
      <w:r w:rsidR="00551A84" w:rsidRPr="000756DE">
        <w:t>Bảng PO</w:t>
      </w:r>
      <w:bookmarkEnd w:id="193"/>
      <w:bookmarkEnd w:id="194"/>
      <w:bookmarkEnd w:id="195"/>
    </w:p>
    <w:p w14:paraId="2C5D5430"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AEEC624" w14:textId="702090BB" w:rsidR="00F078D5" w:rsidRPr="000756DE" w:rsidRDefault="00F078D5" w:rsidP="0046207A">
      <w:pPr>
        <w:pStyle w:val="Heading3"/>
      </w:pPr>
      <w:bookmarkStart w:id="196" w:name="_Toc87014946"/>
      <w:r w:rsidRPr="000756DE">
        <w:lastRenderedPageBreak/>
        <w:t>Bảng chi tiết đơn nhập – PO Detail</w:t>
      </w:r>
      <w:bookmarkEnd w:id="196"/>
    </w:p>
    <w:p w14:paraId="5ADBA433" w14:textId="5CFCBC0D" w:rsidR="0085479D" w:rsidRPr="000756DE" w:rsidRDefault="00F32494" w:rsidP="00F32494">
      <w:pPr>
        <w:ind w:firstLine="0"/>
        <w:rPr>
          <w:lang w:val="en-US"/>
        </w:rPr>
      </w:pPr>
      <w:r w:rsidRPr="000756DE">
        <w:rPr>
          <w:lang w:val="en-US"/>
        </w:rPr>
        <w:t>Mô tả: L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197" w:name="Hình_4_13"/>
      <w:r w:rsidRPr="000756DE">
        <w:rPr>
          <w:noProof/>
          <w:lang w:val="en-US"/>
        </w:rPr>
        <w:drawing>
          <wp:inline distT="0" distB="0" distL="0" distR="0" wp14:anchorId="795F4690" wp14:editId="01CC7CAB">
            <wp:extent cx="3148220" cy="275844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51863" cy="2761632"/>
                    </a:xfrm>
                    <a:prstGeom prst="rect">
                      <a:avLst/>
                    </a:prstGeom>
                  </pic:spPr>
                </pic:pic>
              </a:graphicData>
            </a:graphic>
          </wp:inline>
        </w:drawing>
      </w:r>
      <w:bookmarkEnd w:id="197"/>
    </w:p>
    <w:p w14:paraId="48CE284C" w14:textId="2C01F00B" w:rsidR="00F32494" w:rsidRPr="000756DE" w:rsidRDefault="00D51267" w:rsidP="00D51267">
      <w:pPr>
        <w:pStyle w:val="Caption"/>
        <w:rPr>
          <w:lang w:val="en-US"/>
        </w:rPr>
      </w:pPr>
      <w:bookmarkStart w:id="198" w:name="_Hlk87017265"/>
      <w:bookmarkStart w:id="199" w:name="_Toc87023719"/>
      <w:bookmarkStart w:id="200" w:name="_Toc87176872"/>
      <w:r w:rsidRPr="000756DE">
        <w:t xml:space="preserve">Hình </w:t>
      </w:r>
      <w:fldSimple w:instr=" STYLEREF 1 \s ">
        <w:r w:rsidR="00643B2D">
          <w:rPr>
            <w:noProof/>
          </w:rPr>
          <w:t>4</w:t>
        </w:r>
      </w:fldSimple>
      <w:r w:rsidR="00643B2D">
        <w:t>.</w:t>
      </w:r>
      <w:fldSimple w:instr=" SEQ Hình \* ARABIC \s 1 ">
        <w:r w:rsidR="00643B2D">
          <w:rPr>
            <w:noProof/>
          </w:rPr>
          <w:t>13</w:t>
        </w:r>
      </w:fldSimple>
      <w:r w:rsidRPr="000756DE">
        <w:rPr>
          <w:lang w:val="en-US"/>
        </w:rPr>
        <w:t xml:space="preserve"> </w:t>
      </w:r>
      <w:r w:rsidR="00551A84" w:rsidRPr="000756DE">
        <w:t>Bảng PODetail</w:t>
      </w:r>
      <w:bookmarkEnd w:id="198"/>
      <w:bookmarkEnd w:id="199"/>
      <w:bookmarkEnd w:id="200"/>
    </w:p>
    <w:p w14:paraId="6C7A7940" w14:textId="519E850D" w:rsidR="009C2A83" w:rsidRPr="000756DE" w:rsidRDefault="009C2A83">
      <w:pPr>
        <w:spacing w:after="200" w:line="276" w:lineRule="auto"/>
        <w:ind w:firstLine="0"/>
        <w:jc w:val="left"/>
        <w:rPr>
          <w:rFonts w:eastAsiaTheme="majorEastAsia" w:cs="Times New Roman"/>
          <w:lang w:val="en-US"/>
        </w:rPr>
      </w:pPr>
    </w:p>
    <w:p w14:paraId="44B67A0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071B686" w14:textId="26451EAC" w:rsidR="00F078D5" w:rsidRPr="000756DE" w:rsidRDefault="00F078D5" w:rsidP="0046207A">
      <w:pPr>
        <w:pStyle w:val="Heading3"/>
      </w:pPr>
      <w:bookmarkStart w:id="201" w:name="_Toc87014947"/>
      <w:r w:rsidRPr="000756DE">
        <w:lastRenderedPageBreak/>
        <w:t>Bảng đơn xuất – SO</w:t>
      </w:r>
      <w:bookmarkEnd w:id="201"/>
    </w:p>
    <w:p w14:paraId="7C8DD5CF" w14:textId="5D664D38" w:rsidR="00F32494" w:rsidRPr="000756DE" w:rsidRDefault="00F32494" w:rsidP="00F32494">
      <w:pPr>
        <w:ind w:firstLine="0"/>
        <w:rPr>
          <w:lang w:val="en-US"/>
        </w:rPr>
      </w:pPr>
      <w:r w:rsidRPr="000756DE">
        <w:rPr>
          <w:lang w:val="en-US"/>
        </w:rPr>
        <w:t xml:space="preserve">Mô tả: </w:t>
      </w:r>
      <w:r w:rsidR="00BD5AB7" w:rsidRPr="000756DE">
        <w:rPr>
          <w:lang w:val="en-US"/>
        </w:rPr>
        <w:t>L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202"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26744" cy="3724648"/>
                    </a:xfrm>
                    <a:prstGeom prst="rect">
                      <a:avLst/>
                    </a:prstGeom>
                  </pic:spPr>
                </pic:pic>
              </a:graphicData>
            </a:graphic>
          </wp:inline>
        </w:drawing>
      </w:r>
      <w:bookmarkEnd w:id="202"/>
    </w:p>
    <w:p w14:paraId="4F8E0D84" w14:textId="39AFD285" w:rsidR="00F32494" w:rsidRPr="000756DE" w:rsidRDefault="00923C80" w:rsidP="00923C80">
      <w:pPr>
        <w:pStyle w:val="Caption"/>
        <w:rPr>
          <w:lang w:val="en-US"/>
        </w:rPr>
      </w:pPr>
      <w:bookmarkStart w:id="203" w:name="_Toc87023720"/>
      <w:bookmarkStart w:id="204" w:name="_Toc87176873"/>
      <w:r w:rsidRPr="000756DE">
        <w:t xml:space="preserve">Hình </w:t>
      </w:r>
      <w:fldSimple w:instr=" STYLEREF 1 \s ">
        <w:r w:rsidR="00643B2D">
          <w:rPr>
            <w:noProof/>
          </w:rPr>
          <w:t>4</w:t>
        </w:r>
      </w:fldSimple>
      <w:r w:rsidR="00643B2D">
        <w:t>.</w:t>
      </w:r>
      <w:fldSimple w:instr=" SEQ Hình \* ARABIC \s 1 ">
        <w:r w:rsidR="00643B2D">
          <w:rPr>
            <w:noProof/>
          </w:rPr>
          <w:t>14</w:t>
        </w:r>
      </w:fldSimple>
      <w:r w:rsidR="00551A84" w:rsidRPr="000756DE">
        <w:t xml:space="preserve"> </w:t>
      </w:r>
      <w:bookmarkStart w:id="205" w:name="_Hlk87017284"/>
      <w:r w:rsidR="00551A84" w:rsidRPr="000756DE">
        <w:t>Bảng SO</w:t>
      </w:r>
      <w:bookmarkEnd w:id="203"/>
      <w:bookmarkEnd w:id="204"/>
      <w:bookmarkEnd w:id="205"/>
    </w:p>
    <w:p w14:paraId="3C2074F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A2FF293" w14:textId="27748509" w:rsidR="00F078D5" w:rsidRPr="000756DE" w:rsidRDefault="00F078D5" w:rsidP="0046207A">
      <w:pPr>
        <w:pStyle w:val="Heading3"/>
      </w:pPr>
      <w:bookmarkStart w:id="206" w:name="_Toc87014948"/>
      <w:r w:rsidRPr="000756DE">
        <w:lastRenderedPageBreak/>
        <w:t>Bảng chi tiết đơn xuất – SO Detail</w:t>
      </w:r>
      <w:bookmarkEnd w:id="206"/>
    </w:p>
    <w:p w14:paraId="05DF4291" w14:textId="178441A7"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207" w:name="Hình_4_15"/>
      <w:r w:rsidRPr="000756DE">
        <w:rPr>
          <w:noProof/>
          <w:lang w:val="en-US"/>
        </w:rPr>
        <w:drawing>
          <wp:inline distT="0" distB="0" distL="0" distR="0" wp14:anchorId="3941DEE9" wp14:editId="63816983">
            <wp:extent cx="3148353" cy="28041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53646" cy="2808874"/>
                    </a:xfrm>
                    <a:prstGeom prst="rect">
                      <a:avLst/>
                    </a:prstGeom>
                  </pic:spPr>
                </pic:pic>
              </a:graphicData>
            </a:graphic>
          </wp:inline>
        </w:drawing>
      </w:r>
      <w:bookmarkEnd w:id="207"/>
    </w:p>
    <w:p w14:paraId="5A8B984D" w14:textId="2B190031" w:rsidR="00F32494" w:rsidRPr="000756DE" w:rsidRDefault="00DA3C63" w:rsidP="00DA3C63">
      <w:pPr>
        <w:pStyle w:val="Caption"/>
        <w:rPr>
          <w:lang w:val="en-US"/>
        </w:rPr>
      </w:pPr>
      <w:bookmarkStart w:id="208" w:name="_Hlk87017299"/>
      <w:bookmarkStart w:id="209" w:name="_Toc87023721"/>
      <w:bookmarkStart w:id="210" w:name="_Toc87176874"/>
      <w:r w:rsidRPr="000756DE">
        <w:t xml:space="preserve">Hình </w:t>
      </w:r>
      <w:fldSimple w:instr=" STYLEREF 1 \s ">
        <w:r w:rsidR="00643B2D">
          <w:rPr>
            <w:noProof/>
          </w:rPr>
          <w:t>4</w:t>
        </w:r>
      </w:fldSimple>
      <w:r w:rsidR="00643B2D">
        <w:t>.</w:t>
      </w:r>
      <w:fldSimple w:instr=" SEQ Hình \* ARABIC \s 1 ">
        <w:r w:rsidR="00643B2D">
          <w:rPr>
            <w:noProof/>
          </w:rPr>
          <w:t>15</w:t>
        </w:r>
      </w:fldSimple>
      <w:r w:rsidRPr="000756DE">
        <w:rPr>
          <w:lang w:val="en-US"/>
        </w:rPr>
        <w:t xml:space="preserve"> </w:t>
      </w:r>
      <w:r w:rsidR="00551A84" w:rsidRPr="000756DE">
        <w:t>Bảng SODetail</w:t>
      </w:r>
      <w:bookmarkEnd w:id="208"/>
      <w:bookmarkEnd w:id="209"/>
      <w:bookmarkEnd w:id="210"/>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46207A">
      <w:pPr>
        <w:pStyle w:val="Heading3"/>
      </w:pPr>
      <w:bookmarkStart w:id="211" w:name="_Toc87014949"/>
      <w:r w:rsidRPr="000756DE">
        <w:t>Bảng biên lai nhập – Receipt</w:t>
      </w:r>
      <w:bookmarkEnd w:id="211"/>
    </w:p>
    <w:p w14:paraId="4DEC6529" w14:textId="440F6191" w:rsidR="00F32494" w:rsidRPr="000756DE" w:rsidRDefault="00F32494" w:rsidP="00F32494">
      <w:pPr>
        <w:ind w:firstLine="0"/>
        <w:rPr>
          <w:lang w:val="en-US"/>
        </w:rPr>
      </w:pPr>
      <w:r w:rsidRPr="000756DE">
        <w:rPr>
          <w:lang w:val="en-US"/>
        </w:rPr>
        <w:t xml:space="preserve">Mô tả: </w:t>
      </w:r>
      <w:r w:rsidR="00BD5AB7" w:rsidRPr="000756DE">
        <w:rPr>
          <w:lang w:val="en-US"/>
        </w:rPr>
        <w:t xml:space="preserve">L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212"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68654" cy="3269392"/>
                    </a:xfrm>
                    <a:prstGeom prst="rect">
                      <a:avLst/>
                    </a:prstGeom>
                  </pic:spPr>
                </pic:pic>
              </a:graphicData>
            </a:graphic>
          </wp:inline>
        </w:drawing>
      </w:r>
      <w:bookmarkEnd w:id="212"/>
    </w:p>
    <w:p w14:paraId="382C1CBA" w14:textId="4372DE2C" w:rsidR="00F32494" w:rsidRPr="000756DE" w:rsidRDefault="005B18D7" w:rsidP="005B18D7">
      <w:pPr>
        <w:pStyle w:val="Caption"/>
        <w:rPr>
          <w:lang w:val="en-US"/>
        </w:rPr>
      </w:pPr>
      <w:bookmarkStart w:id="213" w:name="_Hlk87017309"/>
      <w:bookmarkStart w:id="214" w:name="_Toc87023722"/>
      <w:bookmarkStart w:id="215" w:name="_Toc87176875"/>
      <w:r w:rsidRPr="000756DE">
        <w:t xml:space="preserve">Hình </w:t>
      </w:r>
      <w:fldSimple w:instr=" STYLEREF 1 \s ">
        <w:r w:rsidR="00643B2D">
          <w:rPr>
            <w:noProof/>
          </w:rPr>
          <w:t>4</w:t>
        </w:r>
      </w:fldSimple>
      <w:r w:rsidR="00643B2D">
        <w:t>.</w:t>
      </w:r>
      <w:fldSimple w:instr=" SEQ Hình \* ARABIC \s 1 ">
        <w:r w:rsidR="00643B2D">
          <w:rPr>
            <w:noProof/>
          </w:rPr>
          <w:t>16</w:t>
        </w:r>
      </w:fldSimple>
      <w:r w:rsidRPr="000756DE">
        <w:rPr>
          <w:lang w:val="en-US"/>
        </w:rPr>
        <w:t xml:space="preserve"> </w:t>
      </w:r>
      <w:r w:rsidR="00551A84" w:rsidRPr="000756DE">
        <w:t>Bảng Receipt</w:t>
      </w:r>
      <w:bookmarkEnd w:id="213"/>
      <w:bookmarkEnd w:id="214"/>
      <w:bookmarkEnd w:id="215"/>
    </w:p>
    <w:p w14:paraId="58649FA1" w14:textId="6B60D88C" w:rsidR="00F078D5" w:rsidRPr="000756DE" w:rsidRDefault="00F078D5" w:rsidP="0046207A">
      <w:pPr>
        <w:pStyle w:val="Heading3"/>
      </w:pPr>
      <w:bookmarkStart w:id="216" w:name="_Toc87014950"/>
      <w:r w:rsidRPr="000756DE">
        <w:lastRenderedPageBreak/>
        <w:t>Bảng chi tiết biên lai nhập – Receipt Detail</w:t>
      </w:r>
      <w:bookmarkEnd w:id="216"/>
    </w:p>
    <w:p w14:paraId="7D6055D6" w14:textId="04C7A9AC"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217"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70189" cy="2481017"/>
                    </a:xfrm>
                    <a:prstGeom prst="rect">
                      <a:avLst/>
                    </a:prstGeom>
                  </pic:spPr>
                </pic:pic>
              </a:graphicData>
            </a:graphic>
          </wp:inline>
        </w:drawing>
      </w:r>
      <w:bookmarkEnd w:id="217"/>
    </w:p>
    <w:p w14:paraId="5A599A81" w14:textId="51A39E2F" w:rsidR="00F32494" w:rsidRPr="000756DE" w:rsidRDefault="00AB6D5D" w:rsidP="00AB6D5D">
      <w:pPr>
        <w:pStyle w:val="Caption"/>
        <w:rPr>
          <w:lang w:val="en-US"/>
        </w:rPr>
      </w:pPr>
      <w:bookmarkStart w:id="218" w:name="_Toc87023723"/>
      <w:bookmarkStart w:id="219" w:name="_Toc87176876"/>
      <w:r w:rsidRPr="000756DE">
        <w:t xml:space="preserve">Hình </w:t>
      </w:r>
      <w:fldSimple w:instr=" STYLEREF 1 \s ">
        <w:r w:rsidR="00643B2D">
          <w:rPr>
            <w:noProof/>
          </w:rPr>
          <w:t>4</w:t>
        </w:r>
      </w:fldSimple>
      <w:r w:rsidR="00643B2D">
        <w:t>.</w:t>
      </w:r>
      <w:fldSimple w:instr=" SEQ Hình \* ARABIC \s 1 ">
        <w:r w:rsidR="00643B2D">
          <w:rPr>
            <w:noProof/>
          </w:rPr>
          <w:t>17</w:t>
        </w:r>
      </w:fldSimple>
      <w:r w:rsidR="00551A84" w:rsidRPr="000756DE">
        <w:t xml:space="preserve"> </w:t>
      </w:r>
      <w:bookmarkStart w:id="220" w:name="_Hlk87017326"/>
      <w:r w:rsidR="00551A84" w:rsidRPr="000756DE">
        <w:t>Bảng ReceiptDetail</w:t>
      </w:r>
      <w:bookmarkEnd w:id="218"/>
      <w:bookmarkEnd w:id="219"/>
      <w:bookmarkEnd w:id="220"/>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46207A">
      <w:pPr>
        <w:pStyle w:val="Heading3"/>
      </w:pPr>
      <w:bookmarkStart w:id="221" w:name="_Toc87014951"/>
      <w:r w:rsidRPr="000756DE">
        <w:t>Bảng biên lai xuất – Order</w:t>
      </w:r>
      <w:bookmarkEnd w:id="221"/>
    </w:p>
    <w:p w14:paraId="2393D409" w14:textId="45769B31" w:rsidR="00F32494" w:rsidRPr="000756DE" w:rsidRDefault="00F32494" w:rsidP="00F32494">
      <w:pPr>
        <w:ind w:firstLine="0"/>
        <w:rPr>
          <w:lang w:val="en-US"/>
        </w:rPr>
      </w:pPr>
      <w:r w:rsidRPr="000756DE">
        <w:rPr>
          <w:lang w:val="en-US"/>
        </w:rPr>
        <w:t>Mô tả:</w:t>
      </w:r>
      <w:r w:rsidR="00BD5AB7" w:rsidRPr="000756DE">
        <w:rPr>
          <w:lang w:val="en-US"/>
        </w:rPr>
        <w:t xml:space="preserve"> Lưu thông tin biên lai xuất hàng mỗi lần giao hàng cho đơn vị vận chuyển.</w:t>
      </w:r>
    </w:p>
    <w:p w14:paraId="653CBE11" w14:textId="77777777" w:rsidR="00551A84" w:rsidRPr="000756DE" w:rsidRDefault="00F32494" w:rsidP="009A5B6C">
      <w:pPr>
        <w:keepNext/>
        <w:ind w:firstLine="0"/>
        <w:jc w:val="center"/>
      </w:pPr>
      <w:bookmarkStart w:id="222"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78167" cy="3388770"/>
                    </a:xfrm>
                    <a:prstGeom prst="rect">
                      <a:avLst/>
                    </a:prstGeom>
                  </pic:spPr>
                </pic:pic>
              </a:graphicData>
            </a:graphic>
          </wp:inline>
        </w:drawing>
      </w:r>
      <w:bookmarkEnd w:id="222"/>
    </w:p>
    <w:p w14:paraId="5B8686E8" w14:textId="6E819A6F" w:rsidR="00F32494" w:rsidRPr="000756DE" w:rsidRDefault="00A124B2" w:rsidP="00A124B2">
      <w:pPr>
        <w:pStyle w:val="Caption"/>
        <w:rPr>
          <w:lang w:val="en-US"/>
        </w:rPr>
      </w:pPr>
      <w:bookmarkStart w:id="223" w:name="_Toc87023724"/>
      <w:bookmarkStart w:id="224" w:name="_Toc87176877"/>
      <w:r w:rsidRPr="000756DE">
        <w:t xml:space="preserve">Hình </w:t>
      </w:r>
      <w:fldSimple w:instr=" STYLEREF 1 \s ">
        <w:r w:rsidR="00643B2D">
          <w:rPr>
            <w:noProof/>
          </w:rPr>
          <w:t>4</w:t>
        </w:r>
      </w:fldSimple>
      <w:r w:rsidR="00643B2D">
        <w:t>.</w:t>
      </w:r>
      <w:fldSimple w:instr=" SEQ Hình \* ARABIC \s 1 ">
        <w:r w:rsidR="00643B2D">
          <w:rPr>
            <w:noProof/>
          </w:rPr>
          <w:t>18</w:t>
        </w:r>
      </w:fldSimple>
      <w:r w:rsidR="00551A84" w:rsidRPr="000756DE">
        <w:t xml:space="preserve"> </w:t>
      </w:r>
      <w:bookmarkStart w:id="225" w:name="_Hlk87017336"/>
      <w:r w:rsidR="00551A84" w:rsidRPr="000756DE">
        <w:t>Bảng Order</w:t>
      </w:r>
      <w:bookmarkEnd w:id="223"/>
      <w:bookmarkEnd w:id="224"/>
      <w:bookmarkEnd w:id="225"/>
    </w:p>
    <w:p w14:paraId="68C752FD" w14:textId="4C329CC0" w:rsidR="00F078D5" w:rsidRPr="000756DE" w:rsidRDefault="00F078D5" w:rsidP="0046207A">
      <w:pPr>
        <w:pStyle w:val="Heading3"/>
      </w:pPr>
      <w:bookmarkStart w:id="226" w:name="_Toc87014952"/>
      <w:r w:rsidRPr="000756DE">
        <w:lastRenderedPageBreak/>
        <w:t>Bảng chi tiết biên lai xuất – Order Detail</w:t>
      </w:r>
      <w:bookmarkEnd w:id="226"/>
    </w:p>
    <w:p w14:paraId="4CB446F1" w14:textId="043195B4"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227"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43689" cy="2591162"/>
                    </a:xfrm>
                    <a:prstGeom prst="rect">
                      <a:avLst/>
                    </a:prstGeom>
                  </pic:spPr>
                </pic:pic>
              </a:graphicData>
            </a:graphic>
          </wp:inline>
        </w:drawing>
      </w:r>
      <w:bookmarkEnd w:id="227"/>
    </w:p>
    <w:p w14:paraId="499BF39F" w14:textId="3AA583C7" w:rsidR="00F32494" w:rsidRPr="000756DE" w:rsidRDefault="00A124B2" w:rsidP="00A124B2">
      <w:pPr>
        <w:pStyle w:val="Caption"/>
        <w:rPr>
          <w:lang w:val="en-US"/>
        </w:rPr>
      </w:pPr>
      <w:bookmarkStart w:id="228" w:name="_Toc87023725"/>
      <w:bookmarkStart w:id="229" w:name="_Toc87176878"/>
      <w:r w:rsidRPr="000756DE">
        <w:t xml:space="preserve">Hình </w:t>
      </w:r>
      <w:fldSimple w:instr=" STYLEREF 1 \s ">
        <w:r w:rsidR="00643B2D">
          <w:rPr>
            <w:noProof/>
          </w:rPr>
          <w:t>4</w:t>
        </w:r>
      </w:fldSimple>
      <w:r w:rsidR="00643B2D">
        <w:t>.</w:t>
      </w:r>
      <w:fldSimple w:instr=" SEQ Hình \* ARABIC \s 1 ">
        <w:r w:rsidR="00643B2D">
          <w:rPr>
            <w:noProof/>
          </w:rPr>
          <w:t>19</w:t>
        </w:r>
      </w:fldSimple>
      <w:r w:rsidR="00551A84" w:rsidRPr="000756DE">
        <w:t xml:space="preserve"> </w:t>
      </w:r>
      <w:bookmarkStart w:id="230" w:name="_Hlk87017355"/>
      <w:r w:rsidR="00551A84" w:rsidRPr="000756DE">
        <w:t>Bảng OrderDetail</w:t>
      </w:r>
      <w:bookmarkEnd w:id="228"/>
      <w:bookmarkEnd w:id="229"/>
      <w:bookmarkEnd w:id="230"/>
    </w:p>
    <w:p w14:paraId="7325F75B" w14:textId="078BC30F" w:rsidR="00F078D5" w:rsidRPr="000756DE" w:rsidRDefault="00F078D5" w:rsidP="0046207A">
      <w:pPr>
        <w:pStyle w:val="Heading3"/>
      </w:pPr>
      <w:bookmarkStart w:id="231" w:name="_Toc87014953"/>
      <w:r w:rsidRPr="000756DE">
        <w:t>Bảng lưu kho tại vị trí – ImportView</w:t>
      </w:r>
      <w:bookmarkEnd w:id="231"/>
    </w:p>
    <w:p w14:paraId="17C6D551" w14:textId="08F4DA6D" w:rsidR="00F32494" w:rsidRPr="000756DE" w:rsidRDefault="00F32494" w:rsidP="00F32494">
      <w:pPr>
        <w:ind w:firstLine="0"/>
        <w:rPr>
          <w:lang w:val="en-US"/>
        </w:rPr>
      </w:pPr>
      <w:r w:rsidRPr="000756DE">
        <w:rPr>
          <w:lang w:val="en-US"/>
        </w:rPr>
        <w:t>Mô tả:</w:t>
      </w:r>
      <w:r w:rsidR="00BD5AB7" w:rsidRPr="000756DE">
        <w:rPr>
          <w:lang w:val="en-US"/>
        </w:rPr>
        <w:t xml:space="preserve"> L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232"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36513" cy="2937896"/>
                    </a:xfrm>
                    <a:prstGeom prst="rect">
                      <a:avLst/>
                    </a:prstGeom>
                  </pic:spPr>
                </pic:pic>
              </a:graphicData>
            </a:graphic>
          </wp:inline>
        </w:drawing>
      </w:r>
      <w:bookmarkEnd w:id="232"/>
    </w:p>
    <w:p w14:paraId="4701B763" w14:textId="5068986E" w:rsidR="00F32494" w:rsidRPr="000756DE" w:rsidRDefault="00312364" w:rsidP="00312364">
      <w:pPr>
        <w:pStyle w:val="Caption"/>
        <w:rPr>
          <w:lang w:val="en-US"/>
        </w:rPr>
      </w:pPr>
      <w:bookmarkStart w:id="233" w:name="_Hlk87017362"/>
      <w:r w:rsidRPr="000756DE">
        <w:rPr>
          <w:lang w:val="en-US"/>
        </w:rPr>
        <w:t xml:space="preserve"> </w:t>
      </w:r>
      <w:bookmarkStart w:id="234" w:name="_Toc87023726"/>
      <w:bookmarkStart w:id="235" w:name="_Toc87176879"/>
      <w:r w:rsidRPr="000756DE">
        <w:t xml:space="preserve">Hình </w:t>
      </w:r>
      <w:fldSimple w:instr=" STYLEREF 1 \s ">
        <w:r w:rsidR="00643B2D">
          <w:rPr>
            <w:noProof/>
          </w:rPr>
          <w:t>4</w:t>
        </w:r>
      </w:fldSimple>
      <w:r w:rsidR="00643B2D">
        <w:t>.</w:t>
      </w:r>
      <w:fldSimple w:instr=" SEQ Hình \* ARABIC \s 1 ">
        <w:r w:rsidR="00643B2D">
          <w:rPr>
            <w:noProof/>
          </w:rPr>
          <w:t>20</w:t>
        </w:r>
      </w:fldSimple>
      <w:r w:rsidRPr="000756DE">
        <w:rPr>
          <w:lang w:val="en-US"/>
        </w:rPr>
        <w:t xml:space="preserve"> </w:t>
      </w:r>
      <w:r w:rsidR="00551A84" w:rsidRPr="000756DE">
        <w:t>Bảng ImportView</w:t>
      </w:r>
      <w:bookmarkEnd w:id="233"/>
      <w:bookmarkEnd w:id="234"/>
      <w:bookmarkEnd w:id="235"/>
    </w:p>
    <w:p w14:paraId="0BB11C32" w14:textId="7D0F9D30" w:rsidR="0046207A" w:rsidRPr="000756DE" w:rsidRDefault="00F078D5" w:rsidP="0046207A">
      <w:pPr>
        <w:pStyle w:val="Heading3"/>
      </w:pPr>
      <w:bookmarkStart w:id="236" w:name="_Toc87014954"/>
      <w:r w:rsidRPr="000756DE">
        <w:lastRenderedPageBreak/>
        <w:t xml:space="preserve">Bảng xuất kho tại vị trí </w:t>
      </w:r>
      <w:r w:rsidR="0046207A" w:rsidRPr="000756DE">
        <w:t>–</w:t>
      </w:r>
      <w:r w:rsidRPr="000756DE">
        <w:t xml:space="preserve"> ExportView</w:t>
      </w:r>
      <w:bookmarkEnd w:id="236"/>
    </w:p>
    <w:p w14:paraId="5B0E34F2" w14:textId="33F55732" w:rsidR="00F32494" w:rsidRPr="000756DE" w:rsidRDefault="00F32494" w:rsidP="00F32494">
      <w:pPr>
        <w:ind w:firstLine="0"/>
        <w:rPr>
          <w:lang w:val="en-US"/>
        </w:rPr>
      </w:pPr>
      <w:r w:rsidRPr="000756DE">
        <w:rPr>
          <w:lang w:val="en-US"/>
        </w:rPr>
        <w:t xml:space="preserve">Mô tả: </w:t>
      </w:r>
      <w:r w:rsidR="009C2A83" w:rsidRPr="000756DE">
        <w:rPr>
          <w:lang w:val="en-US"/>
        </w:rPr>
        <w:t>L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37"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224482" cy="3247961"/>
                    </a:xfrm>
                    <a:prstGeom prst="rect">
                      <a:avLst/>
                    </a:prstGeom>
                  </pic:spPr>
                </pic:pic>
              </a:graphicData>
            </a:graphic>
          </wp:inline>
        </w:drawing>
      </w:r>
      <w:bookmarkEnd w:id="237"/>
    </w:p>
    <w:p w14:paraId="092C13D5" w14:textId="03987953" w:rsidR="00F32494" w:rsidRPr="000756DE" w:rsidRDefault="000E377A" w:rsidP="000E377A">
      <w:pPr>
        <w:pStyle w:val="Caption"/>
        <w:rPr>
          <w:lang w:val="en-US"/>
        </w:rPr>
      </w:pPr>
      <w:bookmarkStart w:id="238" w:name="_Toc87023727"/>
      <w:bookmarkStart w:id="239" w:name="_Toc87176880"/>
      <w:r w:rsidRPr="000756DE">
        <w:t xml:space="preserve">Hình </w:t>
      </w:r>
      <w:fldSimple w:instr=" STYLEREF 1 \s ">
        <w:r w:rsidR="00643B2D">
          <w:rPr>
            <w:noProof/>
          </w:rPr>
          <w:t>4</w:t>
        </w:r>
      </w:fldSimple>
      <w:r w:rsidR="00643B2D">
        <w:t>.</w:t>
      </w:r>
      <w:fldSimple w:instr=" SEQ Hình \* ARABIC \s 1 ">
        <w:r w:rsidR="00643B2D">
          <w:rPr>
            <w:noProof/>
          </w:rPr>
          <w:t>21</w:t>
        </w:r>
      </w:fldSimple>
      <w:r w:rsidR="00551A84" w:rsidRPr="000756DE">
        <w:t xml:space="preserve"> </w:t>
      </w:r>
      <w:bookmarkStart w:id="240" w:name="_Hlk87017370"/>
      <w:r w:rsidR="00551A84" w:rsidRPr="000756DE">
        <w:t>Bảng ExportView</w:t>
      </w:r>
      <w:bookmarkEnd w:id="238"/>
      <w:bookmarkEnd w:id="239"/>
      <w:bookmarkEnd w:id="240"/>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rPr>
          <w:color w:val="auto"/>
        </w:rPr>
      </w:pPr>
      <w:bookmarkStart w:id="241" w:name="_Toc87014955"/>
      <w:r w:rsidRPr="000756DE">
        <w:rPr>
          <w:color w:val="auto"/>
        </w:rPr>
        <w:t>Lược đồ cơ sở dữ liệu</w:t>
      </w:r>
      <w:bookmarkEnd w:id="241"/>
    </w:p>
    <w:p w14:paraId="53C1E40D" w14:textId="77777777" w:rsidR="009A5B6C" w:rsidRPr="000756DE" w:rsidRDefault="000D1A68" w:rsidP="009A5B6C">
      <w:pPr>
        <w:keepNext/>
      </w:pPr>
      <w:bookmarkStart w:id="242"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03520" cy="3283493"/>
                    </a:xfrm>
                    <a:prstGeom prst="rect">
                      <a:avLst/>
                    </a:prstGeom>
                  </pic:spPr>
                </pic:pic>
              </a:graphicData>
            </a:graphic>
          </wp:inline>
        </w:drawing>
      </w:r>
      <w:bookmarkEnd w:id="242"/>
    </w:p>
    <w:p w14:paraId="02120947" w14:textId="07E6810A" w:rsidR="000D1A68" w:rsidRPr="000756DE" w:rsidRDefault="000E377A" w:rsidP="000E377A">
      <w:pPr>
        <w:pStyle w:val="Caption"/>
        <w:rPr>
          <w:lang w:val="en-US"/>
        </w:rPr>
      </w:pPr>
      <w:bookmarkStart w:id="243" w:name="_Toc87023728"/>
      <w:bookmarkStart w:id="244" w:name="_Toc87176881"/>
      <w:r w:rsidRPr="000756DE">
        <w:t xml:space="preserve">Hình </w:t>
      </w:r>
      <w:fldSimple w:instr=" STYLEREF 1 \s ">
        <w:r w:rsidR="00643B2D">
          <w:rPr>
            <w:noProof/>
          </w:rPr>
          <w:t>4</w:t>
        </w:r>
      </w:fldSimple>
      <w:r w:rsidR="00643B2D">
        <w:t>.</w:t>
      </w:r>
      <w:fldSimple w:instr=" SEQ Hình \* ARABIC \s 1 ">
        <w:r w:rsidR="00643B2D">
          <w:rPr>
            <w:noProof/>
          </w:rPr>
          <w:t>22</w:t>
        </w:r>
      </w:fldSimple>
      <w:r w:rsidR="009A5B6C" w:rsidRPr="000756DE">
        <w:t xml:space="preserve"> </w:t>
      </w:r>
      <w:bookmarkStart w:id="245" w:name="_Hlk87017386"/>
      <w:r w:rsidR="009A5B6C" w:rsidRPr="000756DE">
        <w:t xml:space="preserve">Lược đồ cơ sở dữ liệu </w:t>
      </w:r>
      <w:r w:rsidR="00873D9B" w:rsidRPr="000756DE">
        <w:rPr>
          <w:lang w:val="en-US"/>
        </w:rPr>
        <w:t xml:space="preserve">của </w:t>
      </w:r>
      <w:r w:rsidR="009A5B6C" w:rsidRPr="000756DE">
        <w:t>hệ thống</w:t>
      </w:r>
      <w:bookmarkEnd w:id="243"/>
      <w:bookmarkEnd w:id="244"/>
      <w:bookmarkEnd w:id="245"/>
    </w:p>
    <w:p w14:paraId="5321D5EE" w14:textId="2E8E4D80" w:rsidR="00DE0BD5" w:rsidRPr="000756DE" w:rsidRDefault="00DE0BD5" w:rsidP="00C0589D">
      <w:pPr>
        <w:pStyle w:val="Heading2"/>
        <w:rPr>
          <w:color w:val="auto"/>
        </w:rPr>
      </w:pPr>
      <w:bookmarkStart w:id="246" w:name="_Toc87014956"/>
      <w:r w:rsidRPr="000756DE">
        <w:rPr>
          <w:color w:val="auto"/>
        </w:rPr>
        <w:lastRenderedPageBreak/>
        <w:t>Lược đồ usecase</w:t>
      </w:r>
      <w:bookmarkEnd w:id="246"/>
    </w:p>
    <w:p w14:paraId="243FEE76" w14:textId="497064A2" w:rsidR="001F7383" w:rsidRPr="000756DE" w:rsidRDefault="00BE1AF5" w:rsidP="00283EC4">
      <w:pPr>
        <w:ind w:firstLine="0"/>
        <w:rPr>
          <w:lang w:val="en-US"/>
        </w:rPr>
      </w:pPr>
      <w:bookmarkStart w:id="247" w:name="Hình_4_23"/>
      <w:r w:rsidRPr="000756DE">
        <w:rPr>
          <w:noProof/>
        </w:rPr>
        <w:drawing>
          <wp:inline distT="0" distB="0" distL="0" distR="0" wp14:anchorId="77D184DF" wp14:editId="20D00DA2">
            <wp:extent cx="5760085" cy="3936365"/>
            <wp:effectExtent l="0" t="0" r="0" b="698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2"/>
                    <a:stretch>
                      <a:fillRect/>
                    </a:stretch>
                  </pic:blipFill>
                  <pic:spPr>
                    <a:xfrm>
                      <a:off x="0" y="0"/>
                      <a:ext cx="5760085" cy="3936365"/>
                    </a:xfrm>
                    <a:prstGeom prst="rect">
                      <a:avLst/>
                    </a:prstGeom>
                  </pic:spPr>
                </pic:pic>
              </a:graphicData>
            </a:graphic>
          </wp:inline>
        </w:drawing>
      </w:r>
      <w:bookmarkEnd w:id="247"/>
    </w:p>
    <w:p w14:paraId="29B6A0F4" w14:textId="58C26539" w:rsidR="00283EC4" w:rsidRPr="000756DE" w:rsidRDefault="005E3857" w:rsidP="005E3857">
      <w:pPr>
        <w:pStyle w:val="Caption"/>
        <w:rPr>
          <w:lang w:val="en-US"/>
        </w:rPr>
      </w:pPr>
      <w:bookmarkStart w:id="248" w:name="_Toc87023729"/>
      <w:bookmarkStart w:id="249" w:name="_Toc87176882"/>
      <w:r w:rsidRPr="000756DE">
        <w:t xml:space="preserve">Hình </w:t>
      </w:r>
      <w:fldSimple w:instr=" STYLEREF 1 \s ">
        <w:r w:rsidR="00643B2D">
          <w:rPr>
            <w:noProof/>
          </w:rPr>
          <w:t>4</w:t>
        </w:r>
      </w:fldSimple>
      <w:r w:rsidR="00643B2D">
        <w:t>.</w:t>
      </w:r>
      <w:fldSimple w:instr=" SEQ Hình \* ARABIC \s 1 ">
        <w:r w:rsidR="00643B2D">
          <w:rPr>
            <w:noProof/>
          </w:rPr>
          <w:t>23</w:t>
        </w:r>
      </w:fldSimple>
      <w:r w:rsidR="00283EC4" w:rsidRPr="000756DE">
        <w:rPr>
          <w:lang w:val="en-US"/>
        </w:rPr>
        <w:t xml:space="preserve"> </w:t>
      </w:r>
      <w:bookmarkStart w:id="250"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48"/>
      <w:bookmarkEnd w:id="249"/>
      <w:bookmarkEnd w:id="250"/>
    </w:p>
    <w:p w14:paraId="7AE05097" w14:textId="217C4625" w:rsidR="00283EC4" w:rsidRPr="000756DE" w:rsidRDefault="00283EC4" w:rsidP="00283EC4">
      <w:pPr>
        <w:rPr>
          <w:lang w:val="en-US"/>
        </w:rPr>
      </w:pPr>
      <w:r w:rsidRPr="000756DE">
        <w:rPr>
          <w:lang w:val="en-US"/>
        </w:rPr>
        <w:t>Mô tả use case có các actor là:</w:t>
      </w:r>
    </w:p>
    <w:p w14:paraId="6E53365B" w14:textId="77777777" w:rsidR="00283EC4" w:rsidRPr="000756DE" w:rsidRDefault="00283EC4" w:rsidP="00A2372B">
      <w:pPr>
        <w:pStyle w:val="ListParagraph"/>
        <w:numPr>
          <w:ilvl w:val="0"/>
          <w:numId w:val="5"/>
        </w:numPr>
        <w:spacing w:after="160" w:line="259" w:lineRule="auto"/>
        <w:jc w:val="both"/>
      </w:pPr>
      <w:r w:rsidRPr="000756DE">
        <w:t>Admin</w:t>
      </w:r>
    </w:p>
    <w:p w14:paraId="247DC2B1" w14:textId="1836F8CA" w:rsidR="00283EC4" w:rsidRPr="000756DE" w:rsidRDefault="00283EC4" w:rsidP="00A2372B">
      <w:pPr>
        <w:pStyle w:val="ListParagraph"/>
        <w:numPr>
          <w:ilvl w:val="0"/>
          <w:numId w:val="5"/>
        </w:numPr>
        <w:spacing w:after="160" w:line="259" w:lineRule="auto"/>
        <w:jc w:val="both"/>
      </w:pPr>
      <w:r w:rsidRPr="000756DE">
        <w:t>Nhà cung cấp</w:t>
      </w:r>
    </w:p>
    <w:p w14:paraId="3B9D4D8A" w14:textId="5D5F1A38" w:rsidR="00283EC4" w:rsidRPr="000756DE" w:rsidRDefault="00283EC4" w:rsidP="00A2372B">
      <w:pPr>
        <w:pStyle w:val="ListParagraph"/>
        <w:numPr>
          <w:ilvl w:val="0"/>
          <w:numId w:val="5"/>
        </w:numPr>
        <w:spacing w:after="160" w:line="259" w:lineRule="auto"/>
        <w:jc w:val="both"/>
      </w:pPr>
      <w:r w:rsidRPr="000756DE">
        <w:t>Nhân viên</w:t>
      </w:r>
    </w:p>
    <w:p w14:paraId="52F2CB92" w14:textId="77777777" w:rsidR="00283EC4" w:rsidRPr="000756DE" w:rsidRDefault="00283EC4" w:rsidP="00A2372B">
      <w:pPr>
        <w:pStyle w:val="ListParagraph"/>
        <w:numPr>
          <w:ilvl w:val="0"/>
          <w:numId w:val="5"/>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lastRenderedPageBreak/>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66E6624" w:rsidR="00283EC4" w:rsidRPr="000756DE" w:rsidRDefault="007F691E" w:rsidP="007F691E">
      <w:pPr>
        <w:pStyle w:val="Caption"/>
        <w:rPr>
          <w:lang w:val="en-US"/>
        </w:rPr>
      </w:pPr>
      <w:bookmarkStart w:id="251" w:name="_Toc87022951"/>
      <w:bookmarkStart w:id="252" w:name="_Toc87023761"/>
      <w:bookmarkStart w:id="253" w:name="_Toc87023943"/>
      <w:bookmarkStart w:id="254" w:name="_Toc87176906"/>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1</w:t>
        </w:r>
      </w:fldSimple>
      <w:r w:rsidRPr="000756DE">
        <w:rPr>
          <w:lang w:val="en-US"/>
        </w:rPr>
        <w:t xml:space="preserve"> </w:t>
      </w:r>
      <w:r w:rsidR="00EE7800" w:rsidRPr="000756DE">
        <w:rPr>
          <w:lang w:val="en-US"/>
        </w:rPr>
        <w:t>Mô tả chi tiết use case của hệ thống</w:t>
      </w:r>
      <w:bookmarkEnd w:id="251"/>
      <w:bookmarkEnd w:id="252"/>
      <w:bookmarkEnd w:id="253"/>
      <w:bookmarkEnd w:id="254"/>
    </w:p>
    <w:p w14:paraId="49D44129" w14:textId="77777777" w:rsidR="00283EC4" w:rsidRPr="000756DE" w:rsidRDefault="00283EC4" w:rsidP="001F7383">
      <w:pPr>
        <w:rPr>
          <w:lang w:val="en-US"/>
        </w:rPr>
      </w:pPr>
    </w:p>
    <w:p w14:paraId="7CA57609" w14:textId="474A10E8" w:rsidR="00DE0BD5" w:rsidRPr="000756DE" w:rsidRDefault="00DE0BD5" w:rsidP="00DE0BD5">
      <w:pPr>
        <w:pStyle w:val="Heading3"/>
      </w:pPr>
      <w:bookmarkStart w:id="255" w:name="_Toc87014957"/>
      <w:r w:rsidRPr="000756DE">
        <w:t xml:space="preserve">Đặc tả use case </w:t>
      </w:r>
      <w:r w:rsidR="00DD59AA" w:rsidRPr="000756DE">
        <w:t>đăng nhập</w:t>
      </w:r>
      <w:bookmarkEnd w:id="255"/>
    </w:p>
    <w:tbl>
      <w:tblPr>
        <w:tblStyle w:val="TableGrid"/>
        <w:tblW w:w="9008" w:type="dxa"/>
        <w:tblInd w:w="421" w:type="dxa"/>
        <w:tblLook w:val="04A0" w:firstRow="1" w:lastRow="0" w:firstColumn="1" w:lastColumn="0" w:noHBand="0" w:noVBand="1"/>
      </w:tblPr>
      <w:tblGrid>
        <w:gridCol w:w="2419"/>
        <w:gridCol w:w="6589"/>
      </w:tblGrid>
      <w:tr w:rsidR="000756DE" w:rsidRPr="000756DE" w14:paraId="010A1F98" w14:textId="77777777" w:rsidTr="00A60C81">
        <w:trPr>
          <w:trHeight w:val="1111"/>
        </w:trPr>
        <w:tc>
          <w:tcPr>
            <w:tcW w:w="2419" w:type="dxa"/>
          </w:tcPr>
          <w:p w14:paraId="238BF5B9" w14:textId="77777777" w:rsidR="00A60C81" w:rsidRPr="000756DE" w:rsidRDefault="00A60C81" w:rsidP="00A60C81">
            <w:pPr>
              <w:pStyle w:val="test"/>
            </w:pPr>
            <w:r w:rsidRPr="000756DE">
              <w:t>Mô tả</w:t>
            </w:r>
          </w:p>
        </w:tc>
        <w:tc>
          <w:tcPr>
            <w:tcW w:w="6589" w:type="dxa"/>
          </w:tcPr>
          <w:p w14:paraId="4B5E7061" w14:textId="77777777" w:rsidR="00A60C81" w:rsidRPr="000756DE" w:rsidRDefault="00A60C81" w:rsidP="00A60C81">
            <w:pPr>
              <w:pStyle w:val="test"/>
            </w:pPr>
            <w:r w:rsidRPr="000756DE">
              <w:t>Use case cho phép người dùng đăng nhập vào hệ thống để thực hiện chức năng của mình</w:t>
            </w:r>
          </w:p>
        </w:tc>
      </w:tr>
      <w:tr w:rsidR="000756DE" w:rsidRPr="000756DE" w14:paraId="0A8B9865" w14:textId="77777777" w:rsidTr="00A60C81">
        <w:trPr>
          <w:trHeight w:val="533"/>
        </w:trPr>
        <w:tc>
          <w:tcPr>
            <w:tcW w:w="2419" w:type="dxa"/>
          </w:tcPr>
          <w:p w14:paraId="7C6AC256" w14:textId="77777777" w:rsidR="00A60C81" w:rsidRPr="000756DE" w:rsidRDefault="00A60C81" w:rsidP="00A60C81">
            <w:pPr>
              <w:pStyle w:val="test"/>
            </w:pPr>
            <w:r w:rsidRPr="000756DE">
              <w:t>Actor chính</w:t>
            </w:r>
          </w:p>
        </w:tc>
        <w:tc>
          <w:tcPr>
            <w:tcW w:w="6589"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60C81">
        <w:trPr>
          <w:trHeight w:val="555"/>
        </w:trPr>
        <w:tc>
          <w:tcPr>
            <w:tcW w:w="2419" w:type="dxa"/>
          </w:tcPr>
          <w:p w14:paraId="286218BC" w14:textId="77777777" w:rsidR="00A60C81" w:rsidRPr="000756DE" w:rsidRDefault="00A60C81" w:rsidP="00A60C81">
            <w:pPr>
              <w:pStyle w:val="test"/>
            </w:pPr>
            <w:r w:rsidRPr="000756DE">
              <w:t>Actor phụ</w:t>
            </w:r>
          </w:p>
        </w:tc>
        <w:tc>
          <w:tcPr>
            <w:tcW w:w="6589"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60C81">
        <w:trPr>
          <w:trHeight w:val="555"/>
        </w:trPr>
        <w:tc>
          <w:tcPr>
            <w:tcW w:w="2419" w:type="dxa"/>
          </w:tcPr>
          <w:p w14:paraId="3DA24708" w14:textId="77777777" w:rsidR="00A60C81" w:rsidRPr="000756DE" w:rsidRDefault="00A60C81" w:rsidP="00A60C81">
            <w:pPr>
              <w:pStyle w:val="test"/>
            </w:pPr>
            <w:r w:rsidRPr="000756DE">
              <w:t>Tiền điều kiện</w:t>
            </w:r>
          </w:p>
        </w:tc>
        <w:tc>
          <w:tcPr>
            <w:tcW w:w="6589"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60C81">
        <w:trPr>
          <w:trHeight w:val="555"/>
        </w:trPr>
        <w:tc>
          <w:tcPr>
            <w:tcW w:w="2419" w:type="dxa"/>
          </w:tcPr>
          <w:p w14:paraId="33AE3039" w14:textId="77777777" w:rsidR="00A60C81" w:rsidRPr="000756DE" w:rsidRDefault="00A60C81" w:rsidP="00A60C81">
            <w:pPr>
              <w:pStyle w:val="test"/>
            </w:pPr>
            <w:r w:rsidRPr="000756DE">
              <w:t>Hậu điều kiện</w:t>
            </w:r>
          </w:p>
        </w:tc>
        <w:tc>
          <w:tcPr>
            <w:tcW w:w="6589"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60C81">
        <w:trPr>
          <w:trHeight w:val="533"/>
        </w:trPr>
        <w:tc>
          <w:tcPr>
            <w:tcW w:w="2419" w:type="dxa"/>
          </w:tcPr>
          <w:p w14:paraId="2D9166B5" w14:textId="77777777" w:rsidR="00A60C81" w:rsidRPr="000756DE" w:rsidRDefault="00A60C81" w:rsidP="00A60C81">
            <w:pPr>
              <w:pStyle w:val="test"/>
            </w:pPr>
            <w:r w:rsidRPr="000756DE">
              <w:lastRenderedPageBreak/>
              <w:t xml:space="preserve">Luồng hoạt động </w:t>
            </w:r>
          </w:p>
        </w:tc>
        <w:tc>
          <w:tcPr>
            <w:tcW w:w="6589" w:type="dxa"/>
          </w:tcPr>
          <w:p w14:paraId="3E1DF157" w14:textId="77777777" w:rsidR="00A60C81" w:rsidRPr="000756DE" w:rsidRDefault="00A60C81" w:rsidP="00A60C81">
            <w:pPr>
              <w:pStyle w:val="test"/>
            </w:pPr>
            <w:r w:rsidRPr="000756DE">
              <w:t>1.Hệ thống hiện thị đăng nhập</w:t>
            </w:r>
          </w:p>
          <w:p w14:paraId="1DC06A4E" w14:textId="77777777" w:rsidR="00A60C81" w:rsidRPr="000756DE" w:rsidRDefault="00A60C81" w:rsidP="00A60C81">
            <w:pPr>
              <w:pStyle w:val="test"/>
            </w:pPr>
            <w:r w:rsidRPr="000756DE">
              <w:t>2.Người dùng nhập tên đăng nhập và mật khẩu</w:t>
            </w:r>
          </w:p>
          <w:p w14:paraId="79BAE1B0" w14:textId="77777777" w:rsidR="00A60C81" w:rsidRPr="000756DE" w:rsidRDefault="00A60C81" w:rsidP="00A60C81">
            <w:pPr>
              <w:pStyle w:val="test"/>
            </w:pPr>
            <w:r w:rsidRPr="000756DE">
              <w:t>3.Hệ thống kiểm tra tên đăng nhập và mật khẩu.</w:t>
            </w:r>
          </w:p>
          <w:p w14:paraId="1171155A" w14:textId="77777777" w:rsidR="00A60C81" w:rsidRPr="000756DE" w:rsidRDefault="00A60C81" w:rsidP="00A60C81">
            <w:pPr>
              <w:pStyle w:val="test"/>
            </w:pPr>
            <w:r w:rsidRPr="000756DE">
              <w:t>4.Nếu thành công thì hiện thị trang chủ, ngược lại hiển thị thông báo lỗi và quay lại bước 2.</w:t>
            </w:r>
          </w:p>
          <w:p w14:paraId="3A4CCD47" w14:textId="77777777" w:rsidR="00A60C81" w:rsidRPr="000756DE" w:rsidRDefault="00A60C81" w:rsidP="00A60C81">
            <w:pPr>
              <w:pStyle w:val="test"/>
            </w:pPr>
            <w:r w:rsidRPr="000756DE">
              <w:t>5.Kết thúc use case</w:t>
            </w:r>
          </w:p>
        </w:tc>
      </w:tr>
      <w:tr w:rsidR="00A60C81" w:rsidRPr="000756DE" w14:paraId="0244C39E" w14:textId="77777777" w:rsidTr="00A60C81">
        <w:trPr>
          <w:trHeight w:val="555"/>
        </w:trPr>
        <w:tc>
          <w:tcPr>
            <w:tcW w:w="2419" w:type="dxa"/>
          </w:tcPr>
          <w:p w14:paraId="5818C21B" w14:textId="77777777" w:rsidR="00A60C81" w:rsidRPr="000756DE" w:rsidRDefault="00A60C81" w:rsidP="00A60C81">
            <w:pPr>
              <w:pStyle w:val="test"/>
            </w:pPr>
            <w:r w:rsidRPr="000756DE">
              <w:t>Luồng ngoại lệ</w:t>
            </w:r>
          </w:p>
        </w:tc>
        <w:tc>
          <w:tcPr>
            <w:tcW w:w="6589" w:type="dxa"/>
          </w:tcPr>
          <w:p w14:paraId="48DB66EA" w14:textId="5BA42079" w:rsidR="00A60C81" w:rsidRPr="000756DE" w:rsidRDefault="00A60C81" w:rsidP="00A60C81">
            <w:pPr>
              <w:pStyle w:val="test"/>
              <w:rPr>
                <w:b/>
                <w:bCs/>
              </w:rPr>
            </w:pPr>
            <w:r w:rsidRPr="000756DE">
              <w:t xml:space="preserve">I - </w:t>
            </w:r>
            <w:r w:rsidRPr="000756DE">
              <w:rPr>
                <w:b/>
                <w:bCs/>
              </w:rPr>
              <w:t>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02EC2D84" w14:textId="77777777" w:rsidR="00A60C81" w:rsidRPr="000756DE" w:rsidRDefault="00A60C81" w:rsidP="00A60C81">
            <w:pPr>
              <w:pStyle w:val="test"/>
            </w:pPr>
            <w:r w:rsidRPr="000756DE">
              <w:t>2. Quay lại bước 2 trong luồng sự kiện chính.</w:t>
            </w:r>
          </w:p>
          <w:p w14:paraId="399ACA04" w14:textId="77777777" w:rsidR="00A60C81" w:rsidRPr="000756DE" w:rsidRDefault="00A60C81" w:rsidP="00A60C81">
            <w:pPr>
              <w:pStyle w:val="test"/>
            </w:pPr>
          </w:p>
        </w:tc>
      </w:tr>
    </w:tbl>
    <w:p w14:paraId="74E580D2" w14:textId="7CDCA25E" w:rsidR="00A60C81" w:rsidRPr="000756DE" w:rsidRDefault="00A60C81" w:rsidP="00A60C81">
      <w:pPr>
        <w:rPr>
          <w:lang w:val="en-US"/>
        </w:rPr>
      </w:pPr>
    </w:p>
    <w:p w14:paraId="374DE137" w14:textId="33319951" w:rsidR="00410D43" w:rsidRPr="000756DE" w:rsidRDefault="00410D43" w:rsidP="00410D43">
      <w:pPr>
        <w:pStyle w:val="Caption"/>
        <w:rPr>
          <w:lang w:val="en-US"/>
        </w:rPr>
      </w:pPr>
      <w:bookmarkStart w:id="256" w:name="_Toc87023944"/>
      <w:bookmarkStart w:id="257" w:name="_Toc87176907"/>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2</w:t>
        </w:r>
      </w:fldSimple>
      <w:r w:rsidRPr="000756DE">
        <w:rPr>
          <w:lang w:val="en-US"/>
        </w:rPr>
        <w:t xml:space="preserve"> Đặc tả use case đăng nhập</w:t>
      </w:r>
      <w:bookmarkEnd w:id="256"/>
      <w:bookmarkEnd w:id="257"/>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46207A">
        <w:trPr>
          <w:trHeight w:val="1111"/>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lastRenderedPageBreak/>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0756DE" w:rsidRDefault="00DF4094" w:rsidP="00DF4094">
            <w:pPr>
              <w:rPr>
                <w:lang w:val="en-US"/>
              </w:rPr>
            </w:pPr>
            <w:r w:rsidRPr="000756DE">
              <w:rPr>
                <w:lang w:val="en-US"/>
              </w:rPr>
              <w:t>Thêm – hiển một biểu mẫu gồm các trường là các thông tin của một người dùng trên hệ thống để người dùng nhập.</w:t>
            </w:r>
          </w:p>
          <w:p w14:paraId="5B0413DC" w14:textId="64D13B83" w:rsidR="00DF4094" w:rsidRPr="000756DE" w:rsidRDefault="00DF4094" w:rsidP="00DF4094">
            <w:pPr>
              <w:rPr>
                <w:lang w:val="en-US"/>
              </w:rPr>
            </w:pPr>
            <w:r w:rsidRPr="000756DE">
              <w:rPr>
                <w:lang w:val="en-US"/>
              </w:rPr>
              <w:t>Sửa – hiển một biểu mẫu gồm các trường là các thông tin của người dùng cần sửa để người dùng nhập.</w:t>
            </w:r>
          </w:p>
          <w:p w14:paraId="49E4EBA1" w14:textId="696BE92F" w:rsidR="00DF4094" w:rsidRPr="000756DE" w:rsidRDefault="00DF4094" w:rsidP="00DF4094">
            <w:pPr>
              <w:rPr>
                <w:lang w:val="en-US"/>
              </w:rPr>
            </w:pPr>
            <w:r w:rsidRPr="000756DE">
              <w:rPr>
                <w:lang w:val="en-US"/>
              </w:rPr>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5034A0C3" w:rsidR="00DF4094" w:rsidRPr="000756DE" w:rsidRDefault="005523D1" w:rsidP="005523D1">
      <w:pPr>
        <w:pStyle w:val="Caption"/>
        <w:rPr>
          <w:lang w:val="en-US"/>
        </w:rPr>
      </w:pPr>
      <w:bookmarkStart w:id="258" w:name="_Toc87022952"/>
      <w:bookmarkStart w:id="259" w:name="_Toc87023762"/>
      <w:bookmarkStart w:id="260" w:name="_Toc87023945"/>
      <w:bookmarkStart w:id="261" w:name="_Toc87176908"/>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3</w:t>
        </w:r>
      </w:fldSimple>
      <w:r w:rsidRPr="000756DE">
        <w:rPr>
          <w:lang w:val="en-US"/>
        </w:rPr>
        <w:t xml:space="preserve"> </w:t>
      </w:r>
      <w:r w:rsidR="00803D0B" w:rsidRPr="000756DE">
        <w:rPr>
          <w:lang w:val="en-US"/>
        </w:rPr>
        <w:t>Đặc tả use case quản lý tài khoản</w:t>
      </w:r>
      <w:bookmarkEnd w:id="258"/>
      <w:bookmarkEnd w:id="259"/>
      <w:bookmarkEnd w:id="260"/>
      <w:bookmarkEnd w:id="261"/>
    </w:p>
    <w:p w14:paraId="26C7E1A8" w14:textId="1D1CFA99" w:rsidR="00803D0B" w:rsidRPr="000756DE" w:rsidRDefault="00803D0B" w:rsidP="00803D0B">
      <w:pPr>
        <w:pStyle w:val="Heading3"/>
      </w:pPr>
      <w:bookmarkStart w:id="262" w:name="_Toc87014958"/>
      <w:r w:rsidRPr="000756DE">
        <w:t>Đặc tả use case thống kê</w:t>
      </w:r>
      <w:bookmarkEnd w:id="262"/>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 xml:space="preserve">ng kê tổng số đơn hàng nhập, đơn hàng xuất, các đơn hàng thành công, tổng số sản phẩm… Ở chức năng này </w:t>
            </w:r>
            <w:r w:rsidRPr="000756DE">
              <w:lastRenderedPageBreak/>
              <w:t>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lastRenderedPageBreak/>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15C67707" w:rsidR="00803D0B" w:rsidRPr="000756DE" w:rsidRDefault="00C72523" w:rsidP="00C72523">
      <w:pPr>
        <w:pStyle w:val="Caption"/>
        <w:rPr>
          <w:lang w:val="en-US"/>
        </w:rPr>
      </w:pPr>
      <w:bookmarkStart w:id="263" w:name="_Toc87022953"/>
      <w:bookmarkStart w:id="264" w:name="_Toc87023763"/>
      <w:bookmarkStart w:id="265" w:name="_Toc87023946"/>
      <w:bookmarkStart w:id="266" w:name="_Toc87176909"/>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4</w:t>
        </w:r>
      </w:fldSimple>
      <w:r w:rsidRPr="000756DE">
        <w:rPr>
          <w:lang w:val="en-US"/>
        </w:rPr>
        <w:t xml:space="preserve"> </w:t>
      </w:r>
      <w:r w:rsidR="00FA7314" w:rsidRPr="000756DE">
        <w:rPr>
          <w:lang w:val="en-US"/>
        </w:rPr>
        <w:t>Đặc tả use case thống kê.</w:t>
      </w:r>
      <w:bookmarkEnd w:id="263"/>
      <w:bookmarkEnd w:id="264"/>
      <w:bookmarkEnd w:id="265"/>
      <w:bookmarkEnd w:id="266"/>
    </w:p>
    <w:p w14:paraId="69647173" w14:textId="098DE96D" w:rsidR="00FA7314" w:rsidRPr="000756DE" w:rsidRDefault="00FA7314" w:rsidP="00FA7314">
      <w:pPr>
        <w:pStyle w:val="Heading3"/>
      </w:pPr>
      <w:bookmarkStart w:id="267" w:name="_Toc87014959"/>
      <w:r w:rsidRPr="000756DE">
        <w:t>Đặc tả use case quản lý sản phẩm</w:t>
      </w:r>
      <w:bookmarkEnd w:id="267"/>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46207A">
        <w:trPr>
          <w:trHeight w:val="1111"/>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lastRenderedPageBreak/>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77777777" w:rsidR="007655EB" w:rsidRPr="000756DE" w:rsidRDefault="007655EB" w:rsidP="0046207A">
            <w:pPr>
              <w:pStyle w:val="test"/>
            </w:pPr>
            <w:r w:rsidRPr="000756DE">
              <w:t>2.  Hệ thống hiển thị theo các tùy chọn</w:t>
            </w:r>
          </w:p>
          <w:p w14:paraId="5B99C7CB" w14:textId="059903BF" w:rsidR="007655EB" w:rsidRPr="000756DE" w:rsidRDefault="007655EB" w:rsidP="0046207A">
            <w:pPr>
              <w:rPr>
                <w:lang w:val="en-US"/>
              </w:rPr>
            </w:pPr>
            <w:r w:rsidRPr="000756DE">
              <w:rPr>
                <w:lang w:val="en-US"/>
              </w:rPr>
              <w:t xml:space="preserve">Thêm – hiển một biểu mẫu gồm các trường là các thông tin của </w:t>
            </w:r>
            <w:r w:rsidR="00890A98" w:rsidRPr="000756DE">
              <w:rPr>
                <w:lang w:val="en-US"/>
              </w:rPr>
              <w:t xml:space="preserve"> sản phẩm</w:t>
            </w:r>
            <w:r w:rsidR="00ED650A" w:rsidRPr="000756DE">
              <w:rPr>
                <w:lang w:val="en-US"/>
              </w:rPr>
              <w:t xml:space="preserve"> </w:t>
            </w:r>
            <w:r w:rsidRPr="000756DE">
              <w:rPr>
                <w:lang w:val="en-US"/>
              </w:rPr>
              <w:t>để người dùng nhập.</w:t>
            </w:r>
          </w:p>
          <w:p w14:paraId="3592A3FE" w14:textId="78BA1AF3" w:rsidR="007655EB" w:rsidRPr="000756DE" w:rsidRDefault="007655EB" w:rsidP="0046207A">
            <w:pPr>
              <w:rPr>
                <w:lang w:val="en-US"/>
              </w:rPr>
            </w:pPr>
            <w:r w:rsidRPr="000756DE">
              <w:rPr>
                <w:lang w:val="en-US"/>
              </w:rPr>
              <w:t xml:space="preserve">Sửa – hiển một biểu mẫu gồm các trường là các thông tin của </w:t>
            </w:r>
            <w:r w:rsidR="00E7660C" w:rsidRPr="000756DE">
              <w:rPr>
                <w:lang w:val="en-US"/>
              </w:rPr>
              <w:t xml:space="preserve">sản phẩm </w:t>
            </w:r>
            <w:r w:rsidRPr="000756DE">
              <w:rPr>
                <w:lang w:val="en-US"/>
              </w:rPr>
              <w:t>cần sửa để người dùng nhập.</w:t>
            </w:r>
          </w:p>
          <w:p w14:paraId="55AA1AAB" w14:textId="35ACCC84" w:rsidR="007655EB" w:rsidRPr="000756DE" w:rsidRDefault="007655EB" w:rsidP="0046207A">
            <w:pPr>
              <w:rPr>
                <w:lang w:val="en-US"/>
              </w:rPr>
            </w:pPr>
            <w:r w:rsidRPr="000756DE">
              <w:rPr>
                <w:lang w:val="en-US"/>
              </w:rPr>
              <w:t xml:space="preserve">Xóa – hiển thị </w:t>
            </w:r>
            <w:r w:rsidR="00DD06E4" w:rsidRPr="000756DE">
              <w:rPr>
                <w:lang w:val="en-US"/>
              </w:rPr>
              <w:t xml:space="preserve">thông tin sản phẩm </w:t>
            </w:r>
            <w:r w:rsidRPr="000756DE">
              <w:rPr>
                <w:lang w:val="en-US"/>
              </w:rPr>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2440B9EA" w14:textId="2A94F2B5" w:rsidR="00DD59AA" w:rsidRPr="000756DE" w:rsidRDefault="004D65C8" w:rsidP="004D65C8">
      <w:pPr>
        <w:pStyle w:val="Caption"/>
        <w:rPr>
          <w:lang w:val="en-US"/>
        </w:rPr>
      </w:pPr>
      <w:bookmarkStart w:id="268" w:name="_Toc87023947"/>
      <w:bookmarkStart w:id="269" w:name="_Toc87176910"/>
      <w:r w:rsidRPr="000756DE">
        <w:lastRenderedPageBreak/>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5</w:t>
        </w:r>
      </w:fldSimple>
      <w:r w:rsidRPr="000756DE">
        <w:rPr>
          <w:lang w:val="en-US"/>
        </w:rPr>
        <w:t xml:space="preserve"> Đặc tả use case quản lý sản phẩm</w:t>
      </w:r>
      <w:bookmarkEnd w:id="268"/>
      <w:bookmarkEnd w:id="269"/>
    </w:p>
    <w:p w14:paraId="77B66414" w14:textId="03574786" w:rsidR="00747721" w:rsidRPr="000756DE" w:rsidRDefault="00747721" w:rsidP="00CE2EB3">
      <w:pPr>
        <w:pStyle w:val="Heading3"/>
      </w:pPr>
      <w:bookmarkStart w:id="270" w:name="_Toc87014960"/>
      <w:r w:rsidRPr="000756DE">
        <w:t>Đặc tả use case tạo đơn hàng.</w:t>
      </w:r>
      <w:bookmarkEnd w:id="270"/>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46207A">
        <w:trPr>
          <w:trHeight w:val="1111"/>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08A9CDD6" w14:textId="77777777" w:rsidR="00454504" w:rsidRPr="000756DE" w:rsidRDefault="00454504" w:rsidP="00454504">
      <w:pPr>
        <w:pStyle w:val="Caption"/>
        <w:spacing w:line="360" w:lineRule="auto"/>
      </w:pPr>
    </w:p>
    <w:p w14:paraId="26A92332" w14:textId="1EFCC519" w:rsidR="0031527B" w:rsidRPr="000756DE" w:rsidRDefault="006C547C" w:rsidP="006C547C">
      <w:pPr>
        <w:pStyle w:val="Caption"/>
        <w:rPr>
          <w:lang w:val="en-US"/>
        </w:rPr>
      </w:pPr>
      <w:bookmarkStart w:id="271" w:name="_Toc87022954"/>
      <w:bookmarkStart w:id="272" w:name="_Toc87023764"/>
      <w:bookmarkStart w:id="273" w:name="_Toc87023948"/>
      <w:bookmarkStart w:id="274" w:name="_Toc87176911"/>
      <w:r w:rsidRPr="000756DE">
        <w:t xml:space="preserve">Bảng </w:t>
      </w:r>
      <w:fldSimple w:instr=" STYLEREF 1 \s ">
        <w:r w:rsidRPr="000756DE">
          <w:rPr>
            <w:noProof/>
          </w:rPr>
          <w:t>4</w:t>
        </w:r>
      </w:fldSimple>
      <w:r w:rsidRPr="000756DE">
        <w:t>.</w:t>
      </w:r>
      <w:fldSimple w:instr=" SEQ Bảng \* ARABIC \s 1 ">
        <w:r w:rsidRPr="000756DE">
          <w:rPr>
            <w:noProof/>
          </w:rPr>
          <w:t>6</w:t>
        </w:r>
      </w:fldSimple>
      <w:r w:rsidRPr="000756DE">
        <w:rPr>
          <w:lang w:val="en-US"/>
        </w:rPr>
        <w:t xml:space="preserve"> </w:t>
      </w:r>
      <w:r w:rsidR="0031527B" w:rsidRPr="000756DE">
        <w:rPr>
          <w:lang w:val="en-US"/>
        </w:rPr>
        <w:t>Đặc tả use case tạo đơn hàng.</w:t>
      </w:r>
      <w:bookmarkEnd w:id="271"/>
      <w:bookmarkEnd w:id="272"/>
      <w:bookmarkEnd w:id="273"/>
      <w:bookmarkEnd w:id="274"/>
    </w:p>
    <w:p w14:paraId="2B89FD71" w14:textId="59018DE7" w:rsidR="0031527B" w:rsidRPr="000756DE" w:rsidRDefault="0031527B" w:rsidP="00454504">
      <w:pPr>
        <w:pStyle w:val="Heading3"/>
      </w:pPr>
      <w:bookmarkStart w:id="275" w:name="_Toc87014961"/>
      <w:r w:rsidRPr="000756DE">
        <w:lastRenderedPageBreak/>
        <w:t>Đặc tả use case xóa đơn hàng</w:t>
      </w:r>
      <w:bookmarkEnd w:id="275"/>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46207A">
        <w:trPr>
          <w:trHeight w:val="1111"/>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5D183960" w:rsidR="002A3374" w:rsidRPr="000756DE" w:rsidRDefault="00CF4005" w:rsidP="00CF4005">
      <w:pPr>
        <w:pStyle w:val="Caption"/>
        <w:rPr>
          <w:lang w:val="en-US"/>
        </w:rPr>
      </w:pPr>
      <w:bookmarkStart w:id="276" w:name="_Toc87022955"/>
      <w:bookmarkStart w:id="277" w:name="_Toc87023765"/>
      <w:bookmarkStart w:id="278" w:name="_Toc87023949"/>
      <w:bookmarkStart w:id="279" w:name="_Toc87176912"/>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7</w:t>
        </w:r>
      </w:fldSimple>
      <w:r w:rsidR="002A3374" w:rsidRPr="000756DE">
        <w:rPr>
          <w:lang w:val="en-US"/>
        </w:rPr>
        <w:t xml:space="preserve"> Đặc tả use case xóa đơn hàng</w:t>
      </w:r>
      <w:bookmarkEnd w:id="276"/>
      <w:bookmarkEnd w:id="277"/>
      <w:bookmarkEnd w:id="278"/>
      <w:bookmarkEnd w:id="279"/>
    </w:p>
    <w:p w14:paraId="1FFECAF1" w14:textId="4DFB4A57" w:rsidR="00E640CC" w:rsidRPr="000756DE" w:rsidRDefault="00E640CC" w:rsidP="00A421E5">
      <w:pPr>
        <w:pStyle w:val="Heading3"/>
      </w:pPr>
      <w:bookmarkStart w:id="280" w:name="_Toc87014962"/>
      <w:r w:rsidRPr="000756DE">
        <w:rPr>
          <w:rStyle w:val="Heading3Char"/>
        </w:rPr>
        <w:lastRenderedPageBreak/>
        <w:t>Đặc tả use case duyệt đơn hàng</w:t>
      </w:r>
      <w:r w:rsidRPr="000756DE">
        <w:t>.</w:t>
      </w:r>
      <w:bookmarkEnd w:id="280"/>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46207A">
        <w:trPr>
          <w:trHeight w:val="1111"/>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379210F5" w:rsidR="000A55B1" w:rsidRPr="000756DE" w:rsidRDefault="000A55B1" w:rsidP="000A55B1">
      <w:pPr>
        <w:pStyle w:val="Heading3"/>
      </w:pPr>
      <w:bookmarkStart w:id="281" w:name="_Toc87014963"/>
      <w:r w:rsidRPr="000756DE">
        <w:rPr>
          <w:rStyle w:val="Heading3Char"/>
        </w:rPr>
        <w:lastRenderedPageBreak/>
        <w:t>Đặc tả use case nhập hàng</w:t>
      </w:r>
      <w:r w:rsidRPr="000756DE">
        <w:t>.</w:t>
      </w:r>
      <w:bookmarkEnd w:id="281"/>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t xml:space="preserve">2.  Hệ thống hiển thị giao diện </w:t>
            </w:r>
            <w:r w:rsidR="00540E16" w:rsidRPr="000756DE">
              <w:t>theo người dùng chọn.</w:t>
            </w:r>
          </w:p>
          <w:p w14:paraId="3D03258B" w14:textId="44C5374C" w:rsidR="00540E16" w:rsidRPr="000756DE" w:rsidRDefault="00540E16" w:rsidP="00540E16">
            <w:pPr>
              <w:rPr>
                <w:lang w:val="en-US"/>
              </w:rPr>
            </w:pPr>
            <w:r w:rsidRPr="000756DE">
              <w:rPr>
                <w:lang w:val="en-US"/>
              </w:rPr>
              <w:t>Xem thông tin đơn hàng – hiển thị thông tin chi tiết của một đơn hàng.</w:t>
            </w:r>
          </w:p>
          <w:p w14:paraId="7BEA7E12" w14:textId="48D3D873" w:rsidR="00540E16" w:rsidRPr="000756DE" w:rsidRDefault="00540E16" w:rsidP="00540E16">
            <w:pPr>
              <w:rPr>
                <w:lang w:val="en-US"/>
              </w:rPr>
            </w:pPr>
            <w:r w:rsidRPr="000756DE">
              <w:rPr>
                <w:lang w:val="en-US"/>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lastRenderedPageBreak/>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0DA79A86" w:rsidR="00462695" w:rsidRPr="000756DE" w:rsidRDefault="00134E4C" w:rsidP="00134E4C">
      <w:pPr>
        <w:pStyle w:val="Caption"/>
        <w:rPr>
          <w:lang w:val="en-US"/>
        </w:rPr>
      </w:pPr>
      <w:bookmarkStart w:id="282" w:name="_Toc87022956"/>
      <w:bookmarkStart w:id="283" w:name="_Toc87023766"/>
      <w:bookmarkStart w:id="284" w:name="_Toc87023950"/>
      <w:bookmarkStart w:id="285" w:name="_Toc87176913"/>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8</w:t>
        </w:r>
      </w:fldSimple>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282"/>
      <w:bookmarkEnd w:id="283"/>
      <w:bookmarkEnd w:id="284"/>
      <w:bookmarkEnd w:id="285"/>
    </w:p>
    <w:p w14:paraId="49F3202B" w14:textId="28F50D00" w:rsidR="00462695" w:rsidRPr="000756DE" w:rsidRDefault="00462695" w:rsidP="00462695">
      <w:pPr>
        <w:pStyle w:val="Heading3"/>
      </w:pPr>
      <w:bookmarkStart w:id="286" w:name="_Toc87014964"/>
      <w:r w:rsidRPr="000756DE">
        <w:t>Đặc tả use case xuất hàng.</w:t>
      </w:r>
      <w:bookmarkEnd w:id="286"/>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756DE" w:rsidRDefault="00462695" w:rsidP="0046207A">
            <w:pPr>
              <w:rPr>
                <w:lang w:val="en-US"/>
              </w:rPr>
            </w:pPr>
            <w:r w:rsidRPr="000756DE">
              <w:rPr>
                <w:lang w:val="en-US"/>
              </w:rPr>
              <w:t>Xem thông tin đơn hàng – hiển thị thông tin chi tiết của một đơn hàng.</w:t>
            </w:r>
          </w:p>
          <w:p w14:paraId="7005FA87" w14:textId="767F7A60" w:rsidR="00462695" w:rsidRPr="000756DE" w:rsidRDefault="00BA62C5" w:rsidP="0046207A">
            <w:pPr>
              <w:rPr>
                <w:lang w:val="en-US"/>
              </w:rPr>
            </w:pPr>
            <w:r w:rsidRPr="000756DE">
              <w:rPr>
                <w:lang w:val="en-US"/>
              </w:rPr>
              <w:t xml:space="preserve">Rót hàng </w:t>
            </w:r>
            <w:r w:rsidR="00462695" w:rsidRPr="000756DE">
              <w:rPr>
                <w:lang w:val="en-US"/>
              </w:rPr>
              <w:t>– hiển thị một biểu mẫu xác nhận người dùng yêu cầu nhập đơn hàng vào kho.</w:t>
            </w:r>
          </w:p>
          <w:p w14:paraId="2F1D51C6" w14:textId="4C281D9A" w:rsidR="00BA62C5" w:rsidRPr="000756DE" w:rsidRDefault="00BA62C5" w:rsidP="00BA62C5">
            <w:pPr>
              <w:rPr>
                <w:lang w:val="en-US"/>
              </w:rPr>
            </w:pPr>
            <w:r w:rsidRPr="000756DE">
              <w:rPr>
                <w:lang w:val="en-US"/>
              </w:rPr>
              <w:t>Lấy hàng – hiển thị danh sách sản phẩm được lấy khi người dùng nhấn nút bấm.</w:t>
            </w:r>
          </w:p>
          <w:p w14:paraId="3A0485EC" w14:textId="539FD977" w:rsidR="00BA62C5" w:rsidRPr="000756DE" w:rsidRDefault="00BA62C5" w:rsidP="00BA62C5">
            <w:pPr>
              <w:rPr>
                <w:lang w:val="en-US"/>
              </w:rPr>
            </w:pPr>
            <w:r w:rsidRPr="000756DE">
              <w:rPr>
                <w:lang w:val="en-US"/>
              </w:rPr>
              <w:lastRenderedPageBreak/>
              <w:t>Sắp xếp hàng – hiển thị d</w:t>
            </w:r>
            <w:r w:rsidR="00AA714F" w:rsidRPr="000756DE">
              <w:rPr>
                <w:lang w:val="en-US"/>
              </w:rPr>
              <w:t>a</w:t>
            </w:r>
            <w:r w:rsidRPr="000756DE">
              <w:rPr>
                <w:lang w:val="en-US"/>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lastRenderedPageBreak/>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6899B370" w:rsidR="0085405C" w:rsidRPr="000756DE" w:rsidRDefault="00036658" w:rsidP="00036658">
      <w:pPr>
        <w:pStyle w:val="Caption"/>
        <w:rPr>
          <w:lang w:val="en-US"/>
        </w:rPr>
      </w:pPr>
      <w:bookmarkStart w:id="287" w:name="_Toc87022957"/>
      <w:bookmarkStart w:id="288" w:name="_Toc87023767"/>
      <w:bookmarkStart w:id="289" w:name="_Toc87023951"/>
      <w:bookmarkStart w:id="290" w:name="_Toc87176914"/>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9</w:t>
        </w:r>
      </w:fldSimple>
      <w:r w:rsidR="009A646A" w:rsidRPr="000756DE">
        <w:rPr>
          <w:lang w:val="en-US"/>
        </w:rPr>
        <w:t xml:space="preserve"> Đặc tả use case xuất hàng.</w:t>
      </w:r>
      <w:bookmarkEnd w:id="287"/>
      <w:bookmarkEnd w:id="288"/>
      <w:bookmarkEnd w:id="289"/>
      <w:bookmarkEnd w:id="290"/>
    </w:p>
    <w:p w14:paraId="7BBC3936" w14:textId="7C311D87" w:rsidR="00053324" w:rsidRPr="000756DE" w:rsidRDefault="00053324" w:rsidP="00053324">
      <w:pPr>
        <w:pStyle w:val="Heading3"/>
      </w:pPr>
      <w:bookmarkStart w:id="291" w:name="_Toc87014965"/>
      <w:r w:rsidRPr="000756DE">
        <w:t>Đặc tả use case quản lý biên lai</w:t>
      </w:r>
      <w:bookmarkEnd w:id="291"/>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lastRenderedPageBreak/>
              <w:t>2.  Hệ thống hiển thị theo các tùy chọn</w:t>
            </w:r>
          </w:p>
          <w:p w14:paraId="13F05E90" w14:textId="1EC2938A" w:rsidR="00053324" w:rsidRPr="000756DE" w:rsidRDefault="00053324" w:rsidP="0046207A">
            <w:pPr>
              <w:rPr>
                <w:lang w:val="en-US"/>
              </w:rPr>
            </w:pPr>
            <w:r w:rsidRPr="000756DE">
              <w:rPr>
                <w:lang w:val="en-US"/>
              </w:rPr>
              <w:t xml:space="preserve">Thêm – hiển một biểu mẫu gồm các trường là các thông tin của  </w:t>
            </w:r>
            <w:r w:rsidR="005E3423" w:rsidRPr="000756DE">
              <w:rPr>
                <w:lang w:val="en-US"/>
              </w:rPr>
              <w:t xml:space="preserve">một biên lai </w:t>
            </w:r>
            <w:r w:rsidRPr="000756DE">
              <w:rPr>
                <w:lang w:val="en-US"/>
              </w:rPr>
              <w:t>để người dùng nhập.</w:t>
            </w:r>
          </w:p>
          <w:p w14:paraId="07687C7A" w14:textId="713A931B" w:rsidR="00053324" w:rsidRPr="000756DE" w:rsidRDefault="00053324" w:rsidP="0046207A">
            <w:pPr>
              <w:rPr>
                <w:lang w:val="en-US"/>
              </w:rPr>
            </w:pPr>
            <w:r w:rsidRPr="000756DE">
              <w:rPr>
                <w:lang w:val="en-US"/>
              </w:rPr>
              <w:t>Sửa – hiển một biểu mẫu</w:t>
            </w:r>
            <w:r w:rsidR="000F05B2" w:rsidRPr="000756DE">
              <w:rPr>
                <w:lang w:val="en-US"/>
              </w:rPr>
              <w:t xml:space="preserve"> để cập nhật trạng thái của biên lai khi sửa đổi hoặc cập nhật</w:t>
            </w:r>
            <w:r w:rsidRPr="000756DE">
              <w:rPr>
                <w:lang w:val="en-US"/>
              </w:rPr>
              <w:t>.</w:t>
            </w:r>
          </w:p>
          <w:p w14:paraId="4E7C16B5" w14:textId="5F080559" w:rsidR="00053324" w:rsidRPr="000756DE" w:rsidRDefault="00053324" w:rsidP="0046207A">
            <w:pPr>
              <w:rPr>
                <w:lang w:val="en-US"/>
              </w:rPr>
            </w:pPr>
            <w:r w:rsidRPr="000756DE">
              <w:rPr>
                <w:lang w:val="en-US"/>
              </w:rPr>
              <w:t xml:space="preserve">Xóa – hiển thị thông tin </w:t>
            </w:r>
            <w:r w:rsidR="0007508D" w:rsidRPr="000756DE">
              <w:rPr>
                <w:lang w:val="en-US"/>
              </w:rPr>
              <w:t xml:space="preserve">biên lai </w:t>
            </w:r>
            <w:r w:rsidRPr="000756DE">
              <w:rPr>
                <w:lang w:val="en-US"/>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lastRenderedPageBreak/>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1948F572" w:rsidR="00E2780F" w:rsidRPr="000756DE" w:rsidRDefault="00E2780F" w:rsidP="00E2780F">
      <w:pPr>
        <w:pStyle w:val="Caption"/>
        <w:rPr>
          <w:lang w:val="en-US"/>
        </w:rPr>
      </w:pPr>
      <w:bookmarkStart w:id="292" w:name="_Toc87023768"/>
      <w:bookmarkStart w:id="293" w:name="_Toc87023952"/>
      <w:bookmarkStart w:id="294" w:name="_Toc87176915"/>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10</w:t>
        </w:r>
      </w:fldSimple>
      <w:r w:rsidRPr="000756DE">
        <w:rPr>
          <w:lang w:val="en-US"/>
        </w:rPr>
        <w:t xml:space="preserve"> Đặc tả usecase quản lý biên lai</w:t>
      </w:r>
      <w:bookmarkEnd w:id="292"/>
      <w:bookmarkEnd w:id="293"/>
      <w:bookmarkEnd w:id="294"/>
    </w:p>
    <w:p w14:paraId="3D242A9F" w14:textId="59F55DA3" w:rsidR="003731BA" w:rsidRPr="000756DE" w:rsidRDefault="003731BA" w:rsidP="00C0589D">
      <w:pPr>
        <w:pStyle w:val="Heading2"/>
        <w:rPr>
          <w:color w:val="auto"/>
        </w:rPr>
      </w:pPr>
      <w:bookmarkStart w:id="295" w:name="_Toc87014966"/>
      <w:r w:rsidRPr="000756DE">
        <w:rPr>
          <w:color w:val="auto"/>
        </w:rPr>
        <w:t>Xây dựng giao diện hệ thống</w:t>
      </w:r>
      <w:bookmarkEnd w:id="295"/>
    </w:p>
    <w:p w14:paraId="35161BF8" w14:textId="3D5CD531" w:rsidR="003731BA" w:rsidRPr="000756DE" w:rsidRDefault="003731BA" w:rsidP="003731BA">
      <w:pPr>
        <w:pStyle w:val="Heading3"/>
      </w:pPr>
      <w:bookmarkStart w:id="296" w:name="_Toc87014967"/>
      <w:r w:rsidRPr="000756DE">
        <w:t>Thiết kế giao diện</w:t>
      </w:r>
      <w:bookmarkEnd w:id="296"/>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297" w:name="Hình_4_24"/>
      <w:r w:rsidRPr="000756DE">
        <w:rPr>
          <w:noProof/>
        </w:rPr>
        <w:lastRenderedPageBreak/>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3"/>
                    <a:stretch>
                      <a:fillRect/>
                    </a:stretch>
                  </pic:blipFill>
                  <pic:spPr>
                    <a:xfrm>
                      <a:off x="0" y="0"/>
                      <a:ext cx="5760085" cy="2815590"/>
                    </a:xfrm>
                    <a:prstGeom prst="rect">
                      <a:avLst/>
                    </a:prstGeom>
                  </pic:spPr>
                </pic:pic>
              </a:graphicData>
            </a:graphic>
          </wp:inline>
        </w:drawing>
      </w:r>
      <w:bookmarkEnd w:id="297"/>
    </w:p>
    <w:p w14:paraId="2B917DD6" w14:textId="13F4B1DE" w:rsidR="00255E9E" w:rsidRPr="000756DE" w:rsidRDefault="002B37CF" w:rsidP="002B37CF">
      <w:pPr>
        <w:pStyle w:val="Caption"/>
        <w:rPr>
          <w:lang w:val="en-US"/>
        </w:rPr>
      </w:pPr>
      <w:bookmarkStart w:id="298" w:name="_Toc87176883"/>
      <w:r>
        <w:t xml:space="preserve">Hình </w:t>
      </w:r>
      <w:fldSimple w:instr=" STYLEREF 1 \s ">
        <w:r w:rsidR="00643B2D">
          <w:rPr>
            <w:noProof/>
          </w:rPr>
          <w:t>4</w:t>
        </w:r>
      </w:fldSimple>
      <w:r w:rsidR="00643B2D">
        <w:t>.</w:t>
      </w:r>
      <w:fldSimple w:instr=" SEQ Hình \* ARABIC \s 1 ">
        <w:r w:rsidR="00643B2D">
          <w:rPr>
            <w:noProof/>
          </w:rPr>
          <w:t>24</w:t>
        </w:r>
      </w:fldSimple>
      <w:r w:rsidR="00223C07" w:rsidRPr="000756DE">
        <w:rPr>
          <w:lang w:val="en-US"/>
        </w:rPr>
        <w:t xml:space="preserve"> </w:t>
      </w:r>
      <w:bookmarkStart w:id="299" w:name="_Hlk87017436"/>
      <w:r w:rsidR="00223C07" w:rsidRPr="000756DE">
        <w:rPr>
          <w:lang w:val="en-US"/>
        </w:rPr>
        <w:t>Giao diện đăng nhập</w:t>
      </w:r>
      <w:bookmarkEnd w:id="298"/>
      <w:bookmarkEnd w:id="299"/>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300" w:name="Hình_4_25"/>
      <w:r w:rsidRPr="000756DE">
        <w:rPr>
          <w:noProof/>
        </w:rPr>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4"/>
                    <a:stretch>
                      <a:fillRect/>
                    </a:stretch>
                  </pic:blipFill>
                  <pic:spPr>
                    <a:xfrm>
                      <a:off x="0" y="0"/>
                      <a:ext cx="5760085" cy="2815590"/>
                    </a:xfrm>
                    <a:prstGeom prst="rect">
                      <a:avLst/>
                    </a:prstGeom>
                  </pic:spPr>
                </pic:pic>
              </a:graphicData>
            </a:graphic>
          </wp:inline>
        </w:drawing>
      </w:r>
      <w:bookmarkEnd w:id="300"/>
    </w:p>
    <w:p w14:paraId="012B2DE1" w14:textId="430DF293" w:rsidR="007F0DC9" w:rsidRPr="000756DE" w:rsidRDefault="002B37CF" w:rsidP="002B37CF">
      <w:pPr>
        <w:pStyle w:val="Caption"/>
        <w:rPr>
          <w:lang w:val="en-US"/>
        </w:rPr>
      </w:pPr>
      <w:bookmarkStart w:id="301" w:name="_Toc87176884"/>
      <w:r>
        <w:t xml:space="preserve">Hình </w:t>
      </w:r>
      <w:fldSimple w:instr=" STYLEREF 1 \s ">
        <w:r w:rsidR="00643B2D">
          <w:rPr>
            <w:noProof/>
          </w:rPr>
          <w:t>4</w:t>
        </w:r>
      </w:fldSimple>
      <w:r w:rsidR="00643B2D">
        <w:t>.</w:t>
      </w:r>
      <w:fldSimple w:instr=" SEQ Hình \* ARABIC \s 1 ">
        <w:r w:rsidR="00643B2D">
          <w:rPr>
            <w:noProof/>
          </w:rPr>
          <w:t>25</w:t>
        </w:r>
      </w:fldSimple>
      <w:r w:rsidR="007F0DC9" w:rsidRPr="000756DE">
        <w:rPr>
          <w:lang w:val="en-US"/>
        </w:rPr>
        <w:t xml:space="preserve"> Giao diện trang chủ</w:t>
      </w:r>
      <w:bookmarkEnd w:id="301"/>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lastRenderedPageBreak/>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1EBE0BEB" w14:textId="77777777" w:rsidR="004811E0" w:rsidRPr="000756DE" w:rsidRDefault="004811E0" w:rsidP="00255E9E">
      <w:pPr>
        <w:rPr>
          <w:lang w:val="en-US"/>
        </w:rPr>
      </w:pPr>
    </w:p>
    <w:p w14:paraId="5CF9008B" w14:textId="29B3EDEA" w:rsidR="003F5AAA" w:rsidRPr="000756DE" w:rsidRDefault="00417F93" w:rsidP="00255E9E">
      <w:pPr>
        <w:rPr>
          <w:lang w:val="en-US"/>
        </w:rPr>
      </w:pPr>
      <w:bookmarkStart w:id="302" w:name="Hình_4_26"/>
      <w:r w:rsidRPr="000756DE">
        <w:rPr>
          <w:noProof/>
        </w:rPr>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302"/>
    </w:p>
    <w:p w14:paraId="76BAE8DF" w14:textId="5D7DAE6F" w:rsidR="00417F93" w:rsidRPr="000756DE" w:rsidRDefault="002B37CF" w:rsidP="002B37CF">
      <w:pPr>
        <w:pStyle w:val="Caption"/>
        <w:rPr>
          <w:lang w:val="en-US"/>
        </w:rPr>
      </w:pPr>
      <w:bookmarkStart w:id="303" w:name="_Toc87176885"/>
      <w:r>
        <w:t xml:space="preserve">Hình </w:t>
      </w:r>
      <w:fldSimple w:instr=" STYLEREF 1 \s ">
        <w:r w:rsidR="00643B2D">
          <w:rPr>
            <w:noProof/>
          </w:rPr>
          <w:t>4</w:t>
        </w:r>
      </w:fldSimple>
      <w:r w:rsidR="00643B2D">
        <w:t>.</w:t>
      </w:r>
      <w:fldSimple w:instr=" SEQ Hình \* ARABIC \s 1 ">
        <w:r w:rsidR="00643B2D">
          <w:rPr>
            <w:noProof/>
          </w:rPr>
          <w:t>26</w:t>
        </w:r>
      </w:fldSimple>
      <w:r w:rsidR="00417F93" w:rsidRPr="000756DE">
        <w:rPr>
          <w:lang w:val="en-US"/>
        </w:rPr>
        <w:t xml:space="preserve"> Giao diện menu</w:t>
      </w:r>
      <w:bookmarkEnd w:id="303"/>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 xml:space="preserve">Ở giao diện này nhà cung cấp được tạo thêm sản phẩm mới hoặc tạo yêu cầu nhập kho, chỉ </w:t>
      </w:r>
      <w:r w:rsidR="00FF18BF" w:rsidRPr="000756DE">
        <w:rPr>
          <w:lang w:val="en-US"/>
        </w:rPr>
        <w:lastRenderedPageBreak/>
        <w:t>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304" w:name="Hình_4_27"/>
      <w:r w:rsidRPr="000756DE">
        <w:rPr>
          <w:noProof/>
        </w:rPr>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6"/>
                    <a:stretch>
                      <a:fillRect/>
                    </a:stretch>
                  </pic:blipFill>
                  <pic:spPr>
                    <a:xfrm>
                      <a:off x="0" y="0"/>
                      <a:ext cx="5760085" cy="3067685"/>
                    </a:xfrm>
                    <a:prstGeom prst="rect">
                      <a:avLst/>
                    </a:prstGeom>
                  </pic:spPr>
                </pic:pic>
              </a:graphicData>
            </a:graphic>
          </wp:inline>
        </w:drawing>
      </w:r>
      <w:bookmarkEnd w:id="304"/>
    </w:p>
    <w:p w14:paraId="3CA309F2" w14:textId="07C3D672" w:rsidR="00FF18BF" w:rsidRPr="000756DE" w:rsidRDefault="002B37CF" w:rsidP="002B37CF">
      <w:pPr>
        <w:pStyle w:val="Caption"/>
        <w:rPr>
          <w:lang w:val="en-US"/>
        </w:rPr>
      </w:pPr>
      <w:bookmarkStart w:id="305" w:name="_Toc87176886"/>
      <w:r>
        <w:t xml:space="preserve">Hình </w:t>
      </w:r>
      <w:fldSimple w:instr=" STYLEREF 1 \s ">
        <w:r w:rsidR="00643B2D">
          <w:rPr>
            <w:noProof/>
          </w:rPr>
          <w:t>4</w:t>
        </w:r>
      </w:fldSimple>
      <w:r w:rsidR="00643B2D">
        <w:t>.</w:t>
      </w:r>
      <w:fldSimple w:instr=" SEQ Hình \* ARABIC \s 1 ">
        <w:r w:rsidR="00643B2D">
          <w:rPr>
            <w:noProof/>
          </w:rPr>
          <w:t>27</w:t>
        </w:r>
      </w:fldSimple>
      <w:r w:rsidR="00FF18BF" w:rsidRPr="000756DE">
        <w:rPr>
          <w:lang w:val="en-US"/>
        </w:rPr>
        <w:t xml:space="preserve"> Giao diện tạo yêu cầu nhập kho.</w:t>
      </w:r>
      <w:bookmarkEnd w:id="305"/>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306"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7"/>
                    <a:stretch>
                      <a:fillRect/>
                    </a:stretch>
                  </pic:blipFill>
                  <pic:spPr>
                    <a:xfrm>
                      <a:off x="0" y="0"/>
                      <a:ext cx="5760085" cy="2828925"/>
                    </a:xfrm>
                    <a:prstGeom prst="rect">
                      <a:avLst/>
                    </a:prstGeom>
                  </pic:spPr>
                </pic:pic>
              </a:graphicData>
            </a:graphic>
          </wp:inline>
        </w:drawing>
      </w:r>
      <w:bookmarkEnd w:id="306"/>
    </w:p>
    <w:p w14:paraId="6212451B" w14:textId="455EF08A" w:rsidR="00B468A9" w:rsidRPr="000756DE" w:rsidRDefault="002B37CF" w:rsidP="002B37CF">
      <w:pPr>
        <w:pStyle w:val="Caption"/>
        <w:rPr>
          <w:lang w:val="en-US"/>
        </w:rPr>
      </w:pPr>
      <w:bookmarkStart w:id="307" w:name="_Toc87176887"/>
      <w:r>
        <w:t xml:space="preserve">Hình </w:t>
      </w:r>
      <w:fldSimple w:instr=" STYLEREF 1 \s ">
        <w:r w:rsidR="00643B2D">
          <w:rPr>
            <w:noProof/>
          </w:rPr>
          <w:t>4</w:t>
        </w:r>
      </w:fldSimple>
      <w:r w:rsidR="00643B2D">
        <w:t>.</w:t>
      </w:r>
      <w:fldSimple w:instr=" SEQ Hình \* ARABIC \s 1 ">
        <w:r w:rsidR="00643B2D">
          <w:rPr>
            <w:noProof/>
          </w:rPr>
          <w:t>28</w:t>
        </w:r>
      </w:fldSimple>
      <w:r w:rsidR="00B468A9" w:rsidRPr="000756DE">
        <w:rPr>
          <w:lang w:val="en-US"/>
        </w:rPr>
        <w:t xml:space="preserve"> Giao diện xem danh sách đơn hàng nhập kho</w:t>
      </w:r>
      <w:bookmarkEnd w:id="307"/>
    </w:p>
    <w:p w14:paraId="2453180C" w14:textId="6AAC3B36" w:rsidR="0092255A" w:rsidRPr="000756DE" w:rsidRDefault="0092255A" w:rsidP="0092255A">
      <w:pPr>
        <w:rPr>
          <w:lang w:val="en-US"/>
        </w:rPr>
      </w:pPr>
      <w:r w:rsidRPr="000756DE">
        <w:rPr>
          <w:lang w:val="en-US"/>
        </w:rPr>
        <w:lastRenderedPageBreak/>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308" w:name="Hình_4_29"/>
      <w:r w:rsidRPr="000756DE">
        <w:rPr>
          <w:noProof/>
        </w:rPr>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68"/>
                    <a:stretch>
                      <a:fillRect/>
                    </a:stretch>
                  </pic:blipFill>
                  <pic:spPr>
                    <a:xfrm>
                      <a:off x="0" y="0"/>
                      <a:ext cx="5760085" cy="2828290"/>
                    </a:xfrm>
                    <a:prstGeom prst="rect">
                      <a:avLst/>
                    </a:prstGeom>
                  </pic:spPr>
                </pic:pic>
              </a:graphicData>
            </a:graphic>
          </wp:inline>
        </w:drawing>
      </w:r>
      <w:bookmarkEnd w:id="308"/>
    </w:p>
    <w:p w14:paraId="4A5D0307" w14:textId="251FE7F4" w:rsidR="0092255A" w:rsidRPr="000756DE" w:rsidRDefault="002B37CF" w:rsidP="002B37CF">
      <w:pPr>
        <w:pStyle w:val="Caption"/>
        <w:rPr>
          <w:lang w:val="en-US"/>
        </w:rPr>
      </w:pPr>
      <w:bookmarkStart w:id="309" w:name="_Toc87176888"/>
      <w:r>
        <w:t xml:space="preserve">Hình </w:t>
      </w:r>
      <w:fldSimple w:instr=" STYLEREF 1 \s ">
        <w:r w:rsidR="00643B2D">
          <w:rPr>
            <w:noProof/>
          </w:rPr>
          <w:t>4</w:t>
        </w:r>
      </w:fldSimple>
      <w:r w:rsidR="00643B2D">
        <w:t>.</w:t>
      </w:r>
      <w:fldSimple w:instr=" SEQ Hình \* ARABIC \s 1 ">
        <w:r w:rsidR="00643B2D">
          <w:rPr>
            <w:noProof/>
          </w:rPr>
          <w:t>29</w:t>
        </w:r>
      </w:fldSimple>
      <w:r w:rsidR="000062C5" w:rsidRPr="000756DE">
        <w:rPr>
          <w:lang w:val="en-US"/>
        </w:rPr>
        <w:t xml:space="preserve"> Giao diện xem chi tiết đơn hàng nhập kho</w:t>
      </w:r>
      <w:bookmarkEnd w:id="309"/>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7E1F529B" w14:textId="77777777" w:rsidR="000F0A69" w:rsidRPr="000756DE" w:rsidRDefault="000F0A69" w:rsidP="000F0A69">
      <w:pPr>
        <w:ind w:firstLine="0"/>
        <w:rPr>
          <w:lang w:val="en-US"/>
        </w:rPr>
      </w:pPr>
    </w:p>
    <w:p w14:paraId="50E7517B" w14:textId="77777777" w:rsidR="000F0A69" w:rsidRPr="000756DE" w:rsidRDefault="000F0A69" w:rsidP="000F0A69">
      <w:pPr>
        <w:ind w:firstLine="0"/>
        <w:rPr>
          <w:lang w:val="en-US"/>
        </w:rPr>
      </w:pPr>
      <w:bookmarkStart w:id="310" w:name="Hình_4_30"/>
      <w:r w:rsidRPr="000756DE">
        <w:rPr>
          <w:noProof/>
        </w:rPr>
        <w:lastRenderedPageBreak/>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310"/>
      <w:r w:rsidRPr="000756DE">
        <w:rPr>
          <w:lang w:val="en-US"/>
        </w:rPr>
        <w:t xml:space="preserve"> </w:t>
      </w:r>
    </w:p>
    <w:p w14:paraId="5E7692E5" w14:textId="10175244" w:rsidR="00D725BE" w:rsidRPr="000756DE" w:rsidRDefault="002B37CF" w:rsidP="002B37CF">
      <w:pPr>
        <w:pStyle w:val="Caption"/>
        <w:rPr>
          <w:lang w:val="en-US"/>
        </w:rPr>
      </w:pPr>
      <w:bookmarkStart w:id="311" w:name="_Toc87176889"/>
      <w:r>
        <w:t xml:space="preserve">Hình </w:t>
      </w:r>
      <w:fldSimple w:instr=" STYLEREF 1 \s ">
        <w:r w:rsidR="00643B2D">
          <w:rPr>
            <w:noProof/>
          </w:rPr>
          <w:t>4</w:t>
        </w:r>
      </w:fldSimple>
      <w:r w:rsidR="00643B2D">
        <w:t>.</w:t>
      </w:r>
      <w:fldSimple w:instr=" SEQ Hình \* ARABIC \s 1 ">
        <w:r w:rsidR="00643B2D">
          <w:rPr>
            <w:noProof/>
          </w:rPr>
          <w:t>30</w:t>
        </w:r>
      </w:fldSimple>
      <w:r w:rsidR="000F0A69" w:rsidRPr="000756DE">
        <w:rPr>
          <w:lang w:val="en-US"/>
        </w:rPr>
        <w:t xml:space="preserve"> Giao diện thay đổi trạng thái đơn hà</w:t>
      </w:r>
      <w:r w:rsidR="00513732" w:rsidRPr="000756DE">
        <w:rPr>
          <w:lang w:val="en-US"/>
        </w:rPr>
        <w:t>ng</w:t>
      </w:r>
      <w:bookmarkEnd w:id="311"/>
    </w:p>
    <w:p w14:paraId="2174C30D" w14:textId="50696CD3" w:rsidR="00D725BE" w:rsidRPr="000756DE" w:rsidRDefault="00D725BE" w:rsidP="00D725BE">
      <w:pPr>
        <w:rPr>
          <w:lang w:val="en-US"/>
        </w:rPr>
      </w:pPr>
      <w:r w:rsidRPr="000756DE">
        <w:rPr>
          <w:lang w:val="en-US"/>
        </w:rPr>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312"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0"/>
                    <a:stretch>
                      <a:fillRect/>
                    </a:stretch>
                  </pic:blipFill>
                  <pic:spPr>
                    <a:xfrm>
                      <a:off x="0" y="0"/>
                      <a:ext cx="5760085" cy="2204720"/>
                    </a:xfrm>
                    <a:prstGeom prst="rect">
                      <a:avLst/>
                    </a:prstGeom>
                  </pic:spPr>
                </pic:pic>
              </a:graphicData>
            </a:graphic>
          </wp:inline>
        </w:drawing>
      </w:r>
      <w:bookmarkEnd w:id="312"/>
    </w:p>
    <w:p w14:paraId="676584FF" w14:textId="28D67190" w:rsidR="00583DAC" w:rsidRPr="000756DE" w:rsidRDefault="002B37CF" w:rsidP="002B37CF">
      <w:pPr>
        <w:pStyle w:val="Caption"/>
        <w:rPr>
          <w:lang w:val="en-US"/>
        </w:rPr>
      </w:pPr>
      <w:bookmarkStart w:id="313" w:name="_Toc87176890"/>
      <w:r>
        <w:t xml:space="preserve">Hình </w:t>
      </w:r>
      <w:fldSimple w:instr=" STYLEREF 1 \s ">
        <w:r w:rsidR="00643B2D">
          <w:rPr>
            <w:noProof/>
          </w:rPr>
          <w:t>4</w:t>
        </w:r>
      </w:fldSimple>
      <w:r w:rsidR="00643B2D">
        <w:t>.</w:t>
      </w:r>
      <w:fldSimple w:instr=" SEQ Hình \* ARABIC \s 1 ">
        <w:r w:rsidR="00643B2D">
          <w:rPr>
            <w:noProof/>
          </w:rPr>
          <w:t>31</w:t>
        </w:r>
      </w:fldSimple>
      <w:r w:rsidR="00243B32" w:rsidRPr="000756DE">
        <w:rPr>
          <w:lang w:val="en-US"/>
        </w:rPr>
        <w:t xml:space="preserve"> Giao diện xác nhận xóa đơn hàng</w:t>
      </w:r>
      <w:bookmarkEnd w:id="313"/>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314" w:name="Hình_4_32"/>
      <w:r w:rsidRPr="000756DE">
        <w:rPr>
          <w:noProof/>
        </w:rPr>
        <w:lastRenderedPageBreak/>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1"/>
                    <a:stretch>
                      <a:fillRect/>
                    </a:stretch>
                  </pic:blipFill>
                  <pic:spPr>
                    <a:xfrm>
                      <a:off x="0" y="0"/>
                      <a:ext cx="5760085" cy="3156585"/>
                    </a:xfrm>
                    <a:prstGeom prst="rect">
                      <a:avLst/>
                    </a:prstGeom>
                  </pic:spPr>
                </pic:pic>
              </a:graphicData>
            </a:graphic>
          </wp:inline>
        </w:drawing>
      </w:r>
      <w:bookmarkEnd w:id="314"/>
    </w:p>
    <w:p w14:paraId="0136659F" w14:textId="3D92A012" w:rsidR="00777B3B" w:rsidRPr="000756DE" w:rsidRDefault="002B37CF" w:rsidP="002B37CF">
      <w:pPr>
        <w:pStyle w:val="Caption"/>
        <w:rPr>
          <w:lang w:val="en-US"/>
        </w:rPr>
      </w:pPr>
      <w:bookmarkStart w:id="315" w:name="_Toc87176891"/>
      <w:r>
        <w:t xml:space="preserve">Hình </w:t>
      </w:r>
      <w:fldSimple w:instr=" STYLEREF 1 \s ">
        <w:r w:rsidR="00643B2D">
          <w:rPr>
            <w:noProof/>
          </w:rPr>
          <w:t>4</w:t>
        </w:r>
      </w:fldSimple>
      <w:r w:rsidR="00643B2D">
        <w:t>.</w:t>
      </w:r>
      <w:fldSimple w:instr=" SEQ Hình \* ARABIC \s 1 ">
        <w:r w:rsidR="00643B2D">
          <w:rPr>
            <w:noProof/>
          </w:rPr>
          <w:t>32</w:t>
        </w:r>
      </w:fldSimple>
      <w:r>
        <w:rPr>
          <w:lang w:val="en-US"/>
        </w:rPr>
        <w:t xml:space="preserve"> </w:t>
      </w:r>
      <w:r w:rsidR="00D8122A" w:rsidRPr="000756DE">
        <w:rPr>
          <w:lang w:val="en-US"/>
        </w:rPr>
        <w:t>Giao diện thêm biên lai</w:t>
      </w:r>
      <w:r w:rsidR="00153F92" w:rsidRPr="000756DE">
        <w:rPr>
          <w:lang w:val="en-US"/>
        </w:rPr>
        <w:t xml:space="preserve"> </w:t>
      </w:r>
      <w:r w:rsidR="008F58C1" w:rsidRPr="000756DE">
        <w:rPr>
          <w:lang w:val="en-US"/>
        </w:rPr>
        <w:t>của đơn nhập</w:t>
      </w:r>
      <w:bookmarkEnd w:id="315"/>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316" w:name="Hình_4_33"/>
      <w:r w:rsidRPr="000756DE">
        <w:rPr>
          <w:noProof/>
        </w:rPr>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2"/>
                    <a:stretch>
                      <a:fillRect/>
                    </a:stretch>
                  </pic:blipFill>
                  <pic:spPr>
                    <a:xfrm>
                      <a:off x="0" y="0"/>
                      <a:ext cx="5760085" cy="2173605"/>
                    </a:xfrm>
                    <a:prstGeom prst="rect">
                      <a:avLst/>
                    </a:prstGeom>
                  </pic:spPr>
                </pic:pic>
              </a:graphicData>
            </a:graphic>
          </wp:inline>
        </w:drawing>
      </w:r>
      <w:bookmarkEnd w:id="316"/>
    </w:p>
    <w:p w14:paraId="66CE37AA" w14:textId="34073E39" w:rsidR="007B7A9F" w:rsidRPr="000756DE" w:rsidRDefault="007B7A9F" w:rsidP="00DA0864">
      <w:pPr>
        <w:pStyle w:val="Caption"/>
        <w:rPr>
          <w:lang w:val="en-US"/>
        </w:rPr>
      </w:pPr>
      <w:r w:rsidRPr="000756DE">
        <w:rPr>
          <w:lang w:val="en-US"/>
        </w:rPr>
        <w:t xml:space="preserve">      </w:t>
      </w:r>
      <w:bookmarkStart w:id="317" w:name="_Toc87176892"/>
      <w:r w:rsidR="00DA0864">
        <w:t xml:space="preserve">Hình </w:t>
      </w:r>
      <w:fldSimple w:instr=" STYLEREF 1 \s ">
        <w:r w:rsidR="00643B2D">
          <w:rPr>
            <w:noProof/>
          </w:rPr>
          <w:t>4</w:t>
        </w:r>
      </w:fldSimple>
      <w:r w:rsidR="00643B2D">
        <w:t>.</w:t>
      </w:r>
      <w:fldSimple w:instr=" SEQ Hình \* ARABIC \s 1 ">
        <w:r w:rsidR="00643B2D">
          <w:rPr>
            <w:noProof/>
          </w:rPr>
          <w:t>33</w:t>
        </w:r>
      </w:fldSimple>
      <w:r w:rsidRPr="000756DE">
        <w:rPr>
          <w:lang w:val="en-US"/>
        </w:rPr>
        <w:t xml:space="preserve"> Giao diện biểu mẫu tạo biên lai</w:t>
      </w:r>
      <w:bookmarkEnd w:id="317"/>
    </w:p>
    <w:p w14:paraId="094F0F0E" w14:textId="4A974E0E" w:rsidR="00DB2588" w:rsidRPr="000756DE" w:rsidRDefault="00DB2588" w:rsidP="00DB2588">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318" w:name="Hình_4_34"/>
      <w:r w:rsidRPr="000756DE">
        <w:rPr>
          <w:noProof/>
        </w:rPr>
        <w:lastRenderedPageBreak/>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3"/>
                    <a:stretch>
                      <a:fillRect/>
                    </a:stretch>
                  </pic:blipFill>
                  <pic:spPr>
                    <a:xfrm>
                      <a:off x="0" y="0"/>
                      <a:ext cx="5760085" cy="1519555"/>
                    </a:xfrm>
                    <a:prstGeom prst="rect">
                      <a:avLst/>
                    </a:prstGeom>
                  </pic:spPr>
                </pic:pic>
              </a:graphicData>
            </a:graphic>
          </wp:inline>
        </w:drawing>
      </w:r>
      <w:bookmarkEnd w:id="318"/>
    </w:p>
    <w:p w14:paraId="0B322BD5" w14:textId="77777777" w:rsidR="00583DAC" w:rsidRPr="000756DE" w:rsidRDefault="00583DAC" w:rsidP="00243B32">
      <w:pPr>
        <w:pStyle w:val="Caption"/>
        <w:rPr>
          <w:lang w:val="en-US"/>
        </w:rPr>
      </w:pPr>
    </w:p>
    <w:p w14:paraId="21A13E9B" w14:textId="30E22526" w:rsidR="006355FC" w:rsidRPr="000756DE" w:rsidRDefault="00712D1E" w:rsidP="00712D1E">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319"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4"/>
                    <a:stretch>
                      <a:fillRect/>
                    </a:stretch>
                  </pic:blipFill>
                  <pic:spPr>
                    <a:xfrm>
                      <a:off x="0" y="0"/>
                      <a:ext cx="5760085" cy="2816860"/>
                    </a:xfrm>
                    <a:prstGeom prst="rect">
                      <a:avLst/>
                    </a:prstGeom>
                  </pic:spPr>
                </pic:pic>
              </a:graphicData>
            </a:graphic>
          </wp:inline>
        </w:drawing>
      </w:r>
      <w:bookmarkEnd w:id="319"/>
      <w:r w:rsidR="000F0A69" w:rsidRPr="000756DE">
        <w:rPr>
          <w:lang w:val="en-US"/>
        </w:rPr>
        <w:br w:type="textWrapping" w:clear="all"/>
      </w:r>
    </w:p>
    <w:p w14:paraId="6D766D48" w14:textId="4963815D" w:rsidR="006355FC" w:rsidRPr="000756DE" w:rsidRDefault="000772E4" w:rsidP="000772E4">
      <w:pPr>
        <w:pStyle w:val="Caption"/>
        <w:rPr>
          <w:lang w:val="en-US"/>
        </w:rPr>
      </w:pPr>
      <w:bookmarkStart w:id="320" w:name="_Toc87176893"/>
      <w:r>
        <w:t xml:space="preserve">Hình </w:t>
      </w:r>
      <w:fldSimple w:instr=" STYLEREF 1 \s ">
        <w:r w:rsidR="00643B2D">
          <w:rPr>
            <w:noProof/>
          </w:rPr>
          <w:t>4</w:t>
        </w:r>
      </w:fldSimple>
      <w:r w:rsidR="00643B2D">
        <w:t>.</w:t>
      </w:r>
      <w:fldSimple w:instr=" SEQ Hình \* ARABIC \s 1 ">
        <w:r w:rsidR="00643B2D">
          <w:rPr>
            <w:noProof/>
          </w:rPr>
          <w:t>34</w:t>
        </w:r>
      </w:fldSimple>
      <w:r w:rsidR="006355FC" w:rsidRPr="000756DE">
        <w:rPr>
          <w:lang w:val="en-US"/>
        </w:rPr>
        <w:t xml:space="preserve"> Giao diện chỉnh sửa một biên lai</w:t>
      </w:r>
      <w:bookmarkEnd w:id="320"/>
    </w:p>
    <w:p w14:paraId="3DF7D07E" w14:textId="35A69C67" w:rsidR="003C427D" w:rsidRPr="000756DE" w:rsidRDefault="003C427D" w:rsidP="003C427D">
      <w:pPr>
        <w:rPr>
          <w:lang w:val="en-US"/>
        </w:rPr>
      </w:pPr>
      <w:r w:rsidRPr="000756DE">
        <w:rPr>
          <w:lang w:val="en-US"/>
        </w:rPr>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321" w:name="Hình_4_36"/>
      <w:r w:rsidRPr="000756DE">
        <w:rPr>
          <w:noProof/>
        </w:rPr>
        <w:lastRenderedPageBreak/>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5"/>
                    <a:stretch>
                      <a:fillRect/>
                    </a:stretch>
                  </pic:blipFill>
                  <pic:spPr>
                    <a:xfrm>
                      <a:off x="0" y="0"/>
                      <a:ext cx="5760085" cy="2800350"/>
                    </a:xfrm>
                    <a:prstGeom prst="rect">
                      <a:avLst/>
                    </a:prstGeom>
                  </pic:spPr>
                </pic:pic>
              </a:graphicData>
            </a:graphic>
          </wp:inline>
        </w:drawing>
      </w:r>
      <w:bookmarkEnd w:id="321"/>
    </w:p>
    <w:p w14:paraId="6BA5B421" w14:textId="13F10EB2" w:rsidR="003077FB" w:rsidRPr="000756DE" w:rsidRDefault="00476AAD" w:rsidP="00476AAD">
      <w:pPr>
        <w:pStyle w:val="Caption"/>
        <w:rPr>
          <w:lang w:val="en-US"/>
        </w:rPr>
      </w:pPr>
      <w:bookmarkStart w:id="322" w:name="_Toc87176894"/>
      <w:r>
        <w:t xml:space="preserve">Hình </w:t>
      </w:r>
      <w:fldSimple w:instr=" STYLEREF 1 \s ">
        <w:r w:rsidR="00643B2D">
          <w:rPr>
            <w:noProof/>
          </w:rPr>
          <w:t>4</w:t>
        </w:r>
      </w:fldSimple>
      <w:r w:rsidR="00643B2D">
        <w:t>.</w:t>
      </w:r>
      <w:fldSimple w:instr=" SEQ Hình \* ARABIC \s 1 ">
        <w:r w:rsidR="00643B2D">
          <w:rPr>
            <w:noProof/>
          </w:rPr>
          <w:t>35</w:t>
        </w:r>
      </w:fldSimple>
      <w:r w:rsidR="003077FB" w:rsidRPr="000756DE">
        <w:rPr>
          <w:lang w:val="en-US"/>
        </w:rPr>
        <w:t xml:space="preserve"> Giao diện nhập kho</w:t>
      </w:r>
      <w:bookmarkEnd w:id="322"/>
    </w:p>
    <w:p w14:paraId="5B298E0F" w14:textId="11AE6599" w:rsidR="0092255A" w:rsidRPr="000756DE" w:rsidRDefault="00717EC0" w:rsidP="00717EC0">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323"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6"/>
                    <a:stretch>
                      <a:fillRect/>
                    </a:stretch>
                  </pic:blipFill>
                  <pic:spPr>
                    <a:xfrm>
                      <a:off x="0" y="0"/>
                      <a:ext cx="5760085" cy="2397125"/>
                    </a:xfrm>
                    <a:prstGeom prst="rect">
                      <a:avLst/>
                    </a:prstGeom>
                  </pic:spPr>
                </pic:pic>
              </a:graphicData>
            </a:graphic>
          </wp:inline>
        </w:drawing>
      </w:r>
      <w:bookmarkEnd w:id="323"/>
    </w:p>
    <w:p w14:paraId="32A37AE8" w14:textId="1AF13797" w:rsidR="003077FB" w:rsidRPr="000756DE" w:rsidRDefault="003077FB" w:rsidP="00476AAD">
      <w:pPr>
        <w:pStyle w:val="Caption"/>
        <w:rPr>
          <w:lang w:val="en-US"/>
        </w:rPr>
      </w:pPr>
      <w:r w:rsidRPr="000756DE">
        <w:rPr>
          <w:lang w:val="en-US"/>
        </w:rPr>
        <w:tab/>
      </w:r>
      <w:bookmarkStart w:id="324" w:name="_Toc87176895"/>
      <w:r w:rsidR="00476AAD">
        <w:t xml:space="preserve">Hình </w:t>
      </w:r>
      <w:fldSimple w:instr=" STYLEREF 1 \s ">
        <w:r w:rsidR="00643B2D">
          <w:rPr>
            <w:noProof/>
          </w:rPr>
          <w:t>4</w:t>
        </w:r>
      </w:fldSimple>
      <w:r w:rsidR="00643B2D">
        <w:t>.</w:t>
      </w:r>
      <w:fldSimple w:instr=" SEQ Hình \* ARABIC \s 1 ">
        <w:r w:rsidR="00643B2D">
          <w:rPr>
            <w:noProof/>
          </w:rPr>
          <w:t>36</w:t>
        </w:r>
      </w:fldSimple>
      <w:r w:rsidRPr="000756DE">
        <w:rPr>
          <w:lang w:val="en-US"/>
        </w:rPr>
        <w:t xml:space="preserve"> Giao diện cập nhật sản phẩm đang nhập kho</w:t>
      </w:r>
      <w:bookmarkEnd w:id="324"/>
    </w:p>
    <w:p w14:paraId="762228F0" w14:textId="77777777" w:rsidR="00717EC0" w:rsidRPr="000756DE" w:rsidRDefault="00717EC0" w:rsidP="00717EC0">
      <w:pPr>
        <w:rPr>
          <w:lang w:val="en-US"/>
        </w:rPr>
      </w:pPr>
      <w:r w:rsidRPr="000756DE">
        <w:rPr>
          <w:lang w:val="en-US"/>
        </w:rPr>
        <w:t>Tab cuối cùng là tab hiển thị danh sách các đơn hàng đã nhập kho thành công cho người dụng tiện thể kiểm tra lại.</w:t>
      </w:r>
    </w:p>
    <w:p w14:paraId="6CB989DA" w14:textId="33AB7755" w:rsidR="00B11062" w:rsidRPr="000756DE" w:rsidRDefault="00B11062" w:rsidP="00B11062">
      <w:pPr>
        <w:ind w:firstLine="0"/>
        <w:rPr>
          <w:lang w:val="en-US"/>
        </w:rPr>
      </w:pPr>
      <w:bookmarkStart w:id="325"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7"/>
                    <a:stretch>
                      <a:fillRect/>
                    </a:stretch>
                  </pic:blipFill>
                  <pic:spPr>
                    <a:xfrm>
                      <a:off x="0" y="0"/>
                      <a:ext cx="5760085" cy="1949450"/>
                    </a:xfrm>
                    <a:prstGeom prst="rect">
                      <a:avLst/>
                    </a:prstGeom>
                  </pic:spPr>
                </pic:pic>
              </a:graphicData>
            </a:graphic>
          </wp:inline>
        </w:drawing>
      </w:r>
      <w:bookmarkEnd w:id="325"/>
    </w:p>
    <w:p w14:paraId="540DD816" w14:textId="08230423" w:rsidR="00B11062" w:rsidRPr="000756DE" w:rsidRDefault="00476AAD" w:rsidP="00476AAD">
      <w:pPr>
        <w:pStyle w:val="Caption"/>
        <w:rPr>
          <w:lang w:val="en-US"/>
        </w:rPr>
      </w:pPr>
      <w:bookmarkStart w:id="326" w:name="_Toc87176896"/>
      <w:r>
        <w:t xml:space="preserve">Hình </w:t>
      </w:r>
      <w:fldSimple w:instr=" STYLEREF 1 \s ">
        <w:r w:rsidR="00643B2D">
          <w:rPr>
            <w:noProof/>
          </w:rPr>
          <w:t>4</w:t>
        </w:r>
      </w:fldSimple>
      <w:r w:rsidR="00643B2D">
        <w:t>.</w:t>
      </w:r>
      <w:fldSimple w:instr=" SEQ Hình \* ARABIC \s 1 ">
        <w:r w:rsidR="00643B2D">
          <w:rPr>
            <w:noProof/>
          </w:rPr>
          <w:t>37</w:t>
        </w:r>
      </w:fldSimple>
      <w:r w:rsidR="00B11062" w:rsidRPr="000756DE">
        <w:rPr>
          <w:lang w:val="en-US"/>
        </w:rPr>
        <w:t xml:space="preserve"> Giao diện hiển thị danh sách đã nhập kho</w:t>
      </w:r>
      <w:bookmarkEnd w:id="326"/>
    </w:p>
    <w:p w14:paraId="11AFA770" w14:textId="76BECAB5" w:rsidR="00486657" w:rsidRPr="000756DE" w:rsidRDefault="00486657" w:rsidP="00486657">
      <w:pPr>
        <w:ind w:firstLine="0"/>
        <w:rPr>
          <w:lang w:val="en-US"/>
        </w:rPr>
      </w:pPr>
      <w:bookmarkStart w:id="327"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78"/>
                    <a:stretch>
                      <a:fillRect/>
                    </a:stretch>
                  </pic:blipFill>
                  <pic:spPr>
                    <a:xfrm>
                      <a:off x="0" y="0"/>
                      <a:ext cx="5760085" cy="2727325"/>
                    </a:xfrm>
                    <a:prstGeom prst="rect">
                      <a:avLst/>
                    </a:prstGeom>
                  </pic:spPr>
                </pic:pic>
              </a:graphicData>
            </a:graphic>
          </wp:inline>
        </w:drawing>
      </w:r>
      <w:bookmarkEnd w:id="327"/>
    </w:p>
    <w:p w14:paraId="0B685A60" w14:textId="10EB400B" w:rsidR="00FF18BF" w:rsidRPr="000756DE" w:rsidRDefault="00476AAD" w:rsidP="00476AAD">
      <w:pPr>
        <w:pStyle w:val="Caption"/>
        <w:rPr>
          <w:lang w:val="en-US"/>
        </w:rPr>
      </w:pPr>
      <w:bookmarkStart w:id="328" w:name="_Toc87176897"/>
      <w:r>
        <w:t xml:space="preserve">Hình </w:t>
      </w:r>
      <w:fldSimple w:instr=" STYLEREF 1 \s ">
        <w:r w:rsidR="00643B2D">
          <w:rPr>
            <w:noProof/>
          </w:rPr>
          <w:t>4</w:t>
        </w:r>
      </w:fldSimple>
      <w:r w:rsidR="00643B2D">
        <w:t>.</w:t>
      </w:r>
      <w:fldSimple w:instr=" SEQ Hình \* ARABIC \s 1 ">
        <w:r w:rsidR="00643B2D">
          <w:rPr>
            <w:noProof/>
          </w:rPr>
          <w:t>38</w:t>
        </w:r>
      </w:fldSimple>
      <w:r w:rsidR="00486657" w:rsidRPr="000756DE">
        <w:rPr>
          <w:lang w:val="en-US"/>
        </w:rPr>
        <w:t xml:space="preserve"> Giao diện của một đơn hàng sau khi nhập kho</w:t>
      </w:r>
      <w:bookmarkEnd w:id="328"/>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06EA692C" w:rsidR="00510996" w:rsidRPr="000756DE" w:rsidRDefault="00510996" w:rsidP="00643B2D">
      <w:pPr>
        <w:pStyle w:val="Caption"/>
        <w:rPr>
          <w:lang w:val="en-US"/>
        </w:rPr>
      </w:pPr>
      <w:bookmarkStart w:id="329" w:name="Hình_4_40"/>
      <w:bookmarkStart w:id="330" w:name="_Toc87176898"/>
      <w:r w:rsidRPr="000756DE">
        <w:rPr>
          <w:noProof/>
        </w:rPr>
        <w:lastRenderedPageBreak/>
        <w:drawing>
          <wp:inline distT="0" distB="0" distL="0" distR="0" wp14:anchorId="5837CE95" wp14:editId="50F96189">
            <wp:extent cx="5760085" cy="2520950"/>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79"/>
                    <a:stretch>
                      <a:fillRect/>
                    </a:stretch>
                  </pic:blipFill>
                  <pic:spPr>
                    <a:xfrm>
                      <a:off x="0" y="0"/>
                      <a:ext cx="5760085" cy="2520950"/>
                    </a:xfrm>
                    <a:prstGeom prst="rect">
                      <a:avLst/>
                    </a:prstGeom>
                  </pic:spPr>
                </pic:pic>
              </a:graphicData>
            </a:graphic>
          </wp:inline>
        </w:drawing>
      </w:r>
      <w:bookmarkEnd w:id="329"/>
      <w:r w:rsidRPr="000756DE">
        <w:rPr>
          <w:lang w:val="en-US"/>
        </w:rPr>
        <w:t xml:space="preserve"> </w:t>
      </w:r>
      <w:r w:rsidR="00643B2D">
        <w:rPr>
          <w:lang w:val="en-US"/>
        </w:rPr>
        <w:t xml:space="preserve"> </w:t>
      </w:r>
      <w:r w:rsidR="00643B2D">
        <w:t xml:space="preserve">Hình </w:t>
      </w:r>
      <w:fldSimple w:instr=" STYLEREF 1 \s ">
        <w:r w:rsidR="00643B2D">
          <w:rPr>
            <w:noProof/>
          </w:rPr>
          <w:t>4</w:t>
        </w:r>
      </w:fldSimple>
      <w:r w:rsidR="00643B2D">
        <w:t>.</w:t>
      </w:r>
      <w:fldSimple w:instr=" SEQ Hình \* ARABIC \s 1 ">
        <w:r w:rsidR="00643B2D">
          <w:rPr>
            <w:noProof/>
          </w:rPr>
          <w:t>39</w:t>
        </w:r>
      </w:fldSimple>
      <w:r w:rsidR="00643B2D">
        <w:rPr>
          <w:lang w:val="en-US"/>
        </w:rPr>
        <w:t xml:space="preserve"> </w:t>
      </w:r>
      <w:r w:rsidRPr="000756DE">
        <w:rPr>
          <w:lang w:val="en-US"/>
        </w:rPr>
        <w:t>Giao diện cập nhật sản phẩm xuất kho</w:t>
      </w:r>
      <w:bookmarkEnd w:id="330"/>
    </w:p>
    <w:p w14:paraId="5A2DFCAC" w14:textId="77777777" w:rsidR="00E7478D" w:rsidRPr="000756DE" w:rsidRDefault="00E7478D">
      <w:pPr>
        <w:spacing w:after="200" w:line="276" w:lineRule="auto"/>
        <w:ind w:firstLine="0"/>
        <w:jc w:val="left"/>
        <w:rPr>
          <w:rFonts w:eastAsia="Times New Roman" w:cs="Times New Roman"/>
          <w:b/>
          <w:sz w:val="28"/>
          <w:szCs w:val="24"/>
          <w:lang w:val="en-US"/>
        </w:rPr>
      </w:pPr>
      <w:r w:rsidRPr="000756DE">
        <w:br w:type="page"/>
      </w:r>
    </w:p>
    <w:p w14:paraId="5E6C3E2E" w14:textId="7C1C0663" w:rsidR="00E7478D" w:rsidRPr="000756DE" w:rsidRDefault="00E7478D" w:rsidP="00E7478D">
      <w:pPr>
        <w:pStyle w:val="Heading1"/>
      </w:pPr>
      <w:bookmarkStart w:id="331" w:name="_Toc87014968"/>
      <w:r w:rsidRPr="000756DE">
        <w:lastRenderedPageBreak/>
        <w:t>Kết luận và hướng phát triển</w:t>
      </w:r>
      <w:bookmarkEnd w:id="331"/>
    </w:p>
    <w:p w14:paraId="799A4CCA" w14:textId="77777777" w:rsidR="00E7478D" w:rsidRPr="000756DE" w:rsidRDefault="00E7478D" w:rsidP="00E7478D">
      <w:pPr>
        <w:pStyle w:val="Heading2"/>
        <w:rPr>
          <w:color w:val="auto"/>
        </w:rPr>
      </w:pPr>
      <w:bookmarkStart w:id="332" w:name="_Toc87014969"/>
      <w:r w:rsidRPr="000756DE">
        <w:rPr>
          <w:color w:val="auto"/>
        </w:rPr>
        <w:t>Kết luận</w:t>
      </w:r>
      <w:bookmarkEnd w:id="332"/>
    </w:p>
    <w:p w14:paraId="2F80D8AC" w14:textId="55E07A62" w:rsidR="00E7478D" w:rsidRPr="000756DE" w:rsidRDefault="00E7478D" w:rsidP="00E7478D">
      <w:pPr>
        <w:pStyle w:val="Heading3"/>
      </w:pPr>
      <w:bookmarkStart w:id="333" w:name="_Toc87014970"/>
      <w:r w:rsidRPr="000756DE">
        <w:t>Ưu điểm</w:t>
      </w:r>
      <w:r w:rsidR="002C4398" w:rsidRPr="000756DE">
        <w:t>:</w:t>
      </w:r>
      <w:bookmarkEnd w:id="333"/>
    </w:p>
    <w:p w14:paraId="1AEBB1F5" w14:textId="3A4BFC23" w:rsidR="00BD49F1" w:rsidRPr="000756DE" w:rsidRDefault="00BD49F1" w:rsidP="00BD49F1">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6F0EBE">
      <w:pPr>
        <w:pStyle w:val="ListParagraph"/>
        <w:numPr>
          <w:ilvl w:val="0"/>
          <w:numId w:val="40"/>
        </w:numPr>
        <w:spacing w:line="360" w:lineRule="auto"/>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6F0EBE">
      <w:pPr>
        <w:pStyle w:val="ListParagraph"/>
        <w:numPr>
          <w:ilvl w:val="0"/>
          <w:numId w:val="40"/>
        </w:numPr>
        <w:spacing w:line="360" w:lineRule="auto"/>
      </w:pPr>
      <w:r w:rsidRPr="000756DE">
        <w:t>Ứng dụng xử lý được tình trạng sản phẩm tồn kho.</w:t>
      </w:r>
    </w:p>
    <w:p w14:paraId="7B8A42A1" w14:textId="77777777" w:rsidR="00BD49F1" w:rsidRPr="000756DE" w:rsidRDefault="00BD49F1" w:rsidP="006F0EBE">
      <w:pPr>
        <w:pStyle w:val="ListParagraph"/>
        <w:numPr>
          <w:ilvl w:val="0"/>
          <w:numId w:val="40"/>
        </w:numPr>
        <w:spacing w:line="360" w:lineRule="auto"/>
      </w:pPr>
      <w:r w:rsidRPr="000756DE">
        <w:t>Quản lý được từng giai đoạn cụ thể của đơn hàng.</w:t>
      </w:r>
    </w:p>
    <w:p w14:paraId="022B20FD" w14:textId="77777777" w:rsidR="00BD49F1" w:rsidRPr="000756DE" w:rsidRDefault="00BD49F1" w:rsidP="006F0EBE">
      <w:pPr>
        <w:pStyle w:val="ListParagraph"/>
        <w:numPr>
          <w:ilvl w:val="0"/>
          <w:numId w:val="40"/>
        </w:numPr>
        <w:spacing w:line="360" w:lineRule="auto"/>
      </w:pPr>
      <w:r w:rsidRPr="000756DE">
        <w:t>Quản lý được vấn đề sai sót mỗi lần giao nhận hàng hóa với đơn vị vận chuyển.</w:t>
      </w:r>
    </w:p>
    <w:p w14:paraId="4B9D3F2F" w14:textId="77777777" w:rsidR="00BD49F1" w:rsidRPr="000756DE" w:rsidRDefault="00BD49F1" w:rsidP="006F0EBE">
      <w:pPr>
        <w:pStyle w:val="ListParagraph"/>
        <w:numPr>
          <w:ilvl w:val="0"/>
          <w:numId w:val="40"/>
        </w:numPr>
        <w:spacing w:line="360" w:lineRule="auto"/>
      </w:pPr>
      <w:r w:rsidRPr="000756DE">
        <w:t>Giảm thiểu sai sót khi nhập hàng lên kệ, có vị trí nhập, số lượng, tên sản phẩm, rõ ràng, cụ thể.</w:t>
      </w:r>
    </w:p>
    <w:p w14:paraId="6A8DCD88" w14:textId="77777777" w:rsidR="00BD49F1" w:rsidRPr="000756DE" w:rsidRDefault="00BD49F1" w:rsidP="006F0EBE">
      <w:pPr>
        <w:pStyle w:val="ListParagraph"/>
        <w:numPr>
          <w:ilvl w:val="0"/>
          <w:numId w:val="40"/>
        </w:numPr>
        <w:spacing w:line="360" w:lineRule="auto"/>
      </w:pPr>
      <w:r w:rsidRPr="000756DE">
        <w:t>Giảm thiểu sai sót khi thực hiện các tác vụ xuất hàng, có vị trí lấy hàng, rót hàng với số lượng cụ thể.</w:t>
      </w:r>
    </w:p>
    <w:p w14:paraId="5D12DAFB" w14:textId="77777777" w:rsidR="00BD49F1" w:rsidRPr="000756DE" w:rsidRDefault="00BD49F1" w:rsidP="006F0EBE">
      <w:pPr>
        <w:pStyle w:val="ListParagraph"/>
        <w:numPr>
          <w:ilvl w:val="0"/>
          <w:numId w:val="40"/>
        </w:numPr>
        <w:spacing w:line="360" w:lineRule="auto"/>
      </w:pPr>
      <w:r w:rsidRPr="000756DE">
        <w:t>Mở rộng được với nhiều nhà cung cấp, sản phẩm.</w:t>
      </w:r>
    </w:p>
    <w:p w14:paraId="3767C3B3" w14:textId="77777777" w:rsidR="00BD49F1" w:rsidRPr="000756DE" w:rsidRDefault="00BD49F1" w:rsidP="006F0EBE">
      <w:pPr>
        <w:pStyle w:val="ListParagraph"/>
        <w:numPr>
          <w:ilvl w:val="0"/>
          <w:numId w:val="40"/>
        </w:numPr>
        <w:spacing w:line="360" w:lineRule="auto"/>
      </w:pPr>
      <w:r w:rsidRPr="000756DE">
        <w:t>Hiểu hơn về nghiệp vụ thực tế của ngành Logistic</w:t>
      </w:r>
    </w:p>
    <w:p w14:paraId="22CB6ED0" w14:textId="77777777" w:rsidR="00BD49F1" w:rsidRPr="000756DE" w:rsidRDefault="00BD49F1" w:rsidP="006F0EBE">
      <w:pPr>
        <w:pStyle w:val="ListParagraph"/>
        <w:numPr>
          <w:ilvl w:val="0"/>
          <w:numId w:val="40"/>
        </w:numPr>
        <w:spacing w:line="360" w:lineRule="auto"/>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6F0EBE">
      <w:pPr>
        <w:pStyle w:val="ListParagraph"/>
        <w:numPr>
          <w:ilvl w:val="0"/>
          <w:numId w:val="40"/>
        </w:numPr>
        <w:spacing w:line="360" w:lineRule="auto"/>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E7478D">
      <w:pPr>
        <w:pStyle w:val="Heading3"/>
      </w:pPr>
      <w:bookmarkStart w:id="334" w:name="_Toc87014971"/>
      <w:r w:rsidRPr="000756DE">
        <w:t>Hạn chế</w:t>
      </w:r>
      <w:r w:rsidR="002C4398" w:rsidRPr="000756DE">
        <w:t>:</w:t>
      </w:r>
      <w:bookmarkEnd w:id="334"/>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8D6B63">
      <w:pPr>
        <w:pStyle w:val="ListParagraph"/>
        <w:numPr>
          <w:ilvl w:val="0"/>
          <w:numId w:val="39"/>
        </w:numPr>
        <w:spacing w:line="360" w:lineRule="auto"/>
      </w:pPr>
      <w:r w:rsidRPr="000756DE">
        <w:t>Khả năng ứng dụng mở rộng vai trò user còn hạn chế</w:t>
      </w:r>
      <w:r w:rsidR="00BD49F1" w:rsidRPr="000756DE">
        <w:t>, chỉ giới hạn được ba vai trò chính</w:t>
      </w:r>
      <w:r w:rsidRPr="000756DE">
        <w:t>.</w:t>
      </w:r>
    </w:p>
    <w:p w14:paraId="640968BA" w14:textId="3433743B" w:rsidR="00E7478D" w:rsidRPr="000756DE" w:rsidRDefault="00E7478D" w:rsidP="008D6B63">
      <w:pPr>
        <w:pStyle w:val="ListParagraph"/>
        <w:numPr>
          <w:ilvl w:val="0"/>
          <w:numId w:val="39"/>
        </w:numPr>
        <w:spacing w:line="360" w:lineRule="auto"/>
      </w:pPr>
      <w:r w:rsidRPr="000756DE">
        <w:t>Chưa có quản lý khách hàng cho hàng cung cấp.</w:t>
      </w:r>
      <w:r w:rsidR="00BD49F1" w:rsidRPr="000756DE">
        <w:t xml:space="preserve"> Khách hàng ở đây</w:t>
      </w:r>
      <w:r w:rsidR="009D57B5" w:rsidRPr="009D57B5">
        <w:rPr>
          <w:color w:val="FFFFFF" w:themeColor="background1"/>
          <w:sz w:val="20"/>
          <w:szCs w:val="20"/>
        </w:rPr>
        <w:t>”</w:t>
      </w:r>
      <w:r w:rsidR="00BD49F1" w:rsidRPr="000756DE">
        <w:t>là</w:t>
      </w:r>
      <w:r w:rsidR="009D57B5" w:rsidRPr="009D57B5">
        <w:rPr>
          <w:color w:val="FFFFFF" w:themeColor="background1"/>
          <w:sz w:val="20"/>
          <w:szCs w:val="20"/>
        </w:rPr>
        <w:t>”</w:t>
      </w:r>
      <w:r w:rsidR="00BD49F1" w:rsidRPr="000756DE">
        <w:t>những cửa</w:t>
      </w:r>
      <w:r w:rsidR="009D57B5" w:rsidRPr="009D57B5">
        <w:rPr>
          <w:color w:val="FFFFFF" w:themeColor="background1"/>
          <w:sz w:val="20"/>
          <w:szCs w:val="20"/>
        </w:rPr>
        <w:t>”</w:t>
      </w:r>
      <w:r w:rsidR="00BD49F1" w:rsidRPr="000756DE">
        <w:t>hàng</w:t>
      </w:r>
      <w:r w:rsidR="009D57B5" w:rsidRPr="009D57B5">
        <w:rPr>
          <w:color w:val="FFFFFF" w:themeColor="background1"/>
          <w:sz w:val="20"/>
          <w:szCs w:val="20"/>
        </w:rPr>
        <w:t>”</w:t>
      </w:r>
      <w:r w:rsidR="00BD49F1" w:rsidRPr="000756DE">
        <w:t>bán</w:t>
      </w:r>
      <w:r w:rsidR="009D57B5" w:rsidRPr="009D57B5">
        <w:rPr>
          <w:color w:val="FFFFFF" w:themeColor="background1"/>
          <w:sz w:val="20"/>
          <w:szCs w:val="20"/>
        </w:rPr>
        <w:t>”</w:t>
      </w:r>
      <w:r w:rsidR="00BD49F1" w:rsidRPr="000756DE">
        <w:t>sỉ, lẻ</w:t>
      </w:r>
      <w:r w:rsidR="009D57B5" w:rsidRPr="009D57B5">
        <w:rPr>
          <w:color w:val="FFFFFF" w:themeColor="background1"/>
          <w:sz w:val="20"/>
          <w:szCs w:val="20"/>
        </w:rPr>
        <w:t>”</w:t>
      </w:r>
      <w:r w:rsidR="00BD49F1" w:rsidRPr="000756DE">
        <w:t>trên</w:t>
      </w:r>
      <w:r w:rsidR="009D57B5" w:rsidRPr="009D57B5">
        <w:rPr>
          <w:color w:val="FFFFFF" w:themeColor="background1"/>
          <w:sz w:val="20"/>
          <w:szCs w:val="20"/>
        </w:rPr>
        <w:t>”</w:t>
      </w:r>
      <w:r w:rsidR="00BD49F1" w:rsidRPr="000756DE">
        <w:t>toàn</w:t>
      </w:r>
      <w:r w:rsidR="009D57B5" w:rsidRPr="009D57B5">
        <w:rPr>
          <w:color w:val="FFFFFF" w:themeColor="background1"/>
          <w:sz w:val="20"/>
          <w:szCs w:val="20"/>
        </w:rPr>
        <w:t>”</w:t>
      </w:r>
      <w:r w:rsidR="00BD49F1" w:rsidRPr="000756DE">
        <w:t>quốc.</w:t>
      </w:r>
    </w:p>
    <w:p w14:paraId="5803A693" w14:textId="11664D35" w:rsidR="00E7478D" w:rsidRPr="000756DE" w:rsidRDefault="00E7478D" w:rsidP="008D6B63">
      <w:pPr>
        <w:pStyle w:val="ListParagraph"/>
        <w:numPr>
          <w:ilvl w:val="0"/>
          <w:numId w:val="39"/>
        </w:numPr>
        <w:spacing w:line="360" w:lineRule="auto"/>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8D6B63">
      <w:pPr>
        <w:pStyle w:val="ListParagraph"/>
        <w:numPr>
          <w:ilvl w:val="0"/>
          <w:numId w:val="39"/>
        </w:numPr>
        <w:spacing w:line="360" w:lineRule="auto"/>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8D6B63">
      <w:pPr>
        <w:pStyle w:val="ListParagraph"/>
        <w:numPr>
          <w:ilvl w:val="0"/>
          <w:numId w:val="39"/>
        </w:numPr>
        <w:spacing w:line="360" w:lineRule="auto"/>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8D6B63">
      <w:pPr>
        <w:pStyle w:val="ListParagraph"/>
        <w:numPr>
          <w:ilvl w:val="0"/>
          <w:numId w:val="39"/>
        </w:numPr>
        <w:spacing w:line="360" w:lineRule="auto"/>
      </w:pPr>
      <w:r w:rsidRPr="000756DE">
        <w:t>Chưa thể phân cửa xuất hàng cho sản phẩm.</w:t>
      </w:r>
    </w:p>
    <w:p w14:paraId="1362B242" w14:textId="1F99BB9B" w:rsidR="00E7478D" w:rsidRPr="000756DE" w:rsidRDefault="00E7478D" w:rsidP="00BD49F1">
      <w:pPr>
        <w:pStyle w:val="Heading2"/>
        <w:rPr>
          <w:color w:val="auto"/>
        </w:rPr>
      </w:pPr>
      <w:bookmarkStart w:id="335" w:name="_Toc87014972"/>
      <w:r w:rsidRPr="000756DE">
        <w:rPr>
          <w:color w:val="auto"/>
        </w:rPr>
        <w:t>Hướng phát triển</w:t>
      </w:r>
      <w:bookmarkEnd w:id="335"/>
    </w:p>
    <w:p w14:paraId="67BEFB0E" w14:textId="1A5EDCED" w:rsidR="004D2AE4" w:rsidRPr="000756DE" w:rsidRDefault="00A42E0D" w:rsidP="004D2AE4">
      <w:pPr>
        <w:rPr>
          <w:lang w:val="en-US"/>
        </w:rPr>
      </w:pPr>
      <w:r w:rsidRPr="000756DE">
        <w:rPr>
          <w:lang w:val="en-US"/>
        </w:rPr>
        <w:t>Để</w:t>
      </w:r>
      <w:r w:rsidR="00311458" w:rsidRPr="00311458">
        <w:rPr>
          <w:color w:val="FFFFFF" w:themeColor="background1"/>
        </w:rPr>
        <w:t>”</w:t>
      </w:r>
      <w:r w:rsidRPr="000756DE">
        <w:rPr>
          <w:lang w:val="en-US"/>
        </w:rPr>
        <w:t>có</w:t>
      </w:r>
      <w:r w:rsidR="00311458" w:rsidRPr="00311458">
        <w:rPr>
          <w:color w:val="FFFFFF" w:themeColor="background1"/>
        </w:rPr>
        <w:t>”</w:t>
      </w:r>
      <w:r w:rsidRPr="000756DE">
        <w:rPr>
          <w:lang w:val="en-US"/>
        </w:rPr>
        <w:t>thể áp dụng vào</w:t>
      </w:r>
      <w:r w:rsidR="00311458" w:rsidRPr="00311458">
        <w:rPr>
          <w:color w:val="FFFFFF" w:themeColor="background1"/>
        </w:rPr>
        <w:t>”</w:t>
      </w:r>
      <w:r w:rsidRPr="000756DE">
        <w:rPr>
          <w:lang w:val="en-US"/>
        </w:rPr>
        <w:t>doanh</w:t>
      </w:r>
      <w:r w:rsidR="00311458" w:rsidRPr="00311458">
        <w:rPr>
          <w:color w:val="FFFFFF" w:themeColor="background1"/>
        </w:rPr>
        <w:t>”</w:t>
      </w:r>
      <w:r w:rsidRPr="000756DE">
        <w:rPr>
          <w:lang w:val="en-US"/>
        </w:rPr>
        <w:t>nghiệp, hệ</w:t>
      </w:r>
      <w:r w:rsidR="00311458" w:rsidRPr="00311458">
        <w:rPr>
          <w:color w:val="FFFFFF" w:themeColor="background1"/>
        </w:rPr>
        <w:t>”</w:t>
      </w:r>
      <w:r w:rsidRPr="000756DE">
        <w:rPr>
          <w:lang w:val="en-US"/>
        </w:rPr>
        <w:t>thống</w:t>
      </w:r>
      <w:r w:rsidR="00311458" w:rsidRPr="00311458">
        <w:rPr>
          <w:color w:val="FFFFFF" w:themeColor="background1"/>
        </w:rPr>
        <w:t>”</w:t>
      </w:r>
      <w:r w:rsidRPr="000756DE">
        <w:rPr>
          <w:lang w:val="en-US"/>
        </w:rPr>
        <w:t>hiện</w:t>
      </w:r>
      <w:r w:rsidR="00311458" w:rsidRPr="00311458">
        <w:rPr>
          <w:color w:val="FFFFFF" w:themeColor="background1"/>
        </w:rPr>
        <w:t>”</w:t>
      </w:r>
      <w:r w:rsidRPr="000756DE">
        <w:rPr>
          <w:lang w:val="en-US"/>
        </w:rPr>
        <w:t>tại cần cải thiện những vấn đề sau:</w:t>
      </w:r>
    </w:p>
    <w:p w14:paraId="1C719958" w14:textId="72BE18BC" w:rsidR="00BD49F1" w:rsidRPr="000756DE" w:rsidRDefault="00BD49F1" w:rsidP="00CA5812">
      <w:pPr>
        <w:pStyle w:val="ListParagraph"/>
        <w:numPr>
          <w:ilvl w:val="0"/>
          <w:numId w:val="38"/>
        </w:numPr>
        <w:spacing w:line="360" w:lineRule="auto"/>
        <w:jc w:val="both"/>
      </w:pPr>
      <w:r w:rsidRPr="000756DE">
        <w:t>Tiếp tục hoàn thiện hệ thống, triển khai lên hệ thống web.</w:t>
      </w:r>
    </w:p>
    <w:p w14:paraId="4D147F7D" w14:textId="1344BBCC" w:rsidR="00BD49F1" w:rsidRPr="000756DE" w:rsidRDefault="00BD49F1" w:rsidP="00CA5812">
      <w:pPr>
        <w:pStyle w:val="ListParagraph"/>
        <w:numPr>
          <w:ilvl w:val="0"/>
          <w:numId w:val="38"/>
        </w:numPr>
        <w:spacing w:line="360" w:lineRule="auto"/>
        <w:jc w:val="both"/>
      </w:pPr>
      <w:r w:rsidRPr="000756DE">
        <w:t>Khắc phục</w:t>
      </w:r>
      <w:r w:rsidR="00311458" w:rsidRPr="00311458">
        <w:rPr>
          <w:color w:val="FFFFFF" w:themeColor="background1"/>
        </w:rPr>
        <w:t>”</w:t>
      </w:r>
      <w:r w:rsidRPr="000756DE">
        <w:t>những</w:t>
      </w:r>
      <w:r w:rsidR="00311458" w:rsidRPr="00311458">
        <w:rPr>
          <w:color w:val="FFFFFF" w:themeColor="background1"/>
        </w:rPr>
        <w:t>”</w:t>
      </w:r>
      <w:r w:rsidRPr="000756DE">
        <w:t>nhược điểm, hạn chế của</w:t>
      </w:r>
      <w:r w:rsidR="00311458" w:rsidRPr="00311458">
        <w:rPr>
          <w:color w:val="FFFFFF" w:themeColor="background1"/>
        </w:rPr>
        <w:t>”</w:t>
      </w:r>
      <w:r w:rsidRPr="000756DE">
        <w:t>hệ</w:t>
      </w:r>
      <w:r w:rsidR="00311458" w:rsidRPr="00311458">
        <w:rPr>
          <w:color w:val="FFFFFF" w:themeColor="background1"/>
        </w:rPr>
        <w:t>”</w:t>
      </w:r>
      <w:r w:rsidRPr="000756DE">
        <w:t>thống</w:t>
      </w:r>
      <w:r w:rsidR="00311458" w:rsidRPr="00311458">
        <w:rPr>
          <w:color w:val="FFFFFF" w:themeColor="background1"/>
        </w:rPr>
        <w:t>”</w:t>
      </w:r>
      <w:r w:rsidRPr="000756DE">
        <w:t>hiện tại.</w:t>
      </w:r>
    </w:p>
    <w:p w14:paraId="266BBE6F" w14:textId="5636F7D3" w:rsidR="00BD49F1" w:rsidRPr="000756DE" w:rsidRDefault="00BD49F1" w:rsidP="00CA5812">
      <w:pPr>
        <w:pStyle w:val="ListParagraph"/>
        <w:numPr>
          <w:ilvl w:val="0"/>
          <w:numId w:val="38"/>
        </w:numPr>
        <w:spacing w:line="360" w:lineRule="auto"/>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CA5812">
      <w:pPr>
        <w:pStyle w:val="ListParagraph"/>
        <w:numPr>
          <w:ilvl w:val="0"/>
          <w:numId w:val="38"/>
        </w:numPr>
        <w:spacing w:line="360" w:lineRule="auto"/>
        <w:jc w:val="both"/>
      </w:pPr>
      <w:r w:rsidRPr="000756DE">
        <w:t>Mở rộng</w:t>
      </w:r>
      <w:r w:rsidR="00536987" w:rsidRPr="000756DE">
        <w:t xml:space="preserve"> thêm</w:t>
      </w:r>
      <w:r w:rsidRPr="000756DE">
        <w:t xml:space="preserve"> phạm vi của hệ thống.</w:t>
      </w:r>
    </w:p>
    <w:p w14:paraId="79194EFD" w14:textId="1F91ECFB" w:rsidR="00BD49F1" w:rsidRDefault="00A42E0D" w:rsidP="00CA5812">
      <w:pPr>
        <w:rPr>
          <w:lang w:val="en-US"/>
        </w:rPr>
      </w:pPr>
      <w:r w:rsidRPr="000756DE">
        <w:rPr>
          <w:lang w:val="en-US"/>
        </w:rPr>
        <w:t>Việc cải thiện hệ thống cần có thời</w:t>
      </w:r>
      <w:r w:rsidR="00311458" w:rsidRPr="00311458">
        <w:rPr>
          <w:color w:val="FFFFFF" w:themeColor="background1"/>
        </w:rPr>
        <w:t>”</w:t>
      </w:r>
      <w:r w:rsidRPr="000756DE">
        <w:rPr>
          <w:lang w:val="en-US"/>
        </w:rPr>
        <w:t>gian</w:t>
      </w:r>
      <w:r w:rsidR="00311458" w:rsidRPr="00311458">
        <w:rPr>
          <w:color w:val="FFFFFF" w:themeColor="background1"/>
        </w:rPr>
        <w:t>”</w:t>
      </w:r>
      <w:r w:rsidRPr="000756DE">
        <w:rPr>
          <w:lang w:val="en-US"/>
        </w:rPr>
        <w:t>nghiên cứu</w:t>
      </w:r>
      <w:r w:rsidR="00311458" w:rsidRPr="00311458">
        <w:rPr>
          <w:color w:val="FFFFFF" w:themeColor="background1"/>
        </w:rPr>
        <w:t>”</w:t>
      </w:r>
      <w:r w:rsidRPr="000756DE">
        <w:rPr>
          <w:lang w:val="en-US"/>
        </w:rPr>
        <w:t>tìm</w:t>
      </w:r>
      <w:r w:rsidR="00311458" w:rsidRPr="00311458">
        <w:rPr>
          <w:color w:val="FFFFFF" w:themeColor="background1"/>
        </w:rPr>
        <w:t>”</w:t>
      </w:r>
      <w:r w:rsidRPr="000756DE">
        <w:rPr>
          <w:lang w:val="en-US"/>
        </w:rPr>
        <w:t>tòi thêm cả về kỹ thuật lẫn nghiệp vụ thực tế tại các doanh nghiệp. Hy vọng trong tương lai gần, hệ thống quản lý kho hàng của chúng em có thể được phát triển hơn nữa, đầy</w:t>
      </w:r>
      <w:r w:rsidR="00311458" w:rsidRPr="00311458">
        <w:rPr>
          <w:color w:val="FFFFFF" w:themeColor="background1"/>
        </w:rPr>
        <w:t>”</w:t>
      </w:r>
      <w:r w:rsidRPr="000756DE">
        <w:rPr>
          <w:lang w:val="en-US"/>
        </w:rPr>
        <w:t>đủ</w:t>
      </w:r>
      <w:r w:rsidR="00311458" w:rsidRPr="00311458">
        <w:rPr>
          <w:color w:val="FFFFFF" w:themeColor="background1"/>
        </w:rPr>
        <w:t>”</w:t>
      </w:r>
      <w:r w:rsidRPr="000756DE">
        <w:rPr>
          <w:lang w:val="en-US"/>
        </w:rPr>
        <w:t>tính năng cần thiết cũng</w:t>
      </w:r>
      <w:r w:rsidR="00311458" w:rsidRPr="00311458">
        <w:rPr>
          <w:color w:val="FFFFFF" w:themeColor="background1"/>
        </w:rPr>
        <w:t>”</w:t>
      </w:r>
      <w:r w:rsidRPr="000756DE">
        <w:rPr>
          <w:lang w:val="en-US"/>
        </w:rPr>
        <w:t>như</w:t>
      </w:r>
      <w:r w:rsidR="00311458" w:rsidRPr="00311458">
        <w:rPr>
          <w:color w:val="FFFFFF" w:themeColor="background1"/>
        </w:rPr>
        <w:t>”</w:t>
      </w:r>
      <w:r w:rsidRPr="000756DE">
        <w:rPr>
          <w:lang w:val="en-US"/>
        </w:rPr>
        <w:t>đáp</w:t>
      </w:r>
      <w:r w:rsidR="00311458" w:rsidRPr="00311458">
        <w:rPr>
          <w:color w:val="FFFFFF" w:themeColor="background1"/>
        </w:rPr>
        <w:t>”</w:t>
      </w:r>
      <w:r w:rsidRPr="000756DE">
        <w:rPr>
          <w:lang w:val="en-US"/>
        </w:rPr>
        <w:t>ứng</w:t>
      </w:r>
      <w:r w:rsidR="00311458" w:rsidRPr="00311458">
        <w:rPr>
          <w:color w:val="FFFFFF" w:themeColor="background1"/>
        </w:rPr>
        <w:t>”</w:t>
      </w:r>
      <w:r w:rsidRPr="000756DE">
        <w:rPr>
          <w:lang w:val="en-US"/>
        </w:rPr>
        <w:t>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2804FCB7" w14:textId="625FC821" w:rsidR="00C72AFF" w:rsidRDefault="00C72AFF" w:rsidP="00CA5812">
      <w:pPr>
        <w:rPr>
          <w:lang w:val="en-US"/>
        </w:rPr>
      </w:pPr>
    </w:p>
    <w:p w14:paraId="0F8D770D" w14:textId="2C0E6FBB" w:rsidR="00C72AFF" w:rsidRPr="000756DE" w:rsidRDefault="00C72AFF" w:rsidP="00CA5812">
      <w:pPr>
        <w:rPr>
          <w:lang w:val="en-US"/>
        </w:rPr>
      </w:pP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092B175F" w:rsidR="008952F4" w:rsidRPr="000756DE" w:rsidRDefault="008952F4" w:rsidP="00A60C81">
      <w:pPr>
        <w:pStyle w:val="ListParagraph"/>
        <w:ind w:left="0"/>
        <w:jc w:val="both"/>
        <w:rPr>
          <w:rFonts w:eastAsia="Times New Roman"/>
          <w:b/>
          <w:sz w:val="28"/>
          <w:szCs w:val="24"/>
        </w:rPr>
      </w:pPr>
      <w:r w:rsidRPr="000756DE">
        <w:rPr>
          <w:rFonts w:eastAsia="Times New Roman"/>
          <w:sz w:val="28"/>
          <w:szCs w:val="24"/>
        </w:rPr>
        <w:br w:type="page"/>
      </w:r>
      <w:r w:rsidR="004428FB" w:rsidRPr="000756DE">
        <w:rPr>
          <w:rFonts w:eastAsia="Times New Roman"/>
          <w:b/>
          <w:sz w:val="28"/>
          <w:szCs w:val="24"/>
        </w:rPr>
        <w:lastRenderedPageBreak/>
        <w:tab/>
      </w:r>
      <w:r w:rsidR="004428FB" w:rsidRPr="000756DE">
        <w:rPr>
          <w:rFonts w:eastAsia="Times New Roman"/>
          <w:b/>
          <w:sz w:val="28"/>
          <w:szCs w:val="24"/>
        </w:rPr>
        <w:tab/>
      </w:r>
    </w:p>
    <w:p w14:paraId="6A02D58A" w14:textId="77777777" w:rsidR="0061583C" w:rsidRPr="000756DE" w:rsidRDefault="0061583C">
      <w:pPr>
        <w:spacing w:after="200" w:line="276" w:lineRule="auto"/>
        <w:rPr>
          <w:rFonts w:eastAsia="Times New Roman" w:cs="Times New Roman"/>
          <w:b/>
          <w:sz w:val="28"/>
          <w:szCs w:val="24"/>
          <w:lang w:val="en-US"/>
        </w:rPr>
      </w:pPr>
    </w:p>
    <w:p w14:paraId="2B70015B" w14:textId="01FEF287" w:rsidR="00B520EA" w:rsidRPr="000756DE" w:rsidRDefault="00B520EA" w:rsidP="004D2AE4">
      <w:pPr>
        <w:pStyle w:val="SECTION"/>
      </w:pPr>
      <w:bookmarkStart w:id="336" w:name="_Toc49105255"/>
      <w:bookmarkStart w:id="337" w:name="_Toc51061491"/>
      <w:bookmarkEnd w:id="66"/>
      <w:r w:rsidRPr="000756DE">
        <w:t>TÀI LIỆU THAM KHẢO</w:t>
      </w:r>
      <w:bookmarkEnd w:id="336"/>
      <w:bookmarkEnd w:id="337"/>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6F7749DF" w14:textId="77777777" w:rsidR="006E7B52" w:rsidRPr="0062139F" w:rsidRDefault="006E7B52" w:rsidP="006E7B52">
      <w:pPr>
        <w:rPr>
          <w:rFonts w:cs="Times New Roman"/>
        </w:rPr>
      </w:pPr>
    </w:p>
    <w:p w14:paraId="1377A32F" w14:textId="77777777" w:rsidR="00960690" w:rsidRPr="0062139F" w:rsidRDefault="00960690" w:rsidP="00960690">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1F640F02" w:rsidR="00B520EA" w:rsidRPr="000756DE" w:rsidRDefault="003B5CD9" w:rsidP="004D2AE4">
      <w:pPr>
        <w:pStyle w:val="SECTION"/>
      </w:pPr>
      <w:bookmarkStart w:id="338" w:name="_Toc51061492"/>
      <w:r w:rsidRPr="000756DE">
        <w:lastRenderedPageBreak/>
        <w:t>PHỤ LỤC</w:t>
      </w:r>
      <w:bookmarkEnd w:id="338"/>
    </w:p>
    <w:p w14:paraId="5CA0887B" w14:textId="77777777" w:rsidR="00451502" w:rsidRPr="000756DE" w:rsidRDefault="00451502" w:rsidP="004D2AE4">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7F76A4" w14:textId="77777777" w:rsidR="000235E2" w:rsidRDefault="000235E2" w:rsidP="00C05CE5">
      <w:pPr>
        <w:spacing w:after="0" w:line="240" w:lineRule="auto"/>
      </w:pPr>
      <w:r>
        <w:separator/>
      </w:r>
    </w:p>
  </w:endnote>
  <w:endnote w:type="continuationSeparator" w:id="0">
    <w:p w14:paraId="4C0A1C97" w14:textId="77777777" w:rsidR="000235E2" w:rsidRDefault="000235E2"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324234"/>
      <w:docPartObj>
        <w:docPartGallery w:val="Page Numbers (Bottom of Page)"/>
        <w:docPartUnique/>
      </w:docPartObj>
    </w:sdtPr>
    <w:sdtEndPr>
      <w:rPr>
        <w:noProof/>
      </w:rPr>
    </w:sdtEndPr>
    <w:sdtContent>
      <w:p w14:paraId="41CC5FE4" w14:textId="63C56D46" w:rsidR="009D57B5" w:rsidRDefault="009D57B5">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9D57B5" w:rsidRDefault="009D5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6215214"/>
      <w:docPartObj>
        <w:docPartGallery w:val="Page Numbers (Bottom of Page)"/>
        <w:docPartUnique/>
      </w:docPartObj>
    </w:sdtPr>
    <w:sdtEndPr>
      <w:rPr>
        <w:noProof/>
      </w:rPr>
    </w:sdtEndPr>
    <w:sdtContent>
      <w:p w14:paraId="782BBE6D" w14:textId="38B90614" w:rsidR="009D57B5" w:rsidRDefault="009D57B5">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9D57B5" w:rsidRPr="00C05CE5" w:rsidRDefault="009D57B5"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8D577D" w14:textId="77777777" w:rsidR="000235E2" w:rsidRDefault="000235E2" w:rsidP="00C05CE5">
      <w:pPr>
        <w:spacing w:after="0" w:line="240" w:lineRule="auto"/>
      </w:pPr>
      <w:r>
        <w:separator/>
      </w:r>
    </w:p>
  </w:footnote>
  <w:footnote w:type="continuationSeparator" w:id="0">
    <w:p w14:paraId="38151411" w14:textId="77777777" w:rsidR="000235E2" w:rsidRDefault="000235E2"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14F40AE1"/>
    <w:multiLevelType w:val="hybridMultilevel"/>
    <w:tmpl w:val="12E671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23639F6"/>
    <w:multiLevelType w:val="hybridMultilevel"/>
    <w:tmpl w:val="87449DBC"/>
    <w:lvl w:ilvl="0" w:tplc="2F648E00">
      <w:start w:val="2"/>
      <w:numFmt w:val="bullet"/>
      <w:lvlText w:val="-"/>
      <w:lvlJc w:val="left"/>
      <w:pPr>
        <w:ind w:left="1667" w:hanging="360"/>
      </w:pPr>
      <w:rPr>
        <w:rFonts w:ascii="Times New Roman" w:eastAsiaTheme="minorHAnsi" w:hAnsi="Times New Roman" w:cs="Times New Roman" w:hint="default"/>
      </w:rPr>
    </w:lvl>
    <w:lvl w:ilvl="1" w:tplc="04090003" w:tentative="1">
      <w:start w:val="1"/>
      <w:numFmt w:val="bullet"/>
      <w:lvlText w:val="o"/>
      <w:lvlJc w:val="left"/>
      <w:pPr>
        <w:ind w:left="2387" w:hanging="360"/>
      </w:pPr>
      <w:rPr>
        <w:rFonts w:ascii="Courier New" w:hAnsi="Courier New" w:cs="Courier New" w:hint="default"/>
      </w:rPr>
    </w:lvl>
    <w:lvl w:ilvl="2" w:tplc="04090005" w:tentative="1">
      <w:start w:val="1"/>
      <w:numFmt w:val="bullet"/>
      <w:lvlText w:val=""/>
      <w:lvlJc w:val="left"/>
      <w:pPr>
        <w:ind w:left="3107" w:hanging="360"/>
      </w:pPr>
      <w:rPr>
        <w:rFonts w:ascii="Wingdings" w:hAnsi="Wingdings" w:hint="default"/>
      </w:rPr>
    </w:lvl>
    <w:lvl w:ilvl="3" w:tplc="04090001" w:tentative="1">
      <w:start w:val="1"/>
      <w:numFmt w:val="bullet"/>
      <w:lvlText w:val=""/>
      <w:lvlJc w:val="left"/>
      <w:pPr>
        <w:ind w:left="3827" w:hanging="360"/>
      </w:pPr>
      <w:rPr>
        <w:rFonts w:ascii="Symbol" w:hAnsi="Symbol" w:hint="default"/>
      </w:rPr>
    </w:lvl>
    <w:lvl w:ilvl="4" w:tplc="04090003" w:tentative="1">
      <w:start w:val="1"/>
      <w:numFmt w:val="bullet"/>
      <w:lvlText w:val="o"/>
      <w:lvlJc w:val="left"/>
      <w:pPr>
        <w:ind w:left="4547" w:hanging="360"/>
      </w:pPr>
      <w:rPr>
        <w:rFonts w:ascii="Courier New" w:hAnsi="Courier New" w:cs="Courier New" w:hint="default"/>
      </w:rPr>
    </w:lvl>
    <w:lvl w:ilvl="5" w:tplc="04090005" w:tentative="1">
      <w:start w:val="1"/>
      <w:numFmt w:val="bullet"/>
      <w:lvlText w:val=""/>
      <w:lvlJc w:val="left"/>
      <w:pPr>
        <w:ind w:left="5267" w:hanging="360"/>
      </w:pPr>
      <w:rPr>
        <w:rFonts w:ascii="Wingdings" w:hAnsi="Wingdings" w:hint="default"/>
      </w:rPr>
    </w:lvl>
    <w:lvl w:ilvl="6" w:tplc="04090001" w:tentative="1">
      <w:start w:val="1"/>
      <w:numFmt w:val="bullet"/>
      <w:lvlText w:val=""/>
      <w:lvlJc w:val="left"/>
      <w:pPr>
        <w:ind w:left="5987" w:hanging="360"/>
      </w:pPr>
      <w:rPr>
        <w:rFonts w:ascii="Symbol" w:hAnsi="Symbol" w:hint="default"/>
      </w:rPr>
    </w:lvl>
    <w:lvl w:ilvl="7" w:tplc="04090003" w:tentative="1">
      <w:start w:val="1"/>
      <w:numFmt w:val="bullet"/>
      <w:lvlText w:val="o"/>
      <w:lvlJc w:val="left"/>
      <w:pPr>
        <w:ind w:left="6707" w:hanging="360"/>
      </w:pPr>
      <w:rPr>
        <w:rFonts w:ascii="Courier New" w:hAnsi="Courier New" w:cs="Courier New" w:hint="default"/>
      </w:rPr>
    </w:lvl>
    <w:lvl w:ilvl="8" w:tplc="04090005" w:tentative="1">
      <w:start w:val="1"/>
      <w:numFmt w:val="bullet"/>
      <w:lvlText w:val=""/>
      <w:lvlJc w:val="left"/>
      <w:pPr>
        <w:ind w:left="7427" w:hanging="360"/>
      </w:pPr>
      <w:rPr>
        <w:rFonts w:ascii="Wingdings" w:hAnsi="Wingdings" w:hint="default"/>
      </w:rPr>
    </w:lvl>
  </w:abstractNum>
  <w:abstractNum w:abstractNumId="11" w15:restartNumberingAfterBreak="0">
    <w:nsid w:val="235A7BEF"/>
    <w:multiLevelType w:val="multilevel"/>
    <w:tmpl w:val="BB6CC108"/>
    <w:lvl w:ilvl="0">
      <w:start w:val="2"/>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5205ED"/>
    <w:multiLevelType w:val="hybridMultilevel"/>
    <w:tmpl w:val="21F8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F1382"/>
    <w:multiLevelType w:val="hybridMultilevel"/>
    <w:tmpl w:val="4F527036"/>
    <w:lvl w:ilvl="0" w:tplc="2F648E00">
      <w:start w:val="2"/>
      <w:numFmt w:val="bullet"/>
      <w:lvlText w:val="-"/>
      <w:lvlJc w:val="left"/>
      <w:pPr>
        <w:ind w:left="1510" w:hanging="360"/>
      </w:pPr>
      <w:rPr>
        <w:rFonts w:ascii="Times New Roman" w:eastAsiaTheme="minorHAnsi" w:hAnsi="Times New Roman" w:cs="Times New Roman" w:hint="default"/>
      </w:rPr>
    </w:lvl>
    <w:lvl w:ilvl="1" w:tplc="04090003" w:tentative="1">
      <w:start w:val="1"/>
      <w:numFmt w:val="bullet"/>
      <w:lvlText w:val="o"/>
      <w:lvlJc w:val="left"/>
      <w:pPr>
        <w:ind w:left="2230" w:hanging="360"/>
      </w:pPr>
      <w:rPr>
        <w:rFonts w:ascii="Courier New" w:hAnsi="Courier New" w:cs="Courier New" w:hint="default"/>
      </w:rPr>
    </w:lvl>
    <w:lvl w:ilvl="2" w:tplc="04090005" w:tentative="1">
      <w:start w:val="1"/>
      <w:numFmt w:val="bullet"/>
      <w:lvlText w:val=""/>
      <w:lvlJc w:val="left"/>
      <w:pPr>
        <w:ind w:left="2950" w:hanging="360"/>
      </w:pPr>
      <w:rPr>
        <w:rFonts w:ascii="Wingdings" w:hAnsi="Wingdings" w:hint="default"/>
      </w:rPr>
    </w:lvl>
    <w:lvl w:ilvl="3" w:tplc="04090001" w:tentative="1">
      <w:start w:val="1"/>
      <w:numFmt w:val="bullet"/>
      <w:lvlText w:val=""/>
      <w:lvlJc w:val="left"/>
      <w:pPr>
        <w:ind w:left="3670" w:hanging="360"/>
      </w:pPr>
      <w:rPr>
        <w:rFonts w:ascii="Symbol" w:hAnsi="Symbol" w:hint="default"/>
      </w:rPr>
    </w:lvl>
    <w:lvl w:ilvl="4" w:tplc="04090003" w:tentative="1">
      <w:start w:val="1"/>
      <w:numFmt w:val="bullet"/>
      <w:lvlText w:val="o"/>
      <w:lvlJc w:val="left"/>
      <w:pPr>
        <w:ind w:left="4390" w:hanging="360"/>
      </w:pPr>
      <w:rPr>
        <w:rFonts w:ascii="Courier New" w:hAnsi="Courier New" w:cs="Courier New" w:hint="default"/>
      </w:rPr>
    </w:lvl>
    <w:lvl w:ilvl="5" w:tplc="04090005" w:tentative="1">
      <w:start w:val="1"/>
      <w:numFmt w:val="bullet"/>
      <w:lvlText w:val=""/>
      <w:lvlJc w:val="left"/>
      <w:pPr>
        <w:ind w:left="5110" w:hanging="360"/>
      </w:pPr>
      <w:rPr>
        <w:rFonts w:ascii="Wingdings" w:hAnsi="Wingdings" w:hint="default"/>
      </w:rPr>
    </w:lvl>
    <w:lvl w:ilvl="6" w:tplc="04090001" w:tentative="1">
      <w:start w:val="1"/>
      <w:numFmt w:val="bullet"/>
      <w:lvlText w:val=""/>
      <w:lvlJc w:val="left"/>
      <w:pPr>
        <w:ind w:left="5830" w:hanging="360"/>
      </w:pPr>
      <w:rPr>
        <w:rFonts w:ascii="Symbol" w:hAnsi="Symbol" w:hint="default"/>
      </w:rPr>
    </w:lvl>
    <w:lvl w:ilvl="7" w:tplc="04090003" w:tentative="1">
      <w:start w:val="1"/>
      <w:numFmt w:val="bullet"/>
      <w:lvlText w:val="o"/>
      <w:lvlJc w:val="left"/>
      <w:pPr>
        <w:ind w:left="6550" w:hanging="360"/>
      </w:pPr>
      <w:rPr>
        <w:rFonts w:ascii="Courier New" w:hAnsi="Courier New" w:cs="Courier New" w:hint="default"/>
      </w:rPr>
    </w:lvl>
    <w:lvl w:ilvl="8" w:tplc="04090005" w:tentative="1">
      <w:start w:val="1"/>
      <w:numFmt w:val="bullet"/>
      <w:lvlText w:val=""/>
      <w:lvlJc w:val="left"/>
      <w:pPr>
        <w:ind w:left="7270" w:hanging="360"/>
      </w:pPr>
      <w:rPr>
        <w:rFonts w:ascii="Wingdings" w:hAnsi="Wingdings" w:hint="default"/>
      </w:rPr>
    </w:lvl>
  </w:abstractNum>
  <w:abstractNum w:abstractNumId="18"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DC4192E"/>
    <w:multiLevelType w:val="multilevel"/>
    <w:tmpl w:val="6DA0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4D565D"/>
    <w:multiLevelType w:val="multilevel"/>
    <w:tmpl w:val="1B305D6A"/>
    <w:lvl w:ilvl="0">
      <w:start w:val="1"/>
      <w:numFmt w:val="decimal"/>
      <w:pStyle w:val="Heading1"/>
      <w:lvlText w:val="Chương %1."/>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20" w:hanging="360"/>
      </w:pPr>
      <w:rPr>
        <w:rFonts w:ascii="Times New Roman" w:hAnsi="Times New Roman" w:cs="Times New Roman" w:hint="default"/>
      </w:rPr>
    </w:lvl>
    <w:lvl w:ilvl="2">
      <w:start w:val="1"/>
      <w:numFmt w:val="decimal"/>
      <w:lvlText w:val="%1.%2.%3."/>
      <w:lvlJc w:val="left"/>
      <w:pPr>
        <w:ind w:left="720" w:hanging="360"/>
      </w:pPr>
      <w:rPr>
        <w:rFonts w:hint="default"/>
      </w:rPr>
    </w:lvl>
    <w:lvl w:ilvl="3">
      <w:start w:val="1"/>
      <w:numFmt w:val="decimal"/>
      <w:pStyle w:val="Heading4"/>
      <w:lvlText w:val="%1.%2.%3.%4."/>
      <w:lvlJc w:val="left"/>
      <w:pPr>
        <w:ind w:left="1440" w:hanging="360"/>
      </w:pPr>
      <w:rPr>
        <w:rFonts w:ascii="Times New Roman" w:hAnsi="Times New Roman" w:cs="Times New Roman"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D5A58CE"/>
    <w:multiLevelType w:val="multilevel"/>
    <w:tmpl w:val="1E96C3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8024DA"/>
    <w:multiLevelType w:val="multilevel"/>
    <w:tmpl w:val="E3A861D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E7626D"/>
    <w:multiLevelType w:val="multilevel"/>
    <w:tmpl w:val="75FA9A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8"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ACF34ED"/>
    <w:multiLevelType w:val="hybridMultilevel"/>
    <w:tmpl w:val="3E26AE8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10"/>
  </w:num>
  <w:num w:numId="4">
    <w:abstractNumId w:val="17"/>
  </w:num>
  <w:num w:numId="5">
    <w:abstractNumId w:val="30"/>
  </w:num>
  <w:num w:numId="6">
    <w:abstractNumId w:val="33"/>
  </w:num>
  <w:num w:numId="7">
    <w:abstractNumId w:val="11"/>
  </w:num>
  <w:num w:numId="8">
    <w:abstractNumId w:val="37"/>
  </w:num>
  <w:num w:numId="9">
    <w:abstractNumId w:val="24"/>
  </w:num>
  <w:num w:numId="10">
    <w:abstractNumId w:val="9"/>
  </w:num>
  <w:num w:numId="11">
    <w:abstractNumId w:val="1"/>
  </w:num>
  <w:num w:numId="12">
    <w:abstractNumId w:val="20"/>
  </w:num>
  <w:num w:numId="13">
    <w:abstractNumId w:val="31"/>
  </w:num>
  <w:num w:numId="14">
    <w:abstractNumId w:val="6"/>
  </w:num>
  <w:num w:numId="15">
    <w:abstractNumId w:val="4"/>
  </w:num>
  <w:num w:numId="16">
    <w:abstractNumId w:val="23"/>
  </w:num>
  <w:num w:numId="17">
    <w:abstractNumId w:val="22"/>
  </w:num>
  <w:num w:numId="18">
    <w:abstractNumId w:val="18"/>
  </w:num>
  <w:num w:numId="19">
    <w:abstractNumId w:val="39"/>
  </w:num>
  <w:num w:numId="20">
    <w:abstractNumId w:val="16"/>
  </w:num>
  <w:num w:numId="21">
    <w:abstractNumId w:val="15"/>
  </w:num>
  <w:num w:numId="22">
    <w:abstractNumId w:val="25"/>
  </w:num>
  <w:num w:numId="23">
    <w:abstractNumId w:val="32"/>
  </w:num>
  <w:num w:numId="24">
    <w:abstractNumId w:val="26"/>
  </w:num>
  <w:num w:numId="25">
    <w:abstractNumId w:val="34"/>
  </w:num>
  <w:num w:numId="26">
    <w:abstractNumId w:val="0"/>
  </w:num>
  <w:num w:numId="27">
    <w:abstractNumId w:val="36"/>
  </w:num>
  <w:num w:numId="28">
    <w:abstractNumId w:val="7"/>
  </w:num>
  <w:num w:numId="29">
    <w:abstractNumId w:val="19"/>
  </w:num>
  <w:num w:numId="30">
    <w:abstractNumId w:val="21"/>
  </w:num>
  <w:num w:numId="31">
    <w:abstractNumId w:val="35"/>
  </w:num>
  <w:num w:numId="32">
    <w:abstractNumId w:val="5"/>
  </w:num>
  <w:num w:numId="33">
    <w:abstractNumId w:val="13"/>
  </w:num>
  <w:num w:numId="34">
    <w:abstractNumId w:val="28"/>
  </w:num>
  <w:num w:numId="35">
    <w:abstractNumId w:val="29"/>
  </w:num>
  <w:num w:numId="36">
    <w:abstractNumId w:val="12"/>
  </w:num>
  <w:num w:numId="37">
    <w:abstractNumId w:val="14"/>
  </w:num>
  <w:num w:numId="38">
    <w:abstractNumId w:val="3"/>
  </w:num>
  <w:num w:numId="39">
    <w:abstractNumId w:val="38"/>
  </w:num>
  <w:num w:numId="40">
    <w:abstractNumId w:val="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6127"/>
    <w:rsid w:val="00017668"/>
    <w:rsid w:val="000202CC"/>
    <w:rsid w:val="00020753"/>
    <w:rsid w:val="00021D28"/>
    <w:rsid w:val="00022DA6"/>
    <w:rsid w:val="000235E2"/>
    <w:rsid w:val="00024BA9"/>
    <w:rsid w:val="00027566"/>
    <w:rsid w:val="000277C9"/>
    <w:rsid w:val="00031254"/>
    <w:rsid w:val="00031726"/>
    <w:rsid w:val="00031849"/>
    <w:rsid w:val="00032391"/>
    <w:rsid w:val="00034739"/>
    <w:rsid w:val="00036658"/>
    <w:rsid w:val="000374D8"/>
    <w:rsid w:val="00040CE0"/>
    <w:rsid w:val="000456F6"/>
    <w:rsid w:val="0005027E"/>
    <w:rsid w:val="00050285"/>
    <w:rsid w:val="000504C2"/>
    <w:rsid w:val="00051A75"/>
    <w:rsid w:val="00051C77"/>
    <w:rsid w:val="00053324"/>
    <w:rsid w:val="0005475D"/>
    <w:rsid w:val="0005478D"/>
    <w:rsid w:val="00054BF7"/>
    <w:rsid w:val="000556D3"/>
    <w:rsid w:val="00056EDB"/>
    <w:rsid w:val="00060313"/>
    <w:rsid w:val="00071D02"/>
    <w:rsid w:val="0007432D"/>
    <w:rsid w:val="0007508D"/>
    <w:rsid w:val="00075587"/>
    <w:rsid w:val="000756DE"/>
    <w:rsid w:val="00075B00"/>
    <w:rsid w:val="000772E4"/>
    <w:rsid w:val="000855BC"/>
    <w:rsid w:val="00087D29"/>
    <w:rsid w:val="00091616"/>
    <w:rsid w:val="00092675"/>
    <w:rsid w:val="00094AAE"/>
    <w:rsid w:val="000950C9"/>
    <w:rsid w:val="00095E59"/>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C67CF"/>
    <w:rsid w:val="000D1A68"/>
    <w:rsid w:val="000D1BA3"/>
    <w:rsid w:val="000D6348"/>
    <w:rsid w:val="000E1AE6"/>
    <w:rsid w:val="000E377A"/>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3372"/>
    <w:rsid w:val="001135DB"/>
    <w:rsid w:val="00117A95"/>
    <w:rsid w:val="00117DB4"/>
    <w:rsid w:val="00120A74"/>
    <w:rsid w:val="0012260E"/>
    <w:rsid w:val="00122F81"/>
    <w:rsid w:val="00125206"/>
    <w:rsid w:val="0012522A"/>
    <w:rsid w:val="00126A4E"/>
    <w:rsid w:val="00127B83"/>
    <w:rsid w:val="00130AB0"/>
    <w:rsid w:val="0013192F"/>
    <w:rsid w:val="001339E0"/>
    <w:rsid w:val="001343D3"/>
    <w:rsid w:val="00134E4C"/>
    <w:rsid w:val="00136983"/>
    <w:rsid w:val="0013746E"/>
    <w:rsid w:val="00142006"/>
    <w:rsid w:val="001467CC"/>
    <w:rsid w:val="001468D7"/>
    <w:rsid w:val="00150351"/>
    <w:rsid w:val="0015149F"/>
    <w:rsid w:val="00153F92"/>
    <w:rsid w:val="001557A0"/>
    <w:rsid w:val="00155AB2"/>
    <w:rsid w:val="00156FE3"/>
    <w:rsid w:val="001601B0"/>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C6B"/>
    <w:rsid w:val="00191FE2"/>
    <w:rsid w:val="0019501B"/>
    <w:rsid w:val="00195317"/>
    <w:rsid w:val="001959EC"/>
    <w:rsid w:val="001A1B85"/>
    <w:rsid w:val="001A2A7F"/>
    <w:rsid w:val="001A3277"/>
    <w:rsid w:val="001A4E01"/>
    <w:rsid w:val="001A6D61"/>
    <w:rsid w:val="001A6ED8"/>
    <w:rsid w:val="001B16E4"/>
    <w:rsid w:val="001B414B"/>
    <w:rsid w:val="001B56F2"/>
    <w:rsid w:val="001B7347"/>
    <w:rsid w:val="001B7686"/>
    <w:rsid w:val="001C2360"/>
    <w:rsid w:val="001C64D6"/>
    <w:rsid w:val="001D17DC"/>
    <w:rsid w:val="001D55CB"/>
    <w:rsid w:val="001E10D3"/>
    <w:rsid w:val="001E3F7A"/>
    <w:rsid w:val="001E4518"/>
    <w:rsid w:val="001F1B40"/>
    <w:rsid w:val="001F1CE2"/>
    <w:rsid w:val="001F247C"/>
    <w:rsid w:val="001F4325"/>
    <w:rsid w:val="001F7383"/>
    <w:rsid w:val="001F7810"/>
    <w:rsid w:val="001F7834"/>
    <w:rsid w:val="001F7CE8"/>
    <w:rsid w:val="00203F64"/>
    <w:rsid w:val="0020524A"/>
    <w:rsid w:val="00205283"/>
    <w:rsid w:val="002067C6"/>
    <w:rsid w:val="002070F6"/>
    <w:rsid w:val="0021163C"/>
    <w:rsid w:val="00211880"/>
    <w:rsid w:val="00213292"/>
    <w:rsid w:val="002161DE"/>
    <w:rsid w:val="00216371"/>
    <w:rsid w:val="00216488"/>
    <w:rsid w:val="00217A61"/>
    <w:rsid w:val="00220537"/>
    <w:rsid w:val="002219BF"/>
    <w:rsid w:val="00223A41"/>
    <w:rsid w:val="00223C07"/>
    <w:rsid w:val="00226D90"/>
    <w:rsid w:val="00226F65"/>
    <w:rsid w:val="0022733E"/>
    <w:rsid w:val="002318AE"/>
    <w:rsid w:val="00234A15"/>
    <w:rsid w:val="00235A62"/>
    <w:rsid w:val="002406B1"/>
    <w:rsid w:val="002437D3"/>
    <w:rsid w:val="00243B32"/>
    <w:rsid w:val="00243D71"/>
    <w:rsid w:val="00243E93"/>
    <w:rsid w:val="00247348"/>
    <w:rsid w:val="00247D6C"/>
    <w:rsid w:val="00250942"/>
    <w:rsid w:val="00251985"/>
    <w:rsid w:val="00255E9E"/>
    <w:rsid w:val="002562A8"/>
    <w:rsid w:val="002624E2"/>
    <w:rsid w:val="002713FF"/>
    <w:rsid w:val="00271C86"/>
    <w:rsid w:val="002755BC"/>
    <w:rsid w:val="00281021"/>
    <w:rsid w:val="00282B01"/>
    <w:rsid w:val="002833B6"/>
    <w:rsid w:val="00283EC4"/>
    <w:rsid w:val="0028714C"/>
    <w:rsid w:val="00291597"/>
    <w:rsid w:val="00291DED"/>
    <w:rsid w:val="00295CE0"/>
    <w:rsid w:val="0029670C"/>
    <w:rsid w:val="002A0005"/>
    <w:rsid w:val="002A04A9"/>
    <w:rsid w:val="002A1F59"/>
    <w:rsid w:val="002A3374"/>
    <w:rsid w:val="002B0CFE"/>
    <w:rsid w:val="002B17A3"/>
    <w:rsid w:val="002B2351"/>
    <w:rsid w:val="002B26CA"/>
    <w:rsid w:val="002B37CF"/>
    <w:rsid w:val="002B4594"/>
    <w:rsid w:val="002B6D31"/>
    <w:rsid w:val="002C030A"/>
    <w:rsid w:val="002C0CB7"/>
    <w:rsid w:val="002C38E0"/>
    <w:rsid w:val="002C4398"/>
    <w:rsid w:val="002C4C76"/>
    <w:rsid w:val="002C6BD3"/>
    <w:rsid w:val="002D0174"/>
    <w:rsid w:val="002D05E1"/>
    <w:rsid w:val="002D0A71"/>
    <w:rsid w:val="002D787A"/>
    <w:rsid w:val="002E2A6E"/>
    <w:rsid w:val="002E3735"/>
    <w:rsid w:val="002E60FD"/>
    <w:rsid w:val="002E7660"/>
    <w:rsid w:val="002F12E1"/>
    <w:rsid w:val="002F16B8"/>
    <w:rsid w:val="002F2285"/>
    <w:rsid w:val="002F4055"/>
    <w:rsid w:val="002F4920"/>
    <w:rsid w:val="0030015A"/>
    <w:rsid w:val="00300CA8"/>
    <w:rsid w:val="003077FB"/>
    <w:rsid w:val="00311458"/>
    <w:rsid w:val="00311AB0"/>
    <w:rsid w:val="00312218"/>
    <w:rsid w:val="00312364"/>
    <w:rsid w:val="0031527B"/>
    <w:rsid w:val="0032160C"/>
    <w:rsid w:val="003354B1"/>
    <w:rsid w:val="00336444"/>
    <w:rsid w:val="003418A7"/>
    <w:rsid w:val="003461EA"/>
    <w:rsid w:val="00346569"/>
    <w:rsid w:val="00352FD7"/>
    <w:rsid w:val="00354C2C"/>
    <w:rsid w:val="00356294"/>
    <w:rsid w:val="003616C5"/>
    <w:rsid w:val="00365F32"/>
    <w:rsid w:val="00370ADB"/>
    <w:rsid w:val="0037107D"/>
    <w:rsid w:val="003731BA"/>
    <w:rsid w:val="0037375E"/>
    <w:rsid w:val="00374202"/>
    <w:rsid w:val="00376D17"/>
    <w:rsid w:val="00377728"/>
    <w:rsid w:val="00380033"/>
    <w:rsid w:val="00383F08"/>
    <w:rsid w:val="0038537E"/>
    <w:rsid w:val="00390B1D"/>
    <w:rsid w:val="00392699"/>
    <w:rsid w:val="00394666"/>
    <w:rsid w:val="003977F2"/>
    <w:rsid w:val="00397F18"/>
    <w:rsid w:val="003A3264"/>
    <w:rsid w:val="003A3C93"/>
    <w:rsid w:val="003A506B"/>
    <w:rsid w:val="003A59CD"/>
    <w:rsid w:val="003A76C5"/>
    <w:rsid w:val="003B32FB"/>
    <w:rsid w:val="003B55B1"/>
    <w:rsid w:val="003B5CD9"/>
    <w:rsid w:val="003B7EC6"/>
    <w:rsid w:val="003C427D"/>
    <w:rsid w:val="003C61C9"/>
    <w:rsid w:val="003C7898"/>
    <w:rsid w:val="003D0890"/>
    <w:rsid w:val="003D0FAD"/>
    <w:rsid w:val="003D3D4E"/>
    <w:rsid w:val="003D6E7C"/>
    <w:rsid w:val="003D71B4"/>
    <w:rsid w:val="003E43DE"/>
    <w:rsid w:val="003E4485"/>
    <w:rsid w:val="003F5AAA"/>
    <w:rsid w:val="003F6902"/>
    <w:rsid w:val="003F6BA9"/>
    <w:rsid w:val="003F6C94"/>
    <w:rsid w:val="003F70AB"/>
    <w:rsid w:val="00400582"/>
    <w:rsid w:val="004016F2"/>
    <w:rsid w:val="00401868"/>
    <w:rsid w:val="00402A79"/>
    <w:rsid w:val="00403A21"/>
    <w:rsid w:val="00403FC0"/>
    <w:rsid w:val="004067F5"/>
    <w:rsid w:val="00407E69"/>
    <w:rsid w:val="00410D43"/>
    <w:rsid w:val="00411F8F"/>
    <w:rsid w:val="00416533"/>
    <w:rsid w:val="00417F93"/>
    <w:rsid w:val="00421099"/>
    <w:rsid w:val="004210A1"/>
    <w:rsid w:val="00422D1C"/>
    <w:rsid w:val="0042324A"/>
    <w:rsid w:val="00423D8C"/>
    <w:rsid w:val="00426B1F"/>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55A1"/>
    <w:rsid w:val="004663BD"/>
    <w:rsid w:val="00466B04"/>
    <w:rsid w:val="00470453"/>
    <w:rsid w:val="00471819"/>
    <w:rsid w:val="00471901"/>
    <w:rsid w:val="00471F6D"/>
    <w:rsid w:val="0047492B"/>
    <w:rsid w:val="00474C75"/>
    <w:rsid w:val="0047569A"/>
    <w:rsid w:val="00476010"/>
    <w:rsid w:val="00476AAD"/>
    <w:rsid w:val="004811E0"/>
    <w:rsid w:val="004814A6"/>
    <w:rsid w:val="00481673"/>
    <w:rsid w:val="00481823"/>
    <w:rsid w:val="00481E6F"/>
    <w:rsid w:val="00483286"/>
    <w:rsid w:val="00486657"/>
    <w:rsid w:val="00487291"/>
    <w:rsid w:val="0049333B"/>
    <w:rsid w:val="00493768"/>
    <w:rsid w:val="00496F99"/>
    <w:rsid w:val="004A08FF"/>
    <w:rsid w:val="004A180B"/>
    <w:rsid w:val="004A62A6"/>
    <w:rsid w:val="004A6981"/>
    <w:rsid w:val="004B1525"/>
    <w:rsid w:val="004B1678"/>
    <w:rsid w:val="004B1A3C"/>
    <w:rsid w:val="004B5A7D"/>
    <w:rsid w:val="004C0494"/>
    <w:rsid w:val="004C302B"/>
    <w:rsid w:val="004C32E4"/>
    <w:rsid w:val="004C4267"/>
    <w:rsid w:val="004C46A1"/>
    <w:rsid w:val="004C5937"/>
    <w:rsid w:val="004C617E"/>
    <w:rsid w:val="004C75E4"/>
    <w:rsid w:val="004D2762"/>
    <w:rsid w:val="004D2AE4"/>
    <w:rsid w:val="004D65C8"/>
    <w:rsid w:val="004E09C2"/>
    <w:rsid w:val="004E0FE8"/>
    <w:rsid w:val="004E14F7"/>
    <w:rsid w:val="004E336D"/>
    <w:rsid w:val="004E3D8D"/>
    <w:rsid w:val="004E5AEF"/>
    <w:rsid w:val="004E61B9"/>
    <w:rsid w:val="004E7A2D"/>
    <w:rsid w:val="004F2FCD"/>
    <w:rsid w:val="004F5F10"/>
    <w:rsid w:val="004F644E"/>
    <w:rsid w:val="004F6811"/>
    <w:rsid w:val="004F6FB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3645"/>
    <w:rsid w:val="00533C79"/>
    <w:rsid w:val="00536987"/>
    <w:rsid w:val="00540E16"/>
    <w:rsid w:val="005451CA"/>
    <w:rsid w:val="00546054"/>
    <w:rsid w:val="00547636"/>
    <w:rsid w:val="00551985"/>
    <w:rsid w:val="00551A84"/>
    <w:rsid w:val="005523D1"/>
    <w:rsid w:val="0055378C"/>
    <w:rsid w:val="005542CC"/>
    <w:rsid w:val="005574A1"/>
    <w:rsid w:val="0055785F"/>
    <w:rsid w:val="00560F41"/>
    <w:rsid w:val="00566424"/>
    <w:rsid w:val="0056771A"/>
    <w:rsid w:val="00572585"/>
    <w:rsid w:val="00574BE5"/>
    <w:rsid w:val="0058135F"/>
    <w:rsid w:val="0058234F"/>
    <w:rsid w:val="00583DAC"/>
    <w:rsid w:val="005856C5"/>
    <w:rsid w:val="00585E14"/>
    <w:rsid w:val="00590CD8"/>
    <w:rsid w:val="00590D57"/>
    <w:rsid w:val="00590E94"/>
    <w:rsid w:val="00590F82"/>
    <w:rsid w:val="005913F1"/>
    <w:rsid w:val="00593EAB"/>
    <w:rsid w:val="00594B8D"/>
    <w:rsid w:val="00594E78"/>
    <w:rsid w:val="005A0615"/>
    <w:rsid w:val="005A1137"/>
    <w:rsid w:val="005A2B2C"/>
    <w:rsid w:val="005A3196"/>
    <w:rsid w:val="005A4489"/>
    <w:rsid w:val="005A49F4"/>
    <w:rsid w:val="005A6310"/>
    <w:rsid w:val="005A733C"/>
    <w:rsid w:val="005B1800"/>
    <w:rsid w:val="005B18D7"/>
    <w:rsid w:val="005B19E9"/>
    <w:rsid w:val="005C4E8F"/>
    <w:rsid w:val="005C756E"/>
    <w:rsid w:val="005D7AB8"/>
    <w:rsid w:val="005D7BC1"/>
    <w:rsid w:val="005E05D2"/>
    <w:rsid w:val="005E21FB"/>
    <w:rsid w:val="005E3423"/>
    <w:rsid w:val="005E3857"/>
    <w:rsid w:val="005E3D7C"/>
    <w:rsid w:val="005E4027"/>
    <w:rsid w:val="005E70E8"/>
    <w:rsid w:val="005F0BEB"/>
    <w:rsid w:val="005F121A"/>
    <w:rsid w:val="005F2D05"/>
    <w:rsid w:val="0060159A"/>
    <w:rsid w:val="00605460"/>
    <w:rsid w:val="00606B05"/>
    <w:rsid w:val="00610877"/>
    <w:rsid w:val="0061583C"/>
    <w:rsid w:val="006160BE"/>
    <w:rsid w:val="00616E0A"/>
    <w:rsid w:val="00617C93"/>
    <w:rsid w:val="0062139F"/>
    <w:rsid w:val="006225AC"/>
    <w:rsid w:val="006229BD"/>
    <w:rsid w:val="006245E9"/>
    <w:rsid w:val="0062553A"/>
    <w:rsid w:val="00625E60"/>
    <w:rsid w:val="00627C9C"/>
    <w:rsid w:val="00632D3D"/>
    <w:rsid w:val="006334CA"/>
    <w:rsid w:val="006355FC"/>
    <w:rsid w:val="00637526"/>
    <w:rsid w:val="00640284"/>
    <w:rsid w:val="00641033"/>
    <w:rsid w:val="00642A0E"/>
    <w:rsid w:val="00643B2D"/>
    <w:rsid w:val="00645AE9"/>
    <w:rsid w:val="0064614E"/>
    <w:rsid w:val="006471E5"/>
    <w:rsid w:val="00662C94"/>
    <w:rsid w:val="00662D87"/>
    <w:rsid w:val="00662F6F"/>
    <w:rsid w:val="006642EC"/>
    <w:rsid w:val="00667B9C"/>
    <w:rsid w:val="00672B44"/>
    <w:rsid w:val="006768E5"/>
    <w:rsid w:val="00676C93"/>
    <w:rsid w:val="00677066"/>
    <w:rsid w:val="00677983"/>
    <w:rsid w:val="006802DC"/>
    <w:rsid w:val="00682568"/>
    <w:rsid w:val="00682968"/>
    <w:rsid w:val="006847E8"/>
    <w:rsid w:val="00685EA9"/>
    <w:rsid w:val="00690AF7"/>
    <w:rsid w:val="00691458"/>
    <w:rsid w:val="0069254F"/>
    <w:rsid w:val="006931E9"/>
    <w:rsid w:val="006934DB"/>
    <w:rsid w:val="00697589"/>
    <w:rsid w:val="00697982"/>
    <w:rsid w:val="006B1C24"/>
    <w:rsid w:val="006B21E3"/>
    <w:rsid w:val="006B2709"/>
    <w:rsid w:val="006B5615"/>
    <w:rsid w:val="006B60C4"/>
    <w:rsid w:val="006B7CF5"/>
    <w:rsid w:val="006C0141"/>
    <w:rsid w:val="006C05C4"/>
    <w:rsid w:val="006C0F7A"/>
    <w:rsid w:val="006C18D6"/>
    <w:rsid w:val="006C27FF"/>
    <w:rsid w:val="006C2D7A"/>
    <w:rsid w:val="006C31B7"/>
    <w:rsid w:val="006C3D92"/>
    <w:rsid w:val="006C547C"/>
    <w:rsid w:val="006C7C5D"/>
    <w:rsid w:val="006D089F"/>
    <w:rsid w:val="006D27B8"/>
    <w:rsid w:val="006D42DF"/>
    <w:rsid w:val="006D439A"/>
    <w:rsid w:val="006D731C"/>
    <w:rsid w:val="006D7880"/>
    <w:rsid w:val="006D7A55"/>
    <w:rsid w:val="006E0F10"/>
    <w:rsid w:val="006E2894"/>
    <w:rsid w:val="006E3497"/>
    <w:rsid w:val="006E7B52"/>
    <w:rsid w:val="006F00F6"/>
    <w:rsid w:val="006F0730"/>
    <w:rsid w:val="006F0EBE"/>
    <w:rsid w:val="006F13B5"/>
    <w:rsid w:val="006F315E"/>
    <w:rsid w:val="006F41F1"/>
    <w:rsid w:val="006F5051"/>
    <w:rsid w:val="00700540"/>
    <w:rsid w:val="007015B8"/>
    <w:rsid w:val="00703BFD"/>
    <w:rsid w:val="007107C3"/>
    <w:rsid w:val="00712190"/>
    <w:rsid w:val="00712267"/>
    <w:rsid w:val="007127A9"/>
    <w:rsid w:val="00712D1E"/>
    <w:rsid w:val="00713438"/>
    <w:rsid w:val="00715447"/>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7324"/>
    <w:rsid w:val="00760A70"/>
    <w:rsid w:val="00765553"/>
    <w:rsid w:val="007655BF"/>
    <w:rsid w:val="007655EB"/>
    <w:rsid w:val="00767A40"/>
    <w:rsid w:val="00774975"/>
    <w:rsid w:val="00775991"/>
    <w:rsid w:val="00777B3B"/>
    <w:rsid w:val="0078351C"/>
    <w:rsid w:val="00787741"/>
    <w:rsid w:val="00791115"/>
    <w:rsid w:val="007921EA"/>
    <w:rsid w:val="00793EE0"/>
    <w:rsid w:val="00795572"/>
    <w:rsid w:val="00796A92"/>
    <w:rsid w:val="007A1402"/>
    <w:rsid w:val="007A1732"/>
    <w:rsid w:val="007A19FD"/>
    <w:rsid w:val="007A2B64"/>
    <w:rsid w:val="007A3F1D"/>
    <w:rsid w:val="007A738C"/>
    <w:rsid w:val="007B7A9F"/>
    <w:rsid w:val="007C206F"/>
    <w:rsid w:val="007D11B3"/>
    <w:rsid w:val="007D336E"/>
    <w:rsid w:val="007D52D7"/>
    <w:rsid w:val="007D6F77"/>
    <w:rsid w:val="007D7709"/>
    <w:rsid w:val="007E01F6"/>
    <w:rsid w:val="007E30F0"/>
    <w:rsid w:val="007E3C1A"/>
    <w:rsid w:val="007F0DC9"/>
    <w:rsid w:val="007F1798"/>
    <w:rsid w:val="007F3384"/>
    <w:rsid w:val="007F389F"/>
    <w:rsid w:val="007F49A7"/>
    <w:rsid w:val="007F4B40"/>
    <w:rsid w:val="007F5D80"/>
    <w:rsid w:val="007F5F55"/>
    <w:rsid w:val="007F691E"/>
    <w:rsid w:val="007F69F8"/>
    <w:rsid w:val="007F6E80"/>
    <w:rsid w:val="007F6F65"/>
    <w:rsid w:val="00800418"/>
    <w:rsid w:val="008021F1"/>
    <w:rsid w:val="008022AE"/>
    <w:rsid w:val="00802B6D"/>
    <w:rsid w:val="00803D0B"/>
    <w:rsid w:val="00803DAB"/>
    <w:rsid w:val="0081344A"/>
    <w:rsid w:val="00813E49"/>
    <w:rsid w:val="008147C0"/>
    <w:rsid w:val="00814ECF"/>
    <w:rsid w:val="0081547F"/>
    <w:rsid w:val="00815B0E"/>
    <w:rsid w:val="008202D6"/>
    <w:rsid w:val="00821087"/>
    <w:rsid w:val="00821277"/>
    <w:rsid w:val="008221EF"/>
    <w:rsid w:val="0082229A"/>
    <w:rsid w:val="00823328"/>
    <w:rsid w:val="00825485"/>
    <w:rsid w:val="00825C84"/>
    <w:rsid w:val="00825DE3"/>
    <w:rsid w:val="00826185"/>
    <w:rsid w:val="00826C14"/>
    <w:rsid w:val="00826ECC"/>
    <w:rsid w:val="0083171E"/>
    <w:rsid w:val="00832F12"/>
    <w:rsid w:val="00837292"/>
    <w:rsid w:val="008417FE"/>
    <w:rsid w:val="00841AD8"/>
    <w:rsid w:val="008420D0"/>
    <w:rsid w:val="008429B5"/>
    <w:rsid w:val="00842D7E"/>
    <w:rsid w:val="008435D7"/>
    <w:rsid w:val="00850DDF"/>
    <w:rsid w:val="0085405C"/>
    <w:rsid w:val="00854406"/>
    <w:rsid w:val="0085479D"/>
    <w:rsid w:val="008551F0"/>
    <w:rsid w:val="00857D04"/>
    <w:rsid w:val="00861009"/>
    <w:rsid w:val="0086297D"/>
    <w:rsid w:val="00864208"/>
    <w:rsid w:val="00866BDB"/>
    <w:rsid w:val="00873D9B"/>
    <w:rsid w:val="00874824"/>
    <w:rsid w:val="00884B45"/>
    <w:rsid w:val="008904C2"/>
    <w:rsid w:val="00890A98"/>
    <w:rsid w:val="00890D66"/>
    <w:rsid w:val="00891B71"/>
    <w:rsid w:val="0089497E"/>
    <w:rsid w:val="008952F4"/>
    <w:rsid w:val="008A0E17"/>
    <w:rsid w:val="008A5B92"/>
    <w:rsid w:val="008A63F3"/>
    <w:rsid w:val="008B2025"/>
    <w:rsid w:val="008C0B37"/>
    <w:rsid w:val="008C3554"/>
    <w:rsid w:val="008C451B"/>
    <w:rsid w:val="008C6EEA"/>
    <w:rsid w:val="008D34AA"/>
    <w:rsid w:val="008D4394"/>
    <w:rsid w:val="008D6B63"/>
    <w:rsid w:val="008D7497"/>
    <w:rsid w:val="008D7723"/>
    <w:rsid w:val="008D7AFA"/>
    <w:rsid w:val="008E0689"/>
    <w:rsid w:val="008E0789"/>
    <w:rsid w:val="008E0FEC"/>
    <w:rsid w:val="008E1A22"/>
    <w:rsid w:val="008E4B0B"/>
    <w:rsid w:val="008E595C"/>
    <w:rsid w:val="008E5CC8"/>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1471"/>
    <w:rsid w:val="00922127"/>
    <w:rsid w:val="009222E7"/>
    <w:rsid w:val="0092255A"/>
    <w:rsid w:val="00923C80"/>
    <w:rsid w:val="00924061"/>
    <w:rsid w:val="009258E1"/>
    <w:rsid w:val="00927394"/>
    <w:rsid w:val="00931900"/>
    <w:rsid w:val="00931C12"/>
    <w:rsid w:val="0093215B"/>
    <w:rsid w:val="00933E89"/>
    <w:rsid w:val="00936979"/>
    <w:rsid w:val="00936BF9"/>
    <w:rsid w:val="00937893"/>
    <w:rsid w:val="00937F6C"/>
    <w:rsid w:val="009424D5"/>
    <w:rsid w:val="0094428D"/>
    <w:rsid w:val="00946922"/>
    <w:rsid w:val="00950A83"/>
    <w:rsid w:val="00956DD0"/>
    <w:rsid w:val="00960690"/>
    <w:rsid w:val="00960A6D"/>
    <w:rsid w:val="009667FC"/>
    <w:rsid w:val="00967B60"/>
    <w:rsid w:val="009717CA"/>
    <w:rsid w:val="00972E10"/>
    <w:rsid w:val="00973CEA"/>
    <w:rsid w:val="00974138"/>
    <w:rsid w:val="009764F2"/>
    <w:rsid w:val="0098175A"/>
    <w:rsid w:val="00984EF3"/>
    <w:rsid w:val="009851F2"/>
    <w:rsid w:val="00986BC5"/>
    <w:rsid w:val="00991988"/>
    <w:rsid w:val="00993AC0"/>
    <w:rsid w:val="009A11D1"/>
    <w:rsid w:val="009A2BAB"/>
    <w:rsid w:val="009A48EA"/>
    <w:rsid w:val="009A4B0A"/>
    <w:rsid w:val="009A5B6C"/>
    <w:rsid w:val="009A646A"/>
    <w:rsid w:val="009A64A4"/>
    <w:rsid w:val="009B03AA"/>
    <w:rsid w:val="009B19D5"/>
    <w:rsid w:val="009B5768"/>
    <w:rsid w:val="009C04FD"/>
    <w:rsid w:val="009C2A83"/>
    <w:rsid w:val="009C47E5"/>
    <w:rsid w:val="009C66CF"/>
    <w:rsid w:val="009C7E1A"/>
    <w:rsid w:val="009D1EE2"/>
    <w:rsid w:val="009D2E8B"/>
    <w:rsid w:val="009D427A"/>
    <w:rsid w:val="009D4D38"/>
    <w:rsid w:val="009D568A"/>
    <w:rsid w:val="009D57B5"/>
    <w:rsid w:val="009D7154"/>
    <w:rsid w:val="009D7A32"/>
    <w:rsid w:val="009E0225"/>
    <w:rsid w:val="009E265E"/>
    <w:rsid w:val="009E30AF"/>
    <w:rsid w:val="009E4885"/>
    <w:rsid w:val="009E5588"/>
    <w:rsid w:val="009E6DFD"/>
    <w:rsid w:val="009E7494"/>
    <w:rsid w:val="009F2E4E"/>
    <w:rsid w:val="009F415A"/>
    <w:rsid w:val="009F7E4D"/>
    <w:rsid w:val="00A059AB"/>
    <w:rsid w:val="00A061A1"/>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30EB1"/>
    <w:rsid w:val="00A3216A"/>
    <w:rsid w:val="00A32C8E"/>
    <w:rsid w:val="00A35DA9"/>
    <w:rsid w:val="00A37AF0"/>
    <w:rsid w:val="00A421E5"/>
    <w:rsid w:val="00A42877"/>
    <w:rsid w:val="00A42E0D"/>
    <w:rsid w:val="00A430A7"/>
    <w:rsid w:val="00A47113"/>
    <w:rsid w:val="00A51B15"/>
    <w:rsid w:val="00A5343C"/>
    <w:rsid w:val="00A566AE"/>
    <w:rsid w:val="00A60C81"/>
    <w:rsid w:val="00A63645"/>
    <w:rsid w:val="00A63C15"/>
    <w:rsid w:val="00A64ABE"/>
    <w:rsid w:val="00A66C36"/>
    <w:rsid w:val="00A7092F"/>
    <w:rsid w:val="00A70CFD"/>
    <w:rsid w:val="00A70F19"/>
    <w:rsid w:val="00A72247"/>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F77"/>
    <w:rsid w:val="00AB0CAB"/>
    <w:rsid w:val="00AB268B"/>
    <w:rsid w:val="00AB315C"/>
    <w:rsid w:val="00AB4326"/>
    <w:rsid w:val="00AB675B"/>
    <w:rsid w:val="00AB6D5D"/>
    <w:rsid w:val="00AC078A"/>
    <w:rsid w:val="00AC084F"/>
    <w:rsid w:val="00AD0F6E"/>
    <w:rsid w:val="00AD14F8"/>
    <w:rsid w:val="00AD4CCA"/>
    <w:rsid w:val="00AE014F"/>
    <w:rsid w:val="00AE0889"/>
    <w:rsid w:val="00AE090C"/>
    <w:rsid w:val="00AF34EE"/>
    <w:rsid w:val="00AF507D"/>
    <w:rsid w:val="00AF5D2E"/>
    <w:rsid w:val="00AF6E22"/>
    <w:rsid w:val="00AF78D5"/>
    <w:rsid w:val="00B0581D"/>
    <w:rsid w:val="00B11062"/>
    <w:rsid w:val="00B151AE"/>
    <w:rsid w:val="00B15B66"/>
    <w:rsid w:val="00B16BCD"/>
    <w:rsid w:val="00B177C8"/>
    <w:rsid w:val="00B24B09"/>
    <w:rsid w:val="00B27C71"/>
    <w:rsid w:val="00B30880"/>
    <w:rsid w:val="00B30F34"/>
    <w:rsid w:val="00B31F64"/>
    <w:rsid w:val="00B332A9"/>
    <w:rsid w:val="00B333BA"/>
    <w:rsid w:val="00B33DC2"/>
    <w:rsid w:val="00B3561D"/>
    <w:rsid w:val="00B3584D"/>
    <w:rsid w:val="00B4093F"/>
    <w:rsid w:val="00B422FF"/>
    <w:rsid w:val="00B46754"/>
    <w:rsid w:val="00B468A9"/>
    <w:rsid w:val="00B46948"/>
    <w:rsid w:val="00B47072"/>
    <w:rsid w:val="00B520EA"/>
    <w:rsid w:val="00B60807"/>
    <w:rsid w:val="00B624C2"/>
    <w:rsid w:val="00B655A7"/>
    <w:rsid w:val="00B65FB6"/>
    <w:rsid w:val="00B66773"/>
    <w:rsid w:val="00B66877"/>
    <w:rsid w:val="00B74E13"/>
    <w:rsid w:val="00B758CD"/>
    <w:rsid w:val="00B76C5B"/>
    <w:rsid w:val="00B77A4E"/>
    <w:rsid w:val="00B8072B"/>
    <w:rsid w:val="00B8097C"/>
    <w:rsid w:val="00B82002"/>
    <w:rsid w:val="00B835ED"/>
    <w:rsid w:val="00B845AF"/>
    <w:rsid w:val="00B90DEA"/>
    <w:rsid w:val="00B91EC2"/>
    <w:rsid w:val="00B9258D"/>
    <w:rsid w:val="00B929F6"/>
    <w:rsid w:val="00BA08FD"/>
    <w:rsid w:val="00BA38A6"/>
    <w:rsid w:val="00BA4595"/>
    <w:rsid w:val="00BA62C5"/>
    <w:rsid w:val="00BA641C"/>
    <w:rsid w:val="00BA6439"/>
    <w:rsid w:val="00BA7A80"/>
    <w:rsid w:val="00BC00F3"/>
    <w:rsid w:val="00BC0A41"/>
    <w:rsid w:val="00BC3E32"/>
    <w:rsid w:val="00BC4D7A"/>
    <w:rsid w:val="00BC7864"/>
    <w:rsid w:val="00BD30D2"/>
    <w:rsid w:val="00BD4246"/>
    <w:rsid w:val="00BD49F1"/>
    <w:rsid w:val="00BD5458"/>
    <w:rsid w:val="00BD5AB7"/>
    <w:rsid w:val="00BD5FAB"/>
    <w:rsid w:val="00BD7A74"/>
    <w:rsid w:val="00BD7C07"/>
    <w:rsid w:val="00BE161C"/>
    <w:rsid w:val="00BE1AF5"/>
    <w:rsid w:val="00BE3E28"/>
    <w:rsid w:val="00BE4D9E"/>
    <w:rsid w:val="00BE6781"/>
    <w:rsid w:val="00BE75AF"/>
    <w:rsid w:val="00BF127B"/>
    <w:rsid w:val="00BF4A4B"/>
    <w:rsid w:val="00C001D8"/>
    <w:rsid w:val="00C0509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02A2"/>
    <w:rsid w:val="00C315ED"/>
    <w:rsid w:val="00C37CBE"/>
    <w:rsid w:val="00C43614"/>
    <w:rsid w:val="00C44FC0"/>
    <w:rsid w:val="00C47948"/>
    <w:rsid w:val="00C5007A"/>
    <w:rsid w:val="00C50219"/>
    <w:rsid w:val="00C544ED"/>
    <w:rsid w:val="00C57DD6"/>
    <w:rsid w:val="00C602D3"/>
    <w:rsid w:val="00C60A58"/>
    <w:rsid w:val="00C62208"/>
    <w:rsid w:val="00C62851"/>
    <w:rsid w:val="00C64126"/>
    <w:rsid w:val="00C645B7"/>
    <w:rsid w:val="00C65DCA"/>
    <w:rsid w:val="00C66CA4"/>
    <w:rsid w:val="00C66E78"/>
    <w:rsid w:val="00C70203"/>
    <w:rsid w:val="00C72523"/>
    <w:rsid w:val="00C72AFF"/>
    <w:rsid w:val="00C747D5"/>
    <w:rsid w:val="00C76ACC"/>
    <w:rsid w:val="00C825C5"/>
    <w:rsid w:val="00C848F1"/>
    <w:rsid w:val="00C86E3A"/>
    <w:rsid w:val="00C93D2F"/>
    <w:rsid w:val="00C94C9C"/>
    <w:rsid w:val="00C9503B"/>
    <w:rsid w:val="00C9526C"/>
    <w:rsid w:val="00CA385C"/>
    <w:rsid w:val="00CA3962"/>
    <w:rsid w:val="00CA5812"/>
    <w:rsid w:val="00CA5C6C"/>
    <w:rsid w:val="00CA6A7B"/>
    <w:rsid w:val="00CA7DE8"/>
    <w:rsid w:val="00CB0786"/>
    <w:rsid w:val="00CB0AC5"/>
    <w:rsid w:val="00CB0C99"/>
    <w:rsid w:val="00CB191C"/>
    <w:rsid w:val="00CB53EB"/>
    <w:rsid w:val="00CC05F9"/>
    <w:rsid w:val="00CC17C7"/>
    <w:rsid w:val="00CC61DA"/>
    <w:rsid w:val="00CC7ED4"/>
    <w:rsid w:val="00CD05CA"/>
    <w:rsid w:val="00CD2E4A"/>
    <w:rsid w:val="00CD424D"/>
    <w:rsid w:val="00CD4E52"/>
    <w:rsid w:val="00CD6A19"/>
    <w:rsid w:val="00CE1A5C"/>
    <w:rsid w:val="00CE1D4C"/>
    <w:rsid w:val="00CE202C"/>
    <w:rsid w:val="00CE28C9"/>
    <w:rsid w:val="00CE2EB3"/>
    <w:rsid w:val="00CE364A"/>
    <w:rsid w:val="00CF11BE"/>
    <w:rsid w:val="00CF1374"/>
    <w:rsid w:val="00CF16C1"/>
    <w:rsid w:val="00CF4005"/>
    <w:rsid w:val="00CF43DF"/>
    <w:rsid w:val="00CF44B5"/>
    <w:rsid w:val="00CF53A2"/>
    <w:rsid w:val="00CF6F43"/>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3702E"/>
    <w:rsid w:val="00D41086"/>
    <w:rsid w:val="00D42144"/>
    <w:rsid w:val="00D42B41"/>
    <w:rsid w:val="00D42D15"/>
    <w:rsid w:val="00D43FC2"/>
    <w:rsid w:val="00D4441D"/>
    <w:rsid w:val="00D451AA"/>
    <w:rsid w:val="00D50DE2"/>
    <w:rsid w:val="00D51267"/>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251D"/>
    <w:rsid w:val="00D831AC"/>
    <w:rsid w:val="00D842D5"/>
    <w:rsid w:val="00D85F5F"/>
    <w:rsid w:val="00D86F4D"/>
    <w:rsid w:val="00D876A4"/>
    <w:rsid w:val="00D9529E"/>
    <w:rsid w:val="00D95E4B"/>
    <w:rsid w:val="00D96AA8"/>
    <w:rsid w:val="00D97E51"/>
    <w:rsid w:val="00DA0864"/>
    <w:rsid w:val="00DA25AF"/>
    <w:rsid w:val="00DA3629"/>
    <w:rsid w:val="00DA3C63"/>
    <w:rsid w:val="00DA402C"/>
    <w:rsid w:val="00DA4FAB"/>
    <w:rsid w:val="00DA57C4"/>
    <w:rsid w:val="00DA7EF1"/>
    <w:rsid w:val="00DB2001"/>
    <w:rsid w:val="00DB2588"/>
    <w:rsid w:val="00DB4C09"/>
    <w:rsid w:val="00DB6846"/>
    <w:rsid w:val="00DB6A2D"/>
    <w:rsid w:val="00DC0364"/>
    <w:rsid w:val="00DC19D1"/>
    <w:rsid w:val="00DC43AC"/>
    <w:rsid w:val="00DC6DA9"/>
    <w:rsid w:val="00DD06E4"/>
    <w:rsid w:val="00DD4686"/>
    <w:rsid w:val="00DD5724"/>
    <w:rsid w:val="00DD59AA"/>
    <w:rsid w:val="00DE0BD5"/>
    <w:rsid w:val="00DE4BB1"/>
    <w:rsid w:val="00DE4BB5"/>
    <w:rsid w:val="00DF4094"/>
    <w:rsid w:val="00DF6228"/>
    <w:rsid w:val="00E04E15"/>
    <w:rsid w:val="00E116BE"/>
    <w:rsid w:val="00E12242"/>
    <w:rsid w:val="00E123BE"/>
    <w:rsid w:val="00E1374D"/>
    <w:rsid w:val="00E229BC"/>
    <w:rsid w:val="00E23228"/>
    <w:rsid w:val="00E23B55"/>
    <w:rsid w:val="00E23EB9"/>
    <w:rsid w:val="00E2780F"/>
    <w:rsid w:val="00E27B92"/>
    <w:rsid w:val="00E27ED6"/>
    <w:rsid w:val="00E34A99"/>
    <w:rsid w:val="00E42A8F"/>
    <w:rsid w:val="00E43641"/>
    <w:rsid w:val="00E504F2"/>
    <w:rsid w:val="00E50E60"/>
    <w:rsid w:val="00E53589"/>
    <w:rsid w:val="00E640CC"/>
    <w:rsid w:val="00E713F8"/>
    <w:rsid w:val="00E7478D"/>
    <w:rsid w:val="00E7660C"/>
    <w:rsid w:val="00E76ED1"/>
    <w:rsid w:val="00E84830"/>
    <w:rsid w:val="00E85E5E"/>
    <w:rsid w:val="00E8756A"/>
    <w:rsid w:val="00E94E4A"/>
    <w:rsid w:val="00E950B1"/>
    <w:rsid w:val="00E95218"/>
    <w:rsid w:val="00E95455"/>
    <w:rsid w:val="00E95740"/>
    <w:rsid w:val="00E96E87"/>
    <w:rsid w:val="00E97270"/>
    <w:rsid w:val="00E975DB"/>
    <w:rsid w:val="00EA046F"/>
    <w:rsid w:val="00EA1BB8"/>
    <w:rsid w:val="00EA2DC1"/>
    <w:rsid w:val="00EA3E07"/>
    <w:rsid w:val="00EA76EA"/>
    <w:rsid w:val="00EA7DFC"/>
    <w:rsid w:val="00EB15AB"/>
    <w:rsid w:val="00EB3BD0"/>
    <w:rsid w:val="00EB3CE6"/>
    <w:rsid w:val="00EB5460"/>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E054B"/>
    <w:rsid w:val="00EE23FE"/>
    <w:rsid w:val="00EE611E"/>
    <w:rsid w:val="00EE76C7"/>
    <w:rsid w:val="00EE7800"/>
    <w:rsid w:val="00EF166B"/>
    <w:rsid w:val="00EF28C2"/>
    <w:rsid w:val="00EF323A"/>
    <w:rsid w:val="00EF5380"/>
    <w:rsid w:val="00EF7B4A"/>
    <w:rsid w:val="00F01504"/>
    <w:rsid w:val="00F078D5"/>
    <w:rsid w:val="00F16C09"/>
    <w:rsid w:val="00F214B7"/>
    <w:rsid w:val="00F22751"/>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28D"/>
    <w:rsid w:val="00F45D34"/>
    <w:rsid w:val="00F45ED8"/>
    <w:rsid w:val="00F51B23"/>
    <w:rsid w:val="00F543E7"/>
    <w:rsid w:val="00F604D4"/>
    <w:rsid w:val="00F60758"/>
    <w:rsid w:val="00F64799"/>
    <w:rsid w:val="00F67159"/>
    <w:rsid w:val="00F77876"/>
    <w:rsid w:val="00F77A16"/>
    <w:rsid w:val="00F828F5"/>
    <w:rsid w:val="00F90AFA"/>
    <w:rsid w:val="00F92B8F"/>
    <w:rsid w:val="00F94DF1"/>
    <w:rsid w:val="00F960A9"/>
    <w:rsid w:val="00F9659B"/>
    <w:rsid w:val="00F96F3A"/>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E0312"/>
    <w:rsid w:val="00FE04DF"/>
    <w:rsid w:val="00FE2E14"/>
    <w:rsid w:val="00FE2F97"/>
    <w:rsid w:val="00FE3724"/>
    <w:rsid w:val="00FE3880"/>
    <w:rsid w:val="00FE43A3"/>
    <w:rsid w:val="00FE5BE1"/>
    <w:rsid w:val="00FE6D3F"/>
    <w:rsid w:val="00FE7042"/>
    <w:rsid w:val="00FE7E39"/>
    <w:rsid w:val="00FF0060"/>
    <w:rsid w:val="00FF0407"/>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4C2"/>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A76CD8"/>
    <w:pPr>
      <w:keepNext/>
      <w:numPr>
        <w:numId w:val="1"/>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autoRedefine/>
    <w:uiPriority w:val="9"/>
    <w:unhideWhenUsed/>
    <w:qFormat/>
    <w:rsid w:val="00C0589D"/>
    <w:pPr>
      <w:keepNext/>
      <w:keepLines/>
      <w:numPr>
        <w:ilvl w:val="1"/>
        <w:numId w:val="1"/>
      </w:numPr>
      <w:spacing w:before="200"/>
      <w:ind w:left="567" w:hanging="567"/>
      <w:outlineLvl w:val="1"/>
    </w:pPr>
    <w:rPr>
      <w:rFonts w:eastAsiaTheme="majorEastAsia" w:cs="Times New Roman"/>
      <w:color w:val="000000"/>
      <w:szCs w:val="26"/>
      <w:lang w:val="en-US"/>
    </w:rPr>
  </w:style>
  <w:style w:type="paragraph" w:styleId="Heading3">
    <w:name w:val="heading 3"/>
    <w:basedOn w:val="Normal"/>
    <w:next w:val="Normal"/>
    <w:link w:val="Heading3Char"/>
    <w:autoRedefine/>
    <w:uiPriority w:val="9"/>
    <w:unhideWhenUsed/>
    <w:qFormat/>
    <w:rsid w:val="00C0589D"/>
    <w:pPr>
      <w:keepNext/>
      <w:keepLines/>
      <w:spacing w:before="120"/>
      <w:ind w:firstLine="0"/>
      <w:outlineLvl w:val="2"/>
    </w:pPr>
    <w:rPr>
      <w:rFonts w:eastAsiaTheme="majorEastAsia" w:cs="Times New Roman"/>
      <w:lang w:val="en-US"/>
    </w:rPr>
  </w:style>
  <w:style w:type="paragraph" w:styleId="Heading4">
    <w:name w:val="heading 4"/>
    <w:basedOn w:val="Normal"/>
    <w:next w:val="Normal"/>
    <w:link w:val="Heading4Char"/>
    <w:uiPriority w:val="9"/>
    <w:unhideWhenUsed/>
    <w:qFormat/>
    <w:rsid w:val="00CF53A2"/>
    <w:pPr>
      <w:keepNext/>
      <w:keepLines/>
      <w:numPr>
        <w:ilvl w:val="3"/>
        <w:numId w:val="1"/>
      </w:numPr>
      <w:spacing w:before="120"/>
      <w:ind w:left="1645" w:hanging="1021"/>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CD8"/>
    <w:rPr>
      <w:rFonts w:ascii="Times New Roman" w:eastAsia="Times New Roman" w:hAnsi="Times New Roman" w:cs="Times New Roman"/>
      <w:b/>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0589D"/>
    <w:rPr>
      <w:rFonts w:ascii="Times New Roman" w:eastAsiaTheme="majorEastAsia" w:hAnsi="Times New Roman" w:cs="Times New Roman"/>
      <w:color w:val="000000"/>
      <w:sz w:val="26"/>
      <w:szCs w:val="26"/>
      <w:lang w:val="en-US"/>
    </w:rPr>
  </w:style>
  <w:style w:type="character" w:customStyle="1" w:styleId="Heading3Char">
    <w:name w:val="Heading 3 Char"/>
    <w:basedOn w:val="DefaultParagraphFont"/>
    <w:link w:val="Heading3"/>
    <w:uiPriority w:val="9"/>
    <w:rsid w:val="00C0589D"/>
    <w:rPr>
      <w:rFonts w:ascii="Times New Roman" w:eastAsiaTheme="majorEastAsia" w:hAnsi="Times New Roman" w:cs="Times New Roman"/>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CF53A2"/>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0038D8"/>
    <w:pPr>
      <w:spacing w:after="0" w:line="240" w:lineRule="auto"/>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4D2AE4"/>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4D2AE4"/>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AE090C"/>
    <w:pPr>
      <w:pBdr>
        <w:top w:val="single" w:sz="4" w:space="1" w:color="auto"/>
        <w:left w:val="single" w:sz="4" w:space="4" w:color="auto"/>
        <w:bottom w:val="single" w:sz="4" w:space="1" w:color="auto"/>
        <w:right w:val="single" w:sz="4" w:space="4" w:color="auto"/>
      </w:pBdr>
      <w:shd w:val="clear" w:color="auto" w:fill="FFFFFF"/>
      <w:spacing w:after="0" w:line="285" w:lineRule="atLeast"/>
      <w:ind w:firstLine="0"/>
      <w:jc w:val="left"/>
    </w:pPr>
    <w:rPr>
      <w:rFonts w:ascii="Consolas" w:eastAsia="Times New Roman" w:hAnsi="Consolas" w:cs="Times New Roman"/>
      <w:color w:val="0000FF"/>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60C81"/>
    <w:pPr>
      <w:spacing w:before="120" w:after="320" w:line="360" w:lineRule="auto"/>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127.0.0.1:8000/" TargetMode="External"/><Relationship Id="rId21" Type="http://schemas.openxmlformats.org/officeDocument/2006/relationships/hyperlink" Target="https://redux-toolkit.js.org/api/createReducer"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3.png"/><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hyperlink" Target="https://cloudinary.com/" TargetMode="Externa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6.png"/><Relationship Id="rId14" Type="http://schemas.openxmlformats.org/officeDocument/2006/relationships/hyperlink" Target="https://nodejs.org/en/download/" TargetMode="External"/><Relationship Id="rId22" Type="http://schemas.openxmlformats.org/officeDocument/2006/relationships/hyperlink" Target="https://redux-toolkit.js.org/api/createAction"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redux-toolkit.js.org/api/configureStore"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Slice" TargetMode="Externa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hyperlink" Target="http://127.0.0.1:8000/o/applications/" TargetMode="Externa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5.png"/><Relationship Id="rId39" Type="http://schemas.openxmlformats.org/officeDocument/2006/relationships/image" Target="media/image18.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www.python.org/downloads/"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5</TotalTime>
  <Pages>111</Pages>
  <Words>17781</Words>
  <Characters>101355</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 HUU PHUOC</cp:lastModifiedBy>
  <cp:revision>592</cp:revision>
  <cp:lastPrinted>2013-11-07T09:17:00Z</cp:lastPrinted>
  <dcterms:created xsi:type="dcterms:W3CDTF">2021-10-07T12:46:00Z</dcterms:created>
  <dcterms:modified xsi:type="dcterms:W3CDTF">2021-11-07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